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98E164" w14:textId="7DC01394" w:rsidR="00A60C6F" w:rsidRDefault="00293815">
      <w:pPr>
        <w:rPr>
          <w:lang w:val="en-GB"/>
        </w:rPr>
      </w:pPr>
      <w:bookmarkStart w:id="0" w:name="_GoBack"/>
      <w:bookmarkEnd w:id="0"/>
      <w:r>
        <w:rPr>
          <w:lang w:val="en-GB"/>
        </w:rPr>
        <w:t>Estimating</w:t>
      </w:r>
      <w:r w:rsidR="005F2172">
        <w:rPr>
          <w:lang w:val="en-GB"/>
        </w:rPr>
        <w:t xml:space="preserve"> the current and future p</w:t>
      </w:r>
      <w:r>
        <w:rPr>
          <w:lang w:val="en-GB"/>
        </w:rPr>
        <w:t xml:space="preserve">revalence </w:t>
      </w:r>
      <w:r w:rsidR="00653554">
        <w:rPr>
          <w:lang w:val="en-GB"/>
        </w:rPr>
        <w:t>of Life-Limiting Conditions in C</w:t>
      </w:r>
      <w:r>
        <w:rPr>
          <w:lang w:val="en-GB"/>
        </w:rPr>
        <w:t>hildren</w:t>
      </w:r>
      <w:r w:rsidR="00E705C5">
        <w:rPr>
          <w:lang w:val="en-GB"/>
        </w:rPr>
        <w:t xml:space="preserve"> in England</w:t>
      </w:r>
    </w:p>
    <w:p w14:paraId="470B708D" w14:textId="77777777" w:rsidR="00293815" w:rsidRDefault="00293815">
      <w:pPr>
        <w:rPr>
          <w:lang w:val="en-GB"/>
        </w:rPr>
      </w:pPr>
    </w:p>
    <w:p w14:paraId="1CE9A60B" w14:textId="57627C99" w:rsidR="00293815" w:rsidRPr="00A0063C" w:rsidRDefault="00293815" w:rsidP="00293815">
      <w:pPr>
        <w:pStyle w:val="Default"/>
        <w:rPr>
          <w:rFonts w:asciiTheme="minorHAnsi" w:hAnsiTheme="minorHAnsi" w:cstheme="minorHAnsi"/>
          <w:vertAlign w:val="superscript"/>
        </w:rPr>
      </w:pPr>
      <w:r>
        <w:rPr>
          <w:rFonts w:asciiTheme="minorHAnsi" w:hAnsiTheme="minorHAnsi" w:cstheme="minorHAnsi"/>
        </w:rPr>
        <w:t>Lorna K Fraser</w:t>
      </w:r>
      <w:r>
        <w:rPr>
          <w:rFonts w:asciiTheme="minorHAnsi" w:hAnsiTheme="minorHAnsi" w:cstheme="minorHAnsi"/>
          <w:vertAlign w:val="superscript"/>
        </w:rPr>
        <w:t>1</w:t>
      </w:r>
      <w:r>
        <w:rPr>
          <w:rFonts w:asciiTheme="minorHAnsi" w:hAnsiTheme="minorHAnsi" w:cstheme="minorHAnsi"/>
        </w:rPr>
        <w:t>, Deborah Gibson-Smith</w:t>
      </w:r>
      <w:r>
        <w:rPr>
          <w:rFonts w:asciiTheme="minorHAnsi" w:hAnsiTheme="minorHAnsi" w:cstheme="minorHAnsi"/>
          <w:vertAlign w:val="superscript"/>
        </w:rPr>
        <w:t>1</w:t>
      </w:r>
      <w:r>
        <w:rPr>
          <w:rFonts w:asciiTheme="minorHAnsi" w:hAnsiTheme="minorHAnsi" w:cstheme="minorHAnsi"/>
        </w:rPr>
        <w:t>, Stuart Jarvis</w:t>
      </w:r>
      <w:r w:rsidRPr="00A0063C">
        <w:rPr>
          <w:rFonts w:asciiTheme="minorHAnsi" w:hAnsiTheme="minorHAnsi" w:cstheme="minorHAnsi"/>
          <w:vertAlign w:val="superscript"/>
        </w:rPr>
        <w:t>1</w:t>
      </w:r>
      <w:r>
        <w:rPr>
          <w:rFonts w:asciiTheme="minorHAnsi" w:hAnsiTheme="minorHAnsi" w:cstheme="minorHAnsi"/>
        </w:rPr>
        <w:t>, Paul Norman</w:t>
      </w:r>
      <w:r w:rsidR="00306175">
        <w:rPr>
          <w:rFonts w:asciiTheme="minorHAnsi" w:hAnsiTheme="minorHAnsi" w:cstheme="minorHAnsi"/>
          <w:vertAlign w:val="superscript"/>
        </w:rPr>
        <w:t>2</w:t>
      </w:r>
      <w:r>
        <w:rPr>
          <w:rFonts w:asciiTheme="minorHAnsi" w:hAnsiTheme="minorHAnsi" w:cstheme="minorHAnsi"/>
        </w:rPr>
        <w:t xml:space="preserve">, Roger </w:t>
      </w:r>
      <w:r w:rsidR="00CC0464">
        <w:rPr>
          <w:rFonts w:asciiTheme="minorHAnsi" w:hAnsiTheme="minorHAnsi" w:cstheme="minorHAnsi"/>
        </w:rPr>
        <w:t xml:space="preserve">C </w:t>
      </w:r>
      <w:r>
        <w:rPr>
          <w:rFonts w:asciiTheme="minorHAnsi" w:hAnsiTheme="minorHAnsi" w:cstheme="minorHAnsi"/>
        </w:rPr>
        <w:t>Parslow</w:t>
      </w:r>
      <w:r>
        <w:rPr>
          <w:rFonts w:asciiTheme="minorHAnsi" w:hAnsiTheme="minorHAnsi" w:cstheme="minorHAnsi"/>
          <w:vertAlign w:val="superscript"/>
        </w:rPr>
        <w:t>3</w:t>
      </w:r>
    </w:p>
    <w:p w14:paraId="4A93BF26" w14:textId="77777777" w:rsidR="00293815" w:rsidRDefault="00293815" w:rsidP="00293815">
      <w:pPr>
        <w:pStyle w:val="Default"/>
        <w:rPr>
          <w:rFonts w:asciiTheme="minorHAnsi" w:hAnsiTheme="minorHAnsi" w:cstheme="minorHAnsi"/>
        </w:rPr>
      </w:pPr>
    </w:p>
    <w:p w14:paraId="2118F5C4" w14:textId="77777777" w:rsidR="00293815" w:rsidRPr="00472D07" w:rsidRDefault="00293815" w:rsidP="00293815">
      <w:pPr>
        <w:pStyle w:val="Default"/>
        <w:rPr>
          <w:rFonts w:asciiTheme="minorHAnsi" w:hAnsiTheme="minorHAnsi" w:cstheme="minorHAnsi"/>
        </w:rPr>
      </w:pPr>
      <w:r w:rsidRPr="00A0063C">
        <w:rPr>
          <w:rFonts w:asciiTheme="minorHAnsi" w:hAnsiTheme="minorHAnsi" w:cstheme="minorHAnsi"/>
          <w:vertAlign w:val="superscript"/>
        </w:rPr>
        <w:t>1</w:t>
      </w:r>
      <w:r>
        <w:rPr>
          <w:rFonts w:asciiTheme="minorHAnsi" w:hAnsiTheme="minorHAnsi" w:cstheme="minorHAnsi"/>
        </w:rPr>
        <w:t xml:space="preserve"> Martin House Research Centre, </w:t>
      </w:r>
      <w:r w:rsidRPr="00A0063C">
        <w:rPr>
          <w:rFonts w:asciiTheme="minorHAnsi" w:hAnsiTheme="minorHAnsi" w:cstheme="minorHAnsi"/>
        </w:rPr>
        <w:t>Department</w:t>
      </w:r>
      <w:r w:rsidRPr="00472D07">
        <w:rPr>
          <w:rFonts w:asciiTheme="minorHAnsi" w:hAnsiTheme="minorHAnsi" w:cstheme="minorHAnsi"/>
        </w:rPr>
        <w:t xml:space="preserve"> of Health Sciences, University of York, UK </w:t>
      </w:r>
    </w:p>
    <w:p w14:paraId="55991554" w14:textId="77777777" w:rsidR="00293815" w:rsidRPr="00472D07" w:rsidRDefault="00293815" w:rsidP="00293815">
      <w:pPr>
        <w:pStyle w:val="Default"/>
        <w:rPr>
          <w:rFonts w:asciiTheme="minorHAnsi" w:hAnsiTheme="minorHAnsi" w:cstheme="minorHAnsi"/>
        </w:rPr>
      </w:pPr>
      <w:r>
        <w:rPr>
          <w:rFonts w:asciiTheme="minorHAnsi" w:hAnsiTheme="minorHAnsi" w:cstheme="minorHAnsi"/>
          <w:vertAlign w:val="superscript"/>
        </w:rPr>
        <w:t>2</w:t>
      </w:r>
      <w:r w:rsidRPr="004F4DAB">
        <w:rPr>
          <w:rFonts w:asciiTheme="minorHAnsi" w:hAnsiTheme="minorHAnsi" w:cstheme="minorHAnsi"/>
        </w:rPr>
        <w:t xml:space="preserve"> </w:t>
      </w:r>
      <w:r w:rsidRPr="00472D07">
        <w:rPr>
          <w:rFonts w:asciiTheme="minorHAnsi" w:hAnsiTheme="minorHAnsi" w:cstheme="minorHAnsi"/>
        </w:rPr>
        <w:t xml:space="preserve">School of Geography, University of Leeds, UK </w:t>
      </w:r>
    </w:p>
    <w:p w14:paraId="6CD40909" w14:textId="77777777" w:rsidR="00293815" w:rsidRPr="00472D07" w:rsidRDefault="00293815" w:rsidP="00293815">
      <w:pPr>
        <w:pStyle w:val="Default"/>
        <w:rPr>
          <w:rFonts w:asciiTheme="minorHAnsi" w:hAnsiTheme="minorHAnsi" w:cstheme="minorHAnsi"/>
        </w:rPr>
      </w:pPr>
      <w:r>
        <w:rPr>
          <w:rFonts w:asciiTheme="minorHAnsi" w:hAnsiTheme="minorHAnsi" w:cstheme="minorHAnsi"/>
          <w:vertAlign w:val="superscript"/>
        </w:rPr>
        <w:t xml:space="preserve">3 </w:t>
      </w:r>
      <w:r w:rsidRPr="00574B33">
        <w:rPr>
          <w:rFonts w:asciiTheme="minorHAnsi" w:hAnsiTheme="minorHAnsi" w:cstheme="minorHAnsi"/>
        </w:rPr>
        <w:t>L</w:t>
      </w:r>
      <w:r>
        <w:rPr>
          <w:rFonts w:asciiTheme="minorHAnsi" w:hAnsiTheme="minorHAnsi" w:cstheme="minorHAnsi"/>
        </w:rPr>
        <w:t xml:space="preserve">eeds Institute of Cardiovascular and Molecular Medicine, </w:t>
      </w:r>
      <w:r w:rsidRPr="00603AF8">
        <w:rPr>
          <w:rFonts w:asciiTheme="minorHAnsi" w:hAnsiTheme="minorHAnsi" w:cstheme="minorHAnsi"/>
        </w:rPr>
        <w:t>School</w:t>
      </w:r>
      <w:r>
        <w:rPr>
          <w:rFonts w:asciiTheme="minorHAnsi" w:hAnsiTheme="minorHAnsi" w:cstheme="minorHAnsi"/>
        </w:rPr>
        <w:t xml:space="preserve"> of Medicine</w:t>
      </w:r>
      <w:r w:rsidRPr="00472D07">
        <w:rPr>
          <w:rFonts w:asciiTheme="minorHAnsi" w:hAnsiTheme="minorHAnsi" w:cstheme="minorHAnsi"/>
        </w:rPr>
        <w:t xml:space="preserve">, University of Leeds, UK </w:t>
      </w:r>
    </w:p>
    <w:p w14:paraId="1D6B9017" w14:textId="77777777" w:rsidR="00293815" w:rsidRDefault="00293815">
      <w:pPr>
        <w:rPr>
          <w:lang w:val="en-GB"/>
        </w:rPr>
      </w:pPr>
    </w:p>
    <w:p w14:paraId="42837289" w14:textId="77777777" w:rsidR="00293815" w:rsidRDefault="00293815">
      <w:pPr>
        <w:rPr>
          <w:lang w:val="en-GB"/>
        </w:rPr>
      </w:pPr>
    </w:p>
    <w:p w14:paraId="2FD17C0B" w14:textId="77777777" w:rsidR="005F2172" w:rsidRDefault="005F2172" w:rsidP="005F2172">
      <w:r>
        <w:t>Corresponding Author:</w:t>
      </w:r>
    </w:p>
    <w:p w14:paraId="12908D1D" w14:textId="77777777" w:rsidR="005F2172" w:rsidRDefault="005F2172" w:rsidP="005F2172">
      <w:r>
        <w:t>Dr Lorna Fraser</w:t>
      </w:r>
    </w:p>
    <w:p w14:paraId="4E824037" w14:textId="77777777" w:rsidR="005F2172" w:rsidRDefault="005F2172" w:rsidP="005F2172">
      <w:pPr>
        <w:rPr>
          <w:lang w:eastAsia="en-GB"/>
        </w:rPr>
      </w:pPr>
      <w:r w:rsidRPr="008F7E9F">
        <w:rPr>
          <w:lang w:eastAsia="en-GB"/>
        </w:rPr>
        <w:t>Department of Health Sciences</w:t>
      </w:r>
    </w:p>
    <w:p w14:paraId="75E65E09" w14:textId="77777777" w:rsidR="005F2172" w:rsidRPr="008F7E9F" w:rsidRDefault="005F2172" w:rsidP="005F2172">
      <w:pPr>
        <w:rPr>
          <w:lang w:eastAsia="en-GB"/>
        </w:rPr>
      </w:pPr>
      <w:r w:rsidRPr="008F7E9F">
        <w:rPr>
          <w:lang w:eastAsia="en-GB"/>
        </w:rPr>
        <w:t>Area 2 Seebohm Rowntree Building</w:t>
      </w:r>
    </w:p>
    <w:p w14:paraId="21B27A3B" w14:textId="77777777" w:rsidR="005F2172" w:rsidRPr="008F7E9F" w:rsidRDefault="005F2172" w:rsidP="005F2172">
      <w:pPr>
        <w:rPr>
          <w:lang w:eastAsia="en-GB"/>
        </w:rPr>
      </w:pPr>
      <w:r w:rsidRPr="008F7E9F">
        <w:rPr>
          <w:lang w:eastAsia="en-GB"/>
        </w:rPr>
        <w:t>Heslington </w:t>
      </w:r>
    </w:p>
    <w:p w14:paraId="5707DFC1" w14:textId="77777777" w:rsidR="005F2172" w:rsidRPr="008F7E9F" w:rsidRDefault="005F2172" w:rsidP="005F2172">
      <w:pPr>
        <w:rPr>
          <w:lang w:eastAsia="en-GB"/>
        </w:rPr>
      </w:pPr>
      <w:r w:rsidRPr="008F7E9F">
        <w:rPr>
          <w:lang w:eastAsia="en-GB"/>
        </w:rPr>
        <w:t>YORK</w:t>
      </w:r>
    </w:p>
    <w:p w14:paraId="641FE366" w14:textId="77777777" w:rsidR="005F2172" w:rsidRPr="008F7E9F" w:rsidRDefault="005F2172" w:rsidP="005F2172">
      <w:pPr>
        <w:rPr>
          <w:lang w:eastAsia="en-GB"/>
        </w:rPr>
      </w:pPr>
      <w:r w:rsidRPr="008F7E9F">
        <w:rPr>
          <w:lang w:eastAsia="en-GB"/>
        </w:rPr>
        <w:t>YO10 5DD</w:t>
      </w:r>
    </w:p>
    <w:p w14:paraId="3663BCA9" w14:textId="77777777" w:rsidR="005F2172" w:rsidRDefault="00CB4A7D" w:rsidP="005F2172">
      <w:hyperlink r:id="rId8" w:history="1">
        <w:r w:rsidR="005F2172" w:rsidRPr="007B5B74">
          <w:rPr>
            <w:rStyle w:val="Hyperlink"/>
          </w:rPr>
          <w:t>lorna.fraser@york.ac.uk</w:t>
        </w:r>
      </w:hyperlink>
    </w:p>
    <w:p w14:paraId="2B497BDC" w14:textId="77777777" w:rsidR="005F2172" w:rsidRDefault="005F2172" w:rsidP="005F2172">
      <w:r>
        <w:t>01904 321889</w:t>
      </w:r>
    </w:p>
    <w:p w14:paraId="3D215FF1" w14:textId="77777777" w:rsidR="005F2172" w:rsidRDefault="005F2172" w:rsidP="005F2172"/>
    <w:p w14:paraId="446A8328" w14:textId="77777777" w:rsidR="005F2172" w:rsidRDefault="005F2172" w:rsidP="005F2172"/>
    <w:p w14:paraId="453670DE" w14:textId="17252896" w:rsidR="005F2172" w:rsidRDefault="00863F1E" w:rsidP="005F2172">
      <w:r>
        <w:t>Word count:</w:t>
      </w:r>
      <w:r w:rsidR="002B3183">
        <w:t xml:space="preserve"> </w:t>
      </w:r>
      <w:r w:rsidR="00447E6E">
        <w:t>30</w:t>
      </w:r>
      <w:r w:rsidR="0031011C">
        <w:t>68</w:t>
      </w:r>
    </w:p>
    <w:p w14:paraId="01BDBE7F" w14:textId="7F42CE38" w:rsidR="00383ABA" w:rsidRDefault="00383ABA" w:rsidP="005F2172">
      <w:r>
        <w:t xml:space="preserve">Abstract: </w:t>
      </w:r>
      <w:r w:rsidR="002E62C8">
        <w:t>25</w:t>
      </w:r>
      <w:r w:rsidR="007B3C4C">
        <w:t>0</w:t>
      </w:r>
    </w:p>
    <w:p w14:paraId="5494DE99" w14:textId="5DC78D7A" w:rsidR="005F2172" w:rsidRDefault="005F2172" w:rsidP="005F2172">
      <w:r>
        <w:t xml:space="preserve">Tables: </w:t>
      </w:r>
      <w:r w:rsidR="007B1FC7">
        <w:t xml:space="preserve"> </w:t>
      </w:r>
      <w:r w:rsidR="00DF0808">
        <w:t>1</w:t>
      </w:r>
    </w:p>
    <w:p w14:paraId="6E2C6746" w14:textId="25C00F66" w:rsidR="005F2172" w:rsidRDefault="005E3A95" w:rsidP="005F2172">
      <w:r>
        <w:t>Figures: 5</w:t>
      </w:r>
    </w:p>
    <w:p w14:paraId="3BDB1EEC" w14:textId="77777777" w:rsidR="00293815" w:rsidRDefault="00293815">
      <w:pPr>
        <w:rPr>
          <w:lang w:val="en-GB"/>
        </w:rPr>
      </w:pPr>
    </w:p>
    <w:p w14:paraId="00E3DA44" w14:textId="77777777" w:rsidR="00293815" w:rsidRDefault="00293815">
      <w:pPr>
        <w:rPr>
          <w:lang w:val="en-GB"/>
        </w:rPr>
      </w:pPr>
    </w:p>
    <w:p w14:paraId="40391847" w14:textId="77777777" w:rsidR="00293815" w:rsidRDefault="00293815">
      <w:pPr>
        <w:rPr>
          <w:lang w:val="en-GB"/>
        </w:rPr>
      </w:pPr>
    </w:p>
    <w:p w14:paraId="2C4C17B7" w14:textId="77777777" w:rsidR="00293815" w:rsidRDefault="00293815">
      <w:pPr>
        <w:rPr>
          <w:lang w:val="en-GB"/>
        </w:rPr>
      </w:pPr>
    </w:p>
    <w:p w14:paraId="7E368166" w14:textId="77777777" w:rsidR="00293815" w:rsidRDefault="00293815">
      <w:pPr>
        <w:rPr>
          <w:lang w:val="en-GB"/>
        </w:rPr>
      </w:pPr>
      <w:r>
        <w:rPr>
          <w:lang w:val="en-GB"/>
        </w:rPr>
        <w:br w:type="page"/>
      </w:r>
    </w:p>
    <w:p w14:paraId="0C0F0F8F" w14:textId="1570C5C1" w:rsidR="00293815" w:rsidRDefault="00293815" w:rsidP="009113C4">
      <w:pPr>
        <w:pStyle w:val="Heading1"/>
      </w:pPr>
      <w:r>
        <w:lastRenderedPageBreak/>
        <w:t>Abstract</w:t>
      </w:r>
      <w:r w:rsidR="007C51C2">
        <w:t>:</w:t>
      </w:r>
    </w:p>
    <w:p w14:paraId="69248BCE" w14:textId="2B3F2D95" w:rsidR="007C51C2" w:rsidRDefault="007C51C2" w:rsidP="008A6E55">
      <w:pPr>
        <w:pStyle w:val="Heading2"/>
        <w:spacing w:before="0" w:after="120"/>
      </w:pPr>
      <w:r>
        <w:t>Background</w:t>
      </w:r>
    </w:p>
    <w:p w14:paraId="3A1458A5" w14:textId="65CFB833" w:rsidR="007C51C2" w:rsidRDefault="009B41CA" w:rsidP="008A6E55">
      <w:pPr>
        <w:spacing w:after="120" w:line="276" w:lineRule="auto"/>
        <w:rPr>
          <w:lang w:val="en-GB"/>
        </w:rPr>
      </w:pPr>
      <w:r>
        <w:rPr>
          <w:lang w:val="en-GB"/>
        </w:rPr>
        <w:t xml:space="preserve">Previous studies </w:t>
      </w:r>
      <w:r w:rsidR="002E62C8">
        <w:rPr>
          <w:lang w:val="en-GB"/>
        </w:rPr>
        <w:t>showed</w:t>
      </w:r>
      <w:r>
        <w:rPr>
          <w:lang w:val="en-GB"/>
        </w:rPr>
        <w:t xml:space="preserve"> increasing number of children with a life-limiting</w:t>
      </w:r>
      <w:r w:rsidR="007B738D">
        <w:rPr>
          <w:lang w:val="en-GB"/>
        </w:rPr>
        <w:t xml:space="preserve"> or life-threatening </w:t>
      </w:r>
      <w:r>
        <w:rPr>
          <w:lang w:val="en-GB"/>
        </w:rPr>
        <w:t>condition</w:t>
      </w:r>
      <w:r w:rsidR="007B3C4C">
        <w:rPr>
          <w:lang w:val="en-GB"/>
        </w:rPr>
        <w:t xml:space="preserve"> </w:t>
      </w:r>
      <w:r>
        <w:rPr>
          <w:lang w:val="en-GB"/>
        </w:rPr>
        <w:t>who may benefit from input from paediatric palliative care services</w:t>
      </w:r>
      <w:r w:rsidR="008A6E55">
        <w:rPr>
          <w:lang w:val="en-GB"/>
        </w:rPr>
        <w:t>.</w:t>
      </w:r>
    </w:p>
    <w:p w14:paraId="3999809E" w14:textId="77777777" w:rsidR="007C51C2" w:rsidRDefault="007C51C2" w:rsidP="008A6E55">
      <w:pPr>
        <w:pStyle w:val="Heading2"/>
        <w:spacing w:before="0" w:after="120"/>
      </w:pPr>
      <w:r>
        <w:t>Aim</w:t>
      </w:r>
    </w:p>
    <w:p w14:paraId="6ED25332" w14:textId="0F91E16D" w:rsidR="007C51C2" w:rsidRDefault="00383ABA" w:rsidP="008A6E55">
      <w:pPr>
        <w:spacing w:after="120" w:line="276" w:lineRule="auto"/>
        <w:rPr>
          <w:lang w:val="en-GB"/>
        </w:rPr>
      </w:pPr>
      <w:r>
        <w:rPr>
          <w:lang w:val="en-GB"/>
        </w:rPr>
        <w:t>T</w:t>
      </w:r>
      <w:r w:rsidR="009B41CA">
        <w:rPr>
          <w:lang w:val="en-GB"/>
        </w:rPr>
        <w:t>o estimate the current prevalence of children with a</w:t>
      </w:r>
      <w:r w:rsidR="00CC0464">
        <w:rPr>
          <w:lang w:val="en-GB"/>
        </w:rPr>
        <w:t xml:space="preserve"> </w:t>
      </w:r>
      <w:r w:rsidR="00E62600">
        <w:rPr>
          <w:lang w:val="en-GB"/>
        </w:rPr>
        <w:t xml:space="preserve">life-limiting condition </w:t>
      </w:r>
      <w:r w:rsidR="009B41CA">
        <w:rPr>
          <w:lang w:val="en-GB"/>
        </w:rPr>
        <w:t>and to model future prevalence of this population.</w:t>
      </w:r>
    </w:p>
    <w:p w14:paraId="15CE884C" w14:textId="58236023" w:rsidR="007C51C2" w:rsidRDefault="007C51C2" w:rsidP="008A6E55">
      <w:pPr>
        <w:pStyle w:val="Heading2"/>
        <w:spacing w:before="0" w:after="120"/>
      </w:pPr>
      <w:r>
        <w:t>Design</w:t>
      </w:r>
    </w:p>
    <w:p w14:paraId="602C0EA8" w14:textId="0E69D089" w:rsidR="009B41CA" w:rsidRDefault="009B41CA" w:rsidP="008A6E55">
      <w:pPr>
        <w:spacing w:after="120" w:line="276" w:lineRule="auto"/>
        <w:rPr>
          <w:lang w:val="en-GB"/>
        </w:rPr>
      </w:pPr>
      <w:r>
        <w:rPr>
          <w:lang w:val="en-GB"/>
        </w:rPr>
        <w:t>Observation</w:t>
      </w:r>
      <w:r w:rsidR="00CC0464">
        <w:rPr>
          <w:lang w:val="en-GB"/>
        </w:rPr>
        <w:t>al</w:t>
      </w:r>
      <w:r>
        <w:rPr>
          <w:lang w:val="en-GB"/>
        </w:rPr>
        <w:t xml:space="preserve"> study using national </w:t>
      </w:r>
      <w:r w:rsidR="00383ABA">
        <w:rPr>
          <w:lang w:val="en-GB"/>
        </w:rPr>
        <w:t>inpatient hospital data. A population</w:t>
      </w:r>
      <w:r w:rsidR="00CC0464">
        <w:rPr>
          <w:lang w:val="en-GB"/>
        </w:rPr>
        <w:t>-</w:t>
      </w:r>
      <w:r w:rsidR="00383ABA">
        <w:rPr>
          <w:lang w:val="en-GB"/>
        </w:rPr>
        <w:t>based approach utilising ethnic specific population projections was used to estimate future prevalence.</w:t>
      </w:r>
    </w:p>
    <w:p w14:paraId="2F4F8B13" w14:textId="77777777" w:rsidR="007C51C2" w:rsidRDefault="007C51C2" w:rsidP="008A6E55">
      <w:pPr>
        <w:pStyle w:val="Heading2"/>
        <w:spacing w:before="0" w:after="120"/>
      </w:pPr>
      <w:r>
        <w:t>Setting/participants</w:t>
      </w:r>
    </w:p>
    <w:p w14:paraId="577EC1A7" w14:textId="6A81D2F5" w:rsidR="007C51C2" w:rsidRDefault="009B41CA" w:rsidP="008A6E55">
      <w:pPr>
        <w:spacing w:after="120" w:line="276" w:lineRule="auto"/>
        <w:rPr>
          <w:lang w:val="en-GB"/>
        </w:rPr>
      </w:pPr>
      <w:r>
        <w:rPr>
          <w:lang w:val="en-GB"/>
        </w:rPr>
        <w:t xml:space="preserve">All children aged 0-19 years with a </w:t>
      </w:r>
      <w:r w:rsidR="00E62600">
        <w:rPr>
          <w:lang w:val="en-GB"/>
        </w:rPr>
        <w:t>life-limiting condition</w:t>
      </w:r>
      <w:r w:rsidR="007B3C4C">
        <w:rPr>
          <w:lang w:val="en-GB"/>
        </w:rPr>
        <w:t xml:space="preserve"> </w:t>
      </w:r>
      <w:r>
        <w:rPr>
          <w:lang w:val="en-GB"/>
        </w:rPr>
        <w:t xml:space="preserve">diagnostic code recorded in </w:t>
      </w:r>
      <w:r w:rsidR="00CC0464">
        <w:rPr>
          <w:lang w:val="en-GB"/>
        </w:rPr>
        <w:t>H</w:t>
      </w:r>
      <w:r>
        <w:rPr>
          <w:lang w:val="en-GB"/>
        </w:rPr>
        <w:t xml:space="preserve">ospital </w:t>
      </w:r>
      <w:r w:rsidR="00CC0464">
        <w:rPr>
          <w:lang w:val="en-GB"/>
        </w:rPr>
        <w:t>E</w:t>
      </w:r>
      <w:r>
        <w:rPr>
          <w:lang w:val="en-GB"/>
        </w:rPr>
        <w:t xml:space="preserve">pisodes </w:t>
      </w:r>
      <w:r w:rsidR="00CC0464">
        <w:rPr>
          <w:lang w:val="en-GB"/>
        </w:rPr>
        <w:t xml:space="preserve">Statistics </w:t>
      </w:r>
      <w:r>
        <w:rPr>
          <w:lang w:val="en-GB"/>
        </w:rPr>
        <w:t>data in England from 2000</w:t>
      </w:r>
      <w:r w:rsidR="00383ABA">
        <w:rPr>
          <w:lang w:val="en-GB"/>
        </w:rPr>
        <w:t>/01</w:t>
      </w:r>
      <w:r>
        <w:rPr>
          <w:lang w:val="en-GB"/>
        </w:rPr>
        <w:t>-2017/18.</w:t>
      </w:r>
    </w:p>
    <w:p w14:paraId="34D80779" w14:textId="77777777" w:rsidR="007C51C2" w:rsidRDefault="007C51C2" w:rsidP="008A6E55">
      <w:pPr>
        <w:pStyle w:val="Heading2"/>
        <w:spacing w:before="0" w:after="120"/>
      </w:pPr>
      <w:r>
        <w:t>Results</w:t>
      </w:r>
    </w:p>
    <w:p w14:paraId="25954505" w14:textId="03713DFD" w:rsidR="00383ABA" w:rsidRDefault="00383ABA" w:rsidP="008A6E55">
      <w:pPr>
        <w:pStyle w:val="Default"/>
        <w:spacing w:after="120" w:line="276" w:lineRule="auto"/>
        <w:jc w:val="both"/>
        <w:rPr>
          <w:rFonts w:asciiTheme="minorHAnsi" w:hAnsiTheme="minorHAnsi" w:cstheme="minorHAnsi"/>
        </w:rPr>
      </w:pPr>
      <w:r>
        <w:t>Data on</w:t>
      </w:r>
      <w:r>
        <w:rPr>
          <w:rFonts w:asciiTheme="minorHAnsi" w:hAnsiTheme="minorHAnsi" w:cstheme="minorHAnsi"/>
        </w:rPr>
        <w:t xml:space="preserve"> 4,543,386 hospital episodes for </w:t>
      </w:r>
      <w:r w:rsidRPr="009335E3">
        <w:rPr>
          <w:rFonts w:asciiTheme="minorHAnsi" w:hAnsiTheme="minorHAnsi" w:cstheme="minorHAnsi"/>
        </w:rPr>
        <w:t>359,634 individuals</w:t>
      </w:r>
      <w:r>
        <w:rPr>
          <w:rFonts w:cstheme="minorHAnsi"/>
        </w:rPr>
        <w:t xml:space="preserve"> were included. </w:t>
      </w:r>
      <w:r w:rsidRPr="00472D07">
        <w:rPr>
          <w:rFonts w:asciiTheme="minorHAnsi" w:hAnsiTheme="minorHAnsi" w:cstheme="minorHAnsi"/>
        </w:rPr>
        <w:t>T</w:t>
      </w:r>
      <w:r>
        <w:rPr>
          <w:rFonts w:asciiTheme="minorHAnsi" w:hAnsiTheme="minorHAnsi" w:cstheme="minorHAnsi"/>
        </w:rPr>
        <w:t xml:space="preserve">he prevalence </w:t>
      </w:r>
      <w:r w:rsidRPr="00472D07">
        <w:rPr>
          <w:rFonts w:asciiTheme="minorHAnsi" w:hAnsiTheme="minorHAnsi" w:cstheme="minorHAnsi"/>
        </w:rPr>
        <w:t xml:space="preserve">of children with a </w:t>
      </w:r>
      <w:r w:rsidR="00E62600">
        <w:t>life-limiting condition</w:t>
      </w:r>
      <w:r w:rsidR="007B3C4C">
        <w:t xml:space="preserve"> </w:t>
      </w:r>
      <w:r w:rsidRPr="00472D07">
        <w:rPr>
          <w:rFonts w:asciiTheme="minorHAnsi" w:hAnsiTheme="minorHAnsi" w:cstheme="minorHAnsi"/>
        </w:rPr>
        <w:t xml:space="preserve">rose from </w:t>
      </w:r>
      <w:r w:rsidRPr="00F62B39">
        <w:rPr>
          <w:rFonts w:asciiTheme="minorHAnsi" w:hAnsiTheme="minorHAnsi" w:cstheme="minorHAnsi"/>
        </w:rPr>
        <w:t>26.7 per 10,000 (</w:t>
      </w:r>
      <w:r>
        <w:rPr>
          <w:rFonts w:asciiTheme="minorHAnsi" w:hAnsiTheme="minorHAnsi" w:cstheme="minorHAnsi"/>
        </w:rPr>
        <w:t>95%CI</w:t>
      </w:r>
      <w:r w:rsidRPr="00F62B39">
        <w:rPr>
          <w:rFonts w:asciiTheme="minorHAnsi" w:hAnsiTheme="minorHAnsi" w:cstheme="minorHAnsi"/>
        </w:rPr>
        <w:t xml:space="preserve"> 26.5-27.0) in 2001/02 </w:t>
      </w:r>
      <w:r w:rsidRPr="00472D07">
        <w:rPr>
          <w:rFonts w:asciiTheme="minorHAnsi" w:hAnsiTheme="minorHAnsi" w:cstheme="minorHAnsi"/>
        </w:rPr>
        <w:t xml:space="preserve">to </w:t>
      </w:r>
      <w:r>
        <w:rPr>
          <w:rFonts w:asciiTheme="minorHAnsi" w:hAnsiTheme="minorHAnsi" w:cstheme="minorHAnsi"/>
        </w:rPr>
        <w:t>66.4 per 10,000 (</w:t>
      </w:r>
      <w:r w:rsidRPr="00F62B39">
        <w:rPr>
          <w:rFonts w:asciiTheme="minorHAnsi" w:hAnsiTheme="minorHAnsi" w:cstheme="minorHAnsi"/>
        </w:rPr>
        <w:t>95% CI: 66.0-</w:t>
      </w:r>
      <w:r>
        <w:rPr>
          <w:rFonts w:asciiTheme="minorHAnsi" w:hAnsiTheme="minorHAnsi" w:cstheme="minorHAnsi"/>
        </w:rPr>
        <w:t>66.8)</w:t>
      </w:r>
      <w:r w:rsidRPr="00472D07">
        <w:rPr>
          <w:rFonts w:asciiTheme="minorHAnsi" w:hAnsiTheme="minorHAnsi" w:cstheme="minorHAnsi"/>
        </w:rPr>
        <w:t xml:space="preserve"> in 2017</w:t>
      </w:r>
      <w:r>
        <w:rPr>
          <w:rFonts w:asciiTheme="minorHAnsi" w:hAnsiTheme="minorHAnsi" w:cstheme="minorHAnsi"/>
        </w:rPr>
        <w:t>/18</w:t>
      </w:r>
      <w:r w:rsidRPr="00472D07">
        <w:rPr>
          <w:rFonts w:asciiTheme="minorHAnsi" w:hAnsiTheme="minorHAnsi" w:cstheme="minorHAnsi"/>
        </w:rPr>
        <w:t>.</w:t>
      </w:r>
      <w:r w:rsidRPr="00383ABA">
        <w:t xml:space="preserve"> </w:t>
      </w:r>
      <w:r>
        <w:t xml:space="preserve">Using </w:t>
      </w:r>
      <w:r w:rsidR="00357890">
        <w:t xml:space="preserve">a </w:t>
      </w:r>
      <w:r>
        <w:t>more</w:t>
      </w:r>
      <w:r>
        <w:rPr>
          <w:rFonts w:asciiTheme="minorHAnsi" w:hAnsiTheme="minorHAnsi" w:cstheme="minorHAnsi"/>
        </w:rPr>
        <w:t xml:space="preserve"> restricted definition of a </w:t>
      </w:r>
      <w:r w:rsidR="00E62600">
        <w:t xml:space="preserve">life-limiting condition </w:t>
      </w:r>
      <w:r>
        <w:rPr>
          <w:rFonts w:asciiTheme="minorHAnsi" w:hAnsiTheme="minorHAnsi" w:cstheme="minorHAnsi"/>
        </w:rPr>
        <w:t xml:space="preserve">reduced the </w:t>
      </w:r>
      <w:r w:rsidRPr="005E734B">
        <w:rPr>
          <w:rFonts w:asciiTheme="minorHAnsi" w:hAnsiTheme="minorHAnsi" w:cstheme="minorHAnsi"/>
        </w:rPr>
        <w:t xml:space="preserve">prevalence </w:t>
      </w:r>
      <w:r>
        <w:rPr>
          <w:rFonts w:asciiTheme="minorHAnsi" w:hAnsiTheme="minorHAnsi" w:cstheme="minorHAnsi"/>
        </w:rPr>
        <w:t xml:space="preserve">from 66.4 </w:t>
      </w:r>
      <w:r w:rsidRPr="005E734B">
        <w:rPr>
          <w:rFonts w:asciiTheme="minorHAnsi" w:hAnsiTheme="minorHAnsi" w:cstheme="minorHAnsi"/>
        </w:rPr>
        <w:t xml:space="preserve">to 61.1 per 10,000 (95%CI 60.7-61.5) in 2017/18. </w:t>
      </w:r>
    </w:p>
    <w:p w14:paraId="539BD050" w14:textId="6C4A9C5E" w:rsidR="00383ABA" w:rsidRDefault="002E62C8" w:rsidP="008A6E55">
      <w:pPr>
        <w:pStyle w:val="Default"/>
        <w:spacing w:after="120" w:line="276" w:lineRule="auto"/>
        <w:jc w:val="both"/>
      </w:pPr>
      <w:r>
        <w:rPr>
          <w:rFonts w:asciiTheme="minorHAnsi" w:hAnsiTheme="minorHAnsi" w:cstheme="minorHAnsi"/>
        </w:rPr>
        <w:t>Highest prevalence was</w:t>
      </w:r>
      <w:r w:rsidR="00383ABA">
        <w:rPr>
          <w:rFonts w:asciiTheme="minorHAnsi" w:hAnsiTheme="minorHAnsi" w:cstheme="minorHAnsi"/>
        </w:rPr>
        <w:t xml:space="preserve"> in the under 1</w:t>
      </w:r>
      <w:r w:rsidR="00CC0464">
        <w:rPr>
          <w:rFonts w:asciiTheme="minorHAnsi" w:hAnsiTheme="minorHAnsi" w:cstheme="minorHAnsi"/>
        </w:rPr>
        <w:t>-year</w:t>
      </w:r>
      <w:r w:rsidR="00383ABA">
        <w:rPr>
          <w:rFonts w:asciiTheme="minorHAnsi" w:hAnsiTheme="minorHAnsi" w:cstheme="minorHAnsi"/>
        </w:rPr>
        <w:t xml:space="preserve"> age group at 226.5 per 10,000 </w:t>
      </w:r>
      <w:r>
        <w:rPr>
          <w:rFonts w:asciiTheme="minorHAnsi" w:hAnsiTheme="minorHAnsi" w:cstheme="minorHAnsi"/>
        </w:rPr>
        <w:t>and c</w:t>
      </w:r>
      <w:r w:rsidR="00CC0464">
        <w:t>hildren with a c</w:t>
      </w:r>
      <w:r w:rsidR="00383ABA" w:rsidRPr="00C41DB5">
        <w:t>ongenital abnormalit</w:t>
      </w:r>
      <w:r w:rsidR="00CC0464">
        <w:t>y</w:t>
      </w:r>
      <w:r w:rsidR="00383ABA" w:rsidRPr="00C41DB5">
        <w:t xml:space="preserve"> </w:t>
      </w:r>
      <w:r w:rsidR="00383ABA">
        <w:t>had the highest prevalence (27.2</w:t>
      </w:r>
      <w:r w:rsidR="00383ABA" w:rsidRPr="00C41DB5">
        <w:t xml:space="preserve"> per 10,000 (95%CI: 26.</w:t>
      </w:r>
      <w:r w:rsidR="00383ABA">
        <w:t>9</w:t>
      </w:r>
      <w:r w:rsidR="00383ABA" w:rsidRPr="00C41DB5">
        <w:t>-27.</w:t>
      </w:r>
      <w:r w:rsidR="00383ABA">
        <w:t>5</w:t>
      </w:r>
      <w:r w:rsidR="00383ABA" w:rsidRPr="00C41DB5">
        <w:t>)</w:t>
      </w:r>
      <w:r w:rsidR="00383ABA">
        <w:t>)</w:t>
      </w:r>
      <w:r>
        <w:t>.</w:t>
      </w:r>
    </w:p>
    <w:p w14:paraId="7F474FF3" w14:textId="1DF3DFE4" w:rsidR="00383ABA" w:rsidRPr="00383ABA" w:rsidRDefault="00383ABA" w:rsidP="008A6E55">
      <w:pPr>
        <w:pStyle w:val="Default"/>
        <w:spacing w:after="120" w:line="276" w:lineRule="auto"/>
        <w:jc w:val="both"/>
        <w:rPr>
          <w:rFonts w:asciiTheme="minorHAnsi" w:hAnsiTheme="minorHAnsi" w:cstheme="minorHAnsi"/>
        </w:rPr>
      </w:pPr>
      <w:r>
        <w:rPr>
          <w:rFonts w:asciiTheme="minorHAnsi" w:hAnsiTheme="minorHAnsi" w:cstheme="minorHAnsi"/>
        </w:rPr>
        <w:t>The prevalence was highest among the most deprived group</w:t>
      </w:r>
      <w:r w:rsidR="002E62C8">
        <w:rPr>
          <w:rFonts w:asciiTheme="minorHAnsi" w:hAnsiTheme="minorHAnsi" w:cstheme="minorHAnsi"/>
        </w:rPr>
        <w:t xml:space="preserve"> and in children of</w:t>
      </w:r>
      <w:r>
        <w:rPr>
          <w:rFonts w:cstheme="minorHAnsi"/>
        </w:rPr>
        <w:t xml:space="preserve"> Pakistani </w:t>
      </w:r>
      <w:r w:rsidRPr="00472D07">
        <w:rPr>
          <w:rFonts w:cstheme="minorHAnsi"/>
        </w:rPr>
        <w:t>origin</w:t>
      </w:r>
      <w:r w:rsidR="002E62C8">
        <w:rPr>
          <w:rFonts w:cstheme="minorHAnsi"/>
        </w:rPr>
        <w:t>.</w:t>
      </w:r>
    </w:p>
    <w:p w14:paraId="575F22A7" w14:textId="2A63D4D9" w:rsidR="00383ABA" w:rsidRPr="008A6E55" w:rsidRDefault="008A6E55" w:rsidP="008A6E55">
      <w:pPr>
        <w:spacing w:after="120" w:line="276" w:lineRule="auto"/>
        <w:jc w:val="both"/>
        <w:rPr>
          <w:lang w:val="en-GB"/>
        </w:rPr>
      </w:pPr>
      <w:r>
        <w:rPr>
          <w:rFonts w:cstheme="minorHAnsi"/>
        </w:rPr>
        <w:t xml:space="preserve">Predicted future </w:t>
      </w:r>
      <w:r w:rsidR="00383ABA">
        <w:rPr>
          <w:rFonts w:cstheme="minorHAnsi"/>
        </w:rPr>
        <w:t>prevalence of</w:t>
      </w:r>
      <w:r>
        <w:rPr>
          <w:rFonts w:cstheme="minorHAnsi"/>
        </w:rPr>
        <w:t xml:space="preserve"> </w:t>
      </w:r>
      <w:r w:rsidR="00E62600">
        <w:rPr>
          <w:lang w:val="en-GB"/>
        </w:rPr>
        <w:t xml:space="preserve">life-limiting condition </w:t>
      </w:r>
      <w:r w:rsidR="007B3C4C">
        <w:rPr>
          <w:lang w:val="en-GB"/>
        </w:rPr>
        <w:t>s</w:t>
      </w:r>
      <w:r w:rsidR="00D077A4">
        <w:rPr>
          <w:lang w:val="en-GB"/>
        </w:rPr>
        <w:t xml:space="preserve"> </w:t>
      </w:r>
      <w:r>
        <w:rPr>
          <w:rFonts w:cstheme="minorHAnsi"/>
        </w:rPr>
        <w:t>ranged from</w:t>
      </w:r>
      <w:r w:rsidR="00383ABA">
        <w:rPr>
          <w:rFonts w:cstheme="minorHAnsi"/>
        </w:rPr>
        <w:t xml:space="preserve"> 67.0 (95%CI</w:t>
      </w:r>
      <w:r>
        <w:rPr>
          <w:rFonts w:cstheme="minorHAnsi"/>
        </w:rPr>
        <w:t xml:space="preserve"> 67.7-66.3) to </w:t>
      </w:r>
      <w:r w:rsidR="00383ABA">
        <w:rPr>
          <w:rFonts w:cstheme="minorHAnsi"/>
        </w:rPr>
        <w:t>84.22 (95%CI 7</w:t>
      </w:r>
      <w:r>
        <w:rPr>
          <w:rFonts w:cstheme="minorHAnsi"/>
        </w:rPr>
        <w:t>8.66-90.17) per 10,000 by 2030</w:t>
      </w:r>
      <w:r w:rsidR="00383ABA">
        <w:t>.</w:t>
      </w:r>
    </w:p>
    <w:p w14:paraId="42269567" w14:textId="77777777" w:rsidR="007C51C2" w:rsidRDefault="007C51C2" w:rsidP="008A6E55">
      <w:pPr>
        <w:pStyle w:val="Heading2"/>
        <w:spacing w:before="0" w:after="120"/>
      </w:pPr>
      <w:r>
        <w:t>Conclusions</w:t>
      </w:r>
    </w:p>
    <w:p w14:paraId="7625A5E0" w14:textId="7E2A6C74" w:rsidR="009B41CA" w:rsidRPr="009B41CA" w:rsidRDefault="009B41CA" w:rsidP="008A6E55">
      <w:pPr>
        <w:spacing w:after="120" w:line="276" w:lineRule="auto"/>
        <w:jc w:val="both"/>
        <w:rPr>
          <w:lang w:val="en-GB"/>
        </w:rPr>
      </w:pPr>
      <w:r w:rsidRPr="007C15A3">
        <w:rPr>
          <w:lang w:val="en-GB"/>
        </w:rPr>
        <w:t xml:space="preserve">The prevalence of children with a </w:t>
      </w:r>
      <w:r w:rsidR="00306175">
        <w:rPr>
          <w:rFonts w:cstheme="minorHAnsi"/>
        </w:rPr>
        <w:t xml:space="preserve">life-limiting </w:t>
      </w:r>
      <w:r w:rsidR="007B738D">
        <w:rPr>
          <w:rFonts w:cstheme="minorHAnsi"/>
        </w:rPr>
        <w:t xml:space="preserve">or life-threatening </w:t>
      </w:r>
      <w:r w:rsidR="00306175">
        <w:rPr>
          <w:rFonts w:cstheme="minorHAnsi"/>
        </w:rPr>
        <w:t>condition</w:t>
      </w:r>
      <w:r w:rsidR="00CC0464">
        <w:rPr>
          <w:lang w:val="en-GB"/>
        </w:rPr>
        <w:t xml:space="preserve"> </w:t>
      </w:r>
      <w:r w:rsidRPr="007C15A3">
        <w:rPr>
          <w:lang w:val="en-GB"/>
        </w:rPr>
        <w:t xml:space="preserve">in England </w:t>
      </w:r>
      <w:r w:rsidR="00383ABA">
        <w:rPr>
          <w:lang w:val="en-GB"/>
        </w:rPr>
        <w:t xml:space="preserve">has risen over the last 17 years and </w:t>
      </w:r>
      <w:r w:rsidRPr="007C15A3">
        <w:rPr>
          <w:lang w:val="en-GB"/>
        </w:rPr>
        <w:t xml:space="preserve">is predicted to </w:t>
      </w:r>
      <w:r w:rsidR="00CC0464">
        <w:rPr>
          <w:lang w:val="en-GB"/>
        </w:rPr>
        <w:t>increase</w:t>
      </w:r>
      <w:r>
        <w:rPr>
          <w:lang w:val="en-GB"/>
        </w:rPr>
        <w:t xml:space="preserve">. </w:t>
      </w:r>
      <w:r w:rsidR="002E62C8">
        <w:rPr>
          <w:rFonts w:cstheme="minorHAnsi"/>
        </w:rPr>
        <w:t>Future data collections</w:t>
      </w:r>
      <w:r w:rsidR="00AC4AE8">
        <w:rPr>
          <w:rFonts w:cstheme="minorHAnsi"/>
        </w:rPr>
        <w:t xml:space="preserve"> </w:t>
      </w:r>
      <w:r w:rsidR="002E62C8">
        <w:rPr>
          <w:rFonts w:cstheme="minorHAnsi"/>
        </w:rPr>
        <w:t>must</w:t>
      </w:r>
      <w:r w:rsidR="00AC4AE8">
        <w:rPr>
          <w:rFonts w:cstheme="minorHAnsi"/>
        </w:rPr>
        <w:t xml:space="preserve"> include </w:t>
      </w:r>
      <w:r>
        <w:rPr>
          <w:rFonts w:cstheme="minorHAnsi"/>
        </w:rPr>
        <w:t xml:space="preserve">the data </w:t>
      </w:r>
      <w:r w:rsidR="00AC4AE8">
        <w:rPr>
          <w:rFonts w:cstheme="minorHAnsi"/>
        </w:rPr>
        <w:t xml:space="preserve">required </w:t>
      </w:r>
      <w:r>
        <w:rPr>
          <w:rFonts w:cstheme="minorHAnsi"/>
        </w:rPr>
        <w:t xml:space="preserve">to assess the </w:t>
      </w:r>
      <w:r w:rsidR="00AC4AE8">
        <w:rPr>
          <w:rFonts w:cstheme="minorHAnsi"/>
        </w:rPr>
        <w:t xml:space="preserve">complex health and social care </w:t>
      </w:r>
      <w:r>
        <w:rPr>
          <w:rFonts w:cstheme="minorHAnsi"/>
        </w:rPr>
        <w:t>needs of these children</w:t>
      </w:r>
      <w:r w:rsidR="002E62C8">
        <w:rPr>
          <w:rFonts w:cstheme="minorHAnsi"/>
        </w:rPr>
        <w:t>.</w:t>
      </w:r>
      <w:r>
        <w:rPr>
          <w:rFonts w:cstheme="minorHAnsi"/>
        </w:rPr>
        <w:t xml:space="preserve"> </w:t>
      </w:r>
    </w:p>
    <w:p w14:paraId="4CDEFBD3" w14:textId="77777777" w:rsidR="00293815" w:rsidRDefault="00293815">
      <w:pPr>
        <w:rPr>
          <w:lang w:val="en-GB"/>
        </w:rPr>
      </w:pPr>
    </w:p>
    <w:p w14:paraId="38E599AF" w14:textId="63982782" w:rsidR="005F2172" w:rsidRDefault="005F2172" w:rsidP="005F2172">
      <w:pPr>
        <w:rPr>
          <w:lang w:val="en-GB"/>
        </w:rPr>
      </w:pPr>
    </w:p>
    <w:p w14:paraId="5F3098F1" w14:textId="5CD0C403" w:rsidR="007C51C2" w:rsidRDefault="007C51C2" w:rsidP="005F2172">
      <w:pPr>
        <w:rPr>
          <w:lang w:val="en-GB"/>
        </w:rPr>
      </w:pPr>
    </w:p>
    <w:p w14:paraId="4FFC8F3D" w14:textId="7BA4A3AD" w:rsidR="007C51C2" w:rsidRDefault="007C51C2" w:rsidP="005F2172">
      <w:pPr>
        <w:rPr>
          <w:lang w:val="en-GB"/>
        </w:rPr>
      </w:pPr>
    </w:p>
    <w:p w14:paraId="762826AB" w14:textId="47E95DA1" w:rsidR="007C51C2" w:rsidRDefault="007C51C2" w:rsidP="005F2172">
      <w:pPr>
        <w:rPr>
          <w:lang w:val="en-GB"/>
        </w:rPr>
      </w:pPr>
    </w:p>
    <w:p w14:paraId="41F25E87" w14:textId="50E8DDDE" w:rsidR="00DE50E5" w:rsidRPr="007B1FC7" w:rsidRDefault="00DE50E5" w:rsidP="009113C4">
      <w:pPr>
        <w:pStyle w:val="Heading1"/>
        <w:rPr>
          <w:color w:val="808080" w:themeColor="background1" w:themeShade="80"/>
          <w:sz w:val="22"/>
          <w:szCs w:val="22"/>
        </w:rPr>
      </w:pPr>
      <w:r>
        <w:lastRenderedPageBreak/>
        <w:t xml:space="preserve">Keywords: </w:t>
      </w:r>
    </w:p>
    <w:p w14:paraId="3780C5EA" w14:textId="01D5622B" w:rsidR="00DE50E5" w:rsidRDefault="00DE50E5" w:rsidP="00DE50E5">
      <w:pPr>
        <w:rPr>
          <w:lang w:val="en-GB"/>
        </w:rPr>
      </w:pPr>
      <w:r>
        <w:rPr>
          <w:lang w:val="en-GB"/>
        </w:rPr>
        <w:t>Life</w:t>
      </w:r>
      <w:r w:rsidR="00AC4AE8">
        <w:rPr>
          <w:lang w:val="en-GB"/>
        </w:rPr>
        <w:t>-</w:t>
      </w:r>
      <w:r>
        <w:rPr>
          <w:lang w:val="en-GB"/>
        </w:rPr>
        <w:t>Limiting</w:t>
      </w:r>
      <w:r w:rsidR="007B1FC7">
        <w:rPr>
          <w:lang w:val="en-GB"/>
        </w:rPr>
        <w:t xml:space="preserve"> </w:t>
      </w:r>
      <w:r w:rsidR="00CC0464">
        <w:rPr>
          <w:lang w:val="en-GB"/>
        </w:rPr>
        <w:t>Condition</w:t>
      </w:r>
    </w:p>
    <w:p w14:paraId="623565D1" w14:textId="6194DFA5" w:rsidR="00DE50E5" w:rsidRDefault="00DE50E5" w:rsidP="00DE50E5">
      <w:pPr>
        <w:rPr>
          <w:lang w:val="en-GB"/>
        </w:rPr>
      </w:pPr>
      <w:r>
        <w:rPr>
          <w:lang w:val="en-GB"/>
        </w:rPr>
        <w:t>Life</w:t>
      </w:r>
      <w:r w:rsidR="00AC4AE8">
        <w:rPr>
          <w:lang w:val="en-GB"/>
        </w:rPr>
        <w:t>-</w:t>
      </w:r>
      <w:r>
        <w:rPr>
          <w:lang w:val="en-GB"/>
        </w:rPr>
        <w:t>Threatening</w:t>
      </w:r>
      <w:r w:rsidR="007B1FC7">
        <w:rPr>
          <w:lang w:val="en-GB"/>
        </w:rPr>
        <w:t xml:space="preserve"> </w:t>
      </w:r>
      <w:r w:rsidR="00CC0464">
        <w:rPr>
          <w:lang w:val="en-GB"/>
        </w:rPr>
        <w:t>Condition</w:t>
      </w:r>
    </w:p>
    <w:p w14:paraId="358FEB87" w14:textId="1802B7C0" w:rsidR="00DE50E5" w:rsidRPr="007B1FC7" w:rsidRDefault="00DE50E5" w:rsidP="00DE50E5">
      <w:pPr>
        <w:rPr>
          <w:color w:val="A6A6A6" w:themeColor="background1" w:themeShade="A6"/>
          <w:lang w:val="en-GB"/>
        </w:rPr>
      </w:pPr>
      <w:r>
        <w:rPr>
          <w:lang w:val="en-GB"/>
        </w:rPr>
        <w:t>Child</w:t>
      </w:r>
      <w:r w:rsidR="007B1FC7">
        <w:rPr>
          <w:lang w:val="en-GB"/>
        </w:rPr>
        <w:t xml:space="preserve"> </w:t>
      </w:r>
    </w:p>
    <w:p w14:paraId="70974C15" w14:textId="3EF06DA0" w:rsidR="00DE50E5" w:rsidRPr="007B1FC7" w:rsidRDefault="00DE50E5" w:rsidP="00DE50E5">
      <w:pPr>
        <w:rPr>
          <w:color w:val="A6A6A6" w:themeColor="background1" w:themeShade="A6"/>
          <w:lang w:val="en-GB"/>
        </w:rPr>
      </w:pPr>
      <w:r>
        <w:rPr>
          <w:lang w:val="en-GB"/>
        </w:rPr>
        <w:t>P</w:t>
      </w:r>
      <w:r w:rsidR="007C15A3">
        <w:rPr>
          <w:lang w:val="en-GB"/>
        </w:rPr>
        <w:t>a</w:t>
      </w:r>
      <w:r>
        <w:rPr>
          <w:lang w:val="en-GB"/>
        </w:rPr>
        <w:t>ediatric</w:t>
      </w:r>
      <w:r w:rsidR="007B1FC7">
        <w:rPr>
          <w:lang w:val="en-GB"/>
        </w:rPr>
        <w:t xml:space="preserve">s </w:t>
      </w:r>
    </w:p>
    <w:p w14:paraId="6D4B6365" w14:textId="77777777" w:rsidR="00DE50E5" w:rsidRDefault="00DE50E5" w:rsidP="00DE50E5">
      <w:pPr>
        <w:rPr>
          <w:lang w:val="en-GB"/>
        </w:rPr>
      </w:pPr>
      <w:r>
        <w:rPr>
          <w:lang w:val="en-GB"/>
        </w:rPr>
        <w:t>Palliative care</w:t>
      </w:r>
    </w:p>
    <w:p w14:paraId="32C5B84A" w14:textId="31715C93" w:rsidR="007C51C2" w:rsidRDefault="00397EA4" w:rsidP="005F2172">
      <w:pPr>
        <w:rPr>
          <w:lang w:val="en-GB"/>
        </w:rPr>
      </w:pPr>
      <w:r w:rsidRPr="00397EA4">
        <w:rPr>
          <w:lang w:val="en-GB"/>
        </w:rPr>
        <w:t>Hospital Episode Statistics</w:t>
      </w:r>
    </w:p>
    <w:p w14:paraId="07B87EC9" w14:textId="77777777" w:rsidR="007C51C2" w:rsidRDefault="007C51C2" w:rsidP="005F2172">
      <w:pPr>
        <w:rPr>
          <w:lang w:val="en-GB"/>
        </w:rPr>
      </w:pPr>
    </w:p>
    <w:p w14:paraId="2587BD5A" w14:textId="7BAB2976" w:rsidR="007C51C2" w:rsidRDefault="007C51C2" w:rsidP="009113C4">
      <w:pPr>
        <w:pStyle w:val="Heading1"/>
      </w:pPr>
      <w:r>
        <w:t>Key Statements:</w:t>
      </w:r>
    </w:p>
    <w:p w14:paraId="07A80898" w14:textId="3C07BE73" w:rsidR="0050598E" w:rsidRPr="0050598E" w:rsidRDefault="005F2172" w:rsidP="0050598E">
      <w:pPr>
        <w:pStyle w:val="Heading2"/>
      </w:pPr>
      <w:r>
        <w:t>What is already known</w:t>
      </w:r>
    </w:p>
    <w:p w14:paraId="5BBA5DF6" w14:textId="371DB3CB" w:rsidR="005F2172" w:rsidRDefault="00E17913" w:rsidP="005F2172">
      <w:pPr>
        <w:rPr>
          <w:lang w:val="en-GB"/>
        </w:rPr>
      </w:pPr>
      <w:r>
        <w:rPr>
          <w:lang w:val="en-GB"/>
        </w:rPr>
        <w:t>There is higher prevalence o</w:t>
      </w:r>
      <w:r w:rsidR="00AC4AE8">
        <w:rPr>
          <w:lang w:val="en-GB"/>
        </w:rPr>
        <w:t>f</w:t>
      </w:r>
      <w:r>
        <w:rPr>
          <w:lang w:val="en-GB"/>
        </w:rPr>
        <w:t xml:space="preserve"> children </w:t>
      </w:r>
      <w:r w:rsidR="00306175">
        <w:rPr>
          <w:lang w:val="en-GB"/>
        </w:rPr>
        <w:t>with l</w:t>
      </w:r>
      <w:r>
        <w:rPr>
          <w:lang w:val="en-GB"/>
        </w:rPr>
        <w:t>ife-</w:t>
      </w:r>
      <w:r w:rsidR="00306175">
        <w:rPr>
          <w:lang w:val="en-GB"/>
        </w:rPr>
        <w:t>limiting and</w:t>
      </w:r>
      <w:r w:rsidR="00E17CD4">
        <w:rPr>
          <w:lang w:val="en-GB"/>
        </w:rPr>
        <w:t xml:space="preserve"> </w:t>
      </w:r>
      <w:r w:rsidR="00306175">
        <w:rPr>
          <w:lang w:val="en-GB"/>
        </w:rPr>
        <w:t>l</w:t>
      </w:r>
      <w:r w:rsidR="00E17CD4">
        <w:rPr>
          <w:lang w:val="en-GB"/>
        </w:rPr>
        <w:t>ife-</w:t>
      </w:r>
      <w:r w:rsidR="00306175">
        <w:rPr>
          <w:lang w:val="en-GB"/>
        </w:rPr>
        <w:t>t</w:t>
      </w:r>
      <w:r w:rsidR="00E17CD4">
        <w:rPr>
          <w:lang w:val="en-GB"/>
        </w:rPr>
        <w:t xml:space="preserve">hreatening </w:t>
      </w:r>
      <w:r>
        <w:rPr>
          <w:lang w:val="en-GB"/>
        </w:rPr>
        <w:t>conditions in areas of higher deprivation and in ethnic minority groups.</w:t>
      </w:r>
    </w:p>
    <w:p w14:paraId="17B3932A" w14:textId="77777777" w:rsidR="005F2172" w:rsidRDefault="005F2172" w:rsidP="005F2172">
      <w:pPr>
        <w:rPr>
          <w:lang w:val="en-GB"/>
        </w:rPr>
      </w:pPr>
    </w:p>
    <w:p w14:paraId="5F218234" w14:textId="77777777" w:rsidR="005F2172" w:rsidRDefault="005F2172" w:rsidP="007C15A3">
      <w:pPr>
        <w:pStyle w:val="Heading2"/>
      </w:pPr>
      <w:r>
        <w:t>What your paper adds</w:t>
      </w:r>
    </w:p>
    <w:p w14:paraId="228D9D7C" w14:textId="75B62377" w:rsidR="00E17913" w:rsidRDefault="00E17913" w:rsidP="005F2172">
      <w:pPr>
        <w:rPr>
          <w:lang w:val="en-GB"/>
        </w:rPr>
      </w:pPr>
      <w:r>
        <w:rPr>
          <w:lang w:val="en-GB"/>
        </w:rPr>
        <w:t xml:space="preserve">This prevalence </w:t>
      </w:r>
      <w:r w:rsidR="0050598E">
        <w:rPr>
          <w:lang w:val="en-GB"/>
        </w:rPr>
        <w:t xml:space="preserve">of children with life-limiting and life-threatening conditions in England </w:t>
      </w:r>
      <w:r>
        <w:rPr>
          <w:lang w:val="en-GB"/>
        </w:rPr>
        <w:t xml:space="preserve">is </w:t>
      </w:r>
      <w:r w:rsidR="0050598E">
        <w:rPr>
          <w:lang w:val="en-GB"/>
        </w:rPr>
        <w:t xml:space="preserve">still rising and </w:t>
      </w:r>
      <w:r>
        <w:rPr>
          <w:lang w:val="en-GB"/>
        </w:rPr>
        <w:t>likely to continue to rise to 2030 in England.</w:t>
      </w:r>
    </w:p>
    <w:p w14:paraId="72F267EF" w14:textId="77777777" w:rsidR="005F2172" w:rsidRDefault="005F2172" w:rsidP="005F2172">
      <w:pPr>
        <w:rPr>
          <w:lang w:val="en-GB"/>
        </w:rPr>
      </w:pPr>
    </w:p>
    <w:p w14:paraId="588A2552" w14:textId="77777777" w:rsidR="005F2172" w:rsidRDefault="005F2172" w:rsidP="007C15A3">
      <w:pPr>
        <w:pStyle w:val="Heading2"/>
      </w:pPr>
      <w:r>
        <w:t>Implications for practice, theory or policy</w:t>
      </w:r>
    </w:p>
    <w:p w14:paraId="176F01E6" w14:textId="49E9DE31" w:rsidR="00E31FE1" w:rsidRDefault="00E31FE1">
      <w:pPr>
        <w:rPr>
          <w:lang w:val="en-GB"/>
        </w:rPr>
      </w:pPr>
      <w:r w:rsidRPr="00403B4E">
        <w:rPr>
          <w:lang w:val="en-GB"/>
        </w:rPr>
        <w:t xml:space="preserve">There are growing numbers of children with life-limiting </w:t>
      </w:r>
      <w:r>
        <w:rPr>
          <w:lang w:val="en-GB"/>
        </w:rPr>
        <w:t xml:space="preserve">and life-threatening conditions and </w:t>
      </w:r>
      <w:r w:rsidR="00403B4E">
        <w:rPr>
          <w:lang w:val="en-GB"/>
        </w:rPr>
        <w:t xml:space="preserve">this highlights the need for palliative care services to work </w:t>
      </w:r>
      <w:r w:rsidR="002E62C8">
        <w:rPr>
          <w:lang w:val="en-GB"/>
        </w:rPr>
        <w:t xml:space="preserve">closely </w:t>
      </w:r>
      <w:r w:rsidR="00403B4E">
        <w:rPr>
          <w:lang w:val="en-GB"/>
        </w:rPr>
        <w:t>with other paediatric services.</w:t>
      </w:r>
    </w:p>
    <w:p w14:paraId="2BFDEA4C" w14:textId="77777777" w:rsidR="00D077A4" w:rsidRDefault="00D077A4">
      <w:pPr>
        <w:rPr>
          <w:color w:val="FF0000"/>
          <w:lang w:val="en-GB"/>
        </w:rPr>
      </w:pPr>
    </w:p>
    <w:p w14:paraId="51F82FC6" w14:textId="00CF1213" w:rsidR="00293815" w:rsidRDefault="00653554">
      <w:pPr>
        <w:rPr>
          <w:lang w:val="en-GB"/>
        </w:rPr>
      </w:pPr>
      <w:r w:rsidRPr="00E17913">
        <w:rPr>
          <w:lang w:val="en-GB"/>
        </w:rPr>
        <w:t>Future data collection</w:t>
      </w:r>
      <w:r w:rsidR="00E17913" w:rsidRPr="00E17913">
        <w:rPr>
          <w:lang w:val="en-GB"/>
        </w:rPr>
        <w:t xml:space="preserve"> should incorporate measures of </w:t>
      </w:r>
      <w:r w:rsidR="00AC4AE8">
        <w:rPr>
          <w:lang w:val="en-GB"/>
        </w:rPr>
        <w:t xml:space="preserve">the </w:t>
      </w:r>
      <w:r w:rsidR="00E17913" w:rsidRPr="00E17913">
        <w:rPr>
          <w:lang w:val="en-GB"/>
        </w:rPr>
        <w:t xml:space="preserve">complexity </w:t>
      </w:r>
      <w:r w:rsidR="00AC4AE8">
        <w:rPr>
          <w:lang w:val="en-GB"/>
        </w:rPr>
        <w:t xml:space="preserve">of health and social care </w:t>
      </w:r>
      <w:r w:rsidR="00E17913" w:rsidRPr="00E17913">
        <w:rPr>
          <w:lang w:val="en-GB"/>
        </w:rPr>
        <w:t>needs of the</w:t>
      </w:r>
      <w:r w:rsidR="00AC4AE8">
        <w:rPr>
          <w:lang w:val="en-GB"/>
        </w:rPr>
        <w:t>se</w:t>
      </w:r>
      <w:r w:rsidR="00E17913" w:rsidRPr="00E17913">
        <w:rPr>
          <w:lang w:val="en-GB"/>
        </w:rPr>
        <w:t xml:space="preserve"> child and </w:t>
      </w:r>
      <w:r w:rsidR="00AC4AE8">
        <w:rPr>
          <w:lang w:val="en-GB"/>
        </w:rPr>
        <w:t xml:space="preserve">their </w:t>
      </w:r>
      <w:r w:rsidR="00E17913" w:rsidRPr="00E17913">
        <w:rPr>
          <w:lang w:val="en-GB"/>
        </w:rPr>
        <w:t>famil</w:t>
      </w:r>
      <w:r w:rsidR="00AC4AE8">
        <w:rPr>
          <w:lang w:val="en-GB"/>
        </w:rPr>
        <w:t>ies</w:t>
      </w:r>
      <w:r w:rsidR="00E17913" w:rsidRPr="00E17913">
        <w:rPr>
          <w:lang w:val="en-GB"/>
        </w:rPr>
        <w:t>.</w:t>
      </w:r>
      <w:r w:rsidR="00293815">
        <w:rPr>
          <w:lang w:val="en-GB"/>
        </w:rPr>
        <w:br w:type="page"/>
      </w:r>
    </w:p>
    <w:p w14:paraId="394DA775" w14:textId="7BC6DDC5" w:rsidR="00293815" w:rsidRPr="009113C4" w:rsidRDefault="007C51C2" w:rsidP="009113C4">
      <w:pPr>
        <w:pStyle w:val="Heading1"/>
      </w:pPr>
      <w:r w:rsidRPr="009113C4">
        <w:lastRenderedPageBreak/>
        <w:t>Introduction</w:t>
      </w:r>
    </w:p>
    <w:p w14:paraId="621A88C0" w14:textId="64F9515C" w:rsidR="00C66DC4" w:rsidRPr="00085F0C" w:rsidRDefault="00C507FA" w:rsidP="00B84475">
      <w:pPr>
        <w:spacing w:after="120" w:line="276" w:lineRule="auto"/>
        <w:jc w:val="both"/>
      </w:pPr>
      <w:r>
        <w:t xml:space="preserve">One </w:t>
      </w:r>
      <w:r w:rsidR="008B67B5">
        <w:t>key difference between</w:t>
      </w:r>
      <w:r>
        <w:t xml:space="preserve"> p</w:t>
      </w:r>
      <w:r w:rsidR="00C66DC4" w:rsidRPr="00085F0C">
        <w:t xml:space="preserve">aediatric palliative care </w:t>
      </w:r>
      <w:r w:rsidR="008B67B5">
        <w:t xml:space="preserve">and </w:t>
      </w:r>
      <w:r>
        <w:t>adult palliative care is</w:t>
      </w:r>
      <w:r w:rsidR="00D202F5">
        <w:t xml:space="preserve"> that</w:t>
      </w:r>
      <w:r>
        <w:t xml:space="preserve"> </w:t>
      </w:r>
      <w:r w:rsidR="00C66DC4" w:rsidRPr="00085F0C">
        <w:t>the World Health Organisation recommend</w:t>
      </w:r>
      <w:r w:rsidR="008B67B5">
        <w:t>ation</w:t>
      </w:r>
      <w:r w:rsidR="0031011C">
        <w:t xml:space="preserve"> which states</w:t>
      </w:r>
      <w:r w:rsidR="00C66DC4" w:rsidRPr="00085F0C">
        <w:t xml:space="preserve"> that </w:t>
      </w:r>
      <w:r w:rsidR="00D202F5">
        <w:t>paediatric palliative</w:t>
      </w:r>
      <w:r w:rsidR="007B738D">
        <w:t xml:space="preserve"> care</w:t>
      </w:r>
      <w:r w:rsidR="00D202F5" w:rsidRPr="00085F0C">
        <w:t xml:space="preserve"> </w:t>
      </w:r>
      <w:r w:rsidR="00045347">
        <w:t>“</w:t>
      </w:r>
      <w:r w:rsidR="00C66DC4" w:rsidRPr="00085F0C">
        <w:t xml:space="preserve">begins when  </w:t>
      </w:r>
      <w:r w:rsidR="00045347">
        <w:t xml:space="preserve">illness </w:t>
      </w:r>
      <w:r w:rsidR="00C66DC4" w:rsidRPr="00085F0C">
        <w:t>is diagnosed and continues regardless whether a child is</w:t>
      </w:r>
      <w:r w:rsidR="00C66DC4">
        <w:t xml:space="preserve"> treated for the disease or not</w:t>
      </w:r>
      <w:r w:rsidR="00045347">
        <w:t>”</w:t>
      </w:r>
      <w:r w:rsidR="00C66DC4">
        <w:t>.</w:t>
      </w:r>
      <w:r w:rsidR="00C66DC4">
        <w:fldChar w:fldCharType="begin"/>
      </w:r>
      <w:r w:rsidR="00B52AF0">
        <w:instrText xml:space="preserve"> ADDIN EN.CITE &lt;EndNote&gt;&lt;Cite&gt;&lt;Author&gt;World Health Organization&lt;/Author&gt;&lt;Year&gt;2011&lt;/Year&gt;&lt;RecNum&gt;14&lt;/RecNum&gt;&lt;DisplayText&gt;&lt;style face="superscript"&gt;1&lt;/style&gt;&lt;/DisplayText&gt;&lt;record&gt;&lt;rec-number&gt;14&lt;/rec-number&gt;&lt;foreign-keys&gt;&lt;key app="EN" db-id="drw5frwptppt0devp2px2ptm0peaest0eaxe" timestamp="1560157641"&gt;14&lt;/key&gt;&lt;/foreign-keys&gt;&lt;ref-type name="Web Page"&gt;12&lt;/ref-type&gt;&lt;contributors&gt;&lt;authors&gt;&lt;author&gt;World Health Organization,&lt;/author&gt;&lt;/authors&gt;&lt;/contributors&gt;&lt;titles&gt;&lt;title&gt;WHO definition of palliative care&lt;/title&gt;&lt;/titles&gt;&lt;dates&gt;&lt;year&gt;2011&lt;/year&gt;&lt;/dates&gt;&lt;publisher&gt;World Health Organization&lt;/publisher&gt;&lt;urls&gt;&lt;related-urls&gt;&lt;url&gt;http://www.who.int/cancer/palliative/definition/en/&lt;/url&gt;&lt;/related-urls&gt;&lt;/urls&gt;&lt;/record&gt;&lt;/Cite&gt;&lt;/EndNote&gt;</w:instrText>
      </w:r>
      <w:r w:rsidR="00C66DC4">
        <w:fldChar w:fldCharType="separate"/>
      </w:r>
      <w:r w:rsidRPr="00C507FA">
        <w:rPr>
          <w:noProof/>
          <w:vertAlign w:val="superscript"/>
        </w:rPr>
        <w:t>1</w:t>
      </w:r>
      <w:r w:rsidR="00C66DC4">
        <w:fldChar w:fldCharType="end"/>
      </w:r>
      <w:r w:rsidR="00C66DC4" w:rsidRPr="00085F0C">
        <w:t xml:space="preserve"> This means that children and their families may require care and support for a prolonged period of time, more </w:t>
      </w:r>
      <w:r w:rsidR="00C66DC4">
        <w:t>than 20 years in some instances.</w:t>
      </w:r>
      <w:r w:rsidR="00C66DC4">
        <w:fldChar w:fldCharType="begin"/>
      </w:r>
      <w:r w:rsidR="00774F4A">
        <w:instrText xml:space="preserve"> ADDIN EN.CITE &lt;EndNote&gt;&lt;Cite&gt;&lt;Author&gt;Liben&lt;/Author&gt;&lt;Year&gt;2008&lt;/Year&gt;&lt;RecNum&gt;25&lt;/RecNum&gt;&lt;DisplayText&gt;&lt;style face="superscript"&gt;2&lt;/style&gt;&lt;/DisplayText&gt;&lt;record&gt;&lt;rec-number&gt;25&lt;/rec-number&gt;&lt;foreign-keys&gt;&lt;key app="EN" db-id="zwd9zadvm9rft1etsv2vr0an9trw0vzxwe0f" timestamp="1572792611"&gt;25&lt;/key&gt;&lt;/foreign-keys&gt;&lt;ref-type name="Journal Article"&gt;17&lt;/ref-type&gt;&lt;contributors&gt;&lt;authors&gt;&lt;author&gt;Liben, Stephen&lt;/author&gt;&lt;author&gt;Papadatou, Danai&lt;/author&gt;&lt;author&gt;Wolfe, Joanne&lt;/author&gt;&lt;/authors&gt;&lt;/contributors&gt;&lt;titles&gt;&lt;title&gt;Paediatric palliative care: challenges and emerging ideas&lt;/title&gt;&lt;secondary-title&gt;The Lancet&lt;/secondary-title&gt;&lt;/titles&gt;&lt;periodical&gt;&lt;full-title&gt;The Lancet&lt;/full-title&gt;&lt;/periodical&gt;&lt;pages&gt;852-864&lt;/pages&gt;&lt;volume&gt;371&lt;/volume&gt;&lt;number&gt;9615&lt;/number&gt;&lt;dates&gt;&lt;year&gt;2008&lt;/year&gt;&lt;pub-dates&gt;&lt;date&gt;2008/03/08/&lt;/date&gt;&lt;/pub-dates&gt;&lt;/dates&gt;&lt;isbn&gt;0140-6736&lt;/isbn&gt;&lt;urls&gt;&lt;related-urls&gt;&lt;url&gt;http://www.sciencedirect.com/science/article/pii/S0140673607612033&lt;/url&gt;&lt;/related-urls&gt;&lt;/urls&gt;&lt;electronic-resource-num&gt;https://doi.org/10.1016/S0140-6736(07)61203-3&lt;/electronic-resource-num&gt;&lt;/record&gt;&lt;/Cite&gt;&lt;/EndNote&gt;</w:instrText>
      </w:r>
      <w:r w:rsidR="00C66DC4">
        <w:fldChar w:fldCharType="separate"/>
      </w:r>
      <w:r w:rsidRPr="00C507FA">
        <w:rPr>
          <w:noProof/>
          <w:vertAlign w:val="superscript"/>
        </w:rPr>
        <w:t>2</w:t>
      </w:r>
      <w:r w:rsidR="00C66DC4">
        <w:fldChar w:fldCharType="end"/>
      </w:r>
    </w:p>
    <w:p w14:paraId="28578989" w14:textId="52E95CAD" w:rsidR="009D4B51" w:rsidRPr="00A16364" w:rsidRDefault="00C66DC4" w:rsidP="00B84475">
      <w:pPr>
        <w:spacing w:line="276" w:lineRule="auto"/>
        <w:jc w:val="both"/>
        <w:rPr>
          <w:lang w:val="en-GB"/>
        </w:rPr>
      </w:pPr>
      <w:r>
        <w:rPr>
          <w:lang w:val="en-GB"/>
        </w:rPr>
        <w:t>It can be challenging to estimate which children may benefit from palliative care input.</w:t>
      </w:r>
      <w:r w:rsidR="00C507FA">
        <w:rPr>
          <w:lang w:val="en-GB"/>
        </w:rPr>
        <w:t xml:space="preserve"> Using the number of children who have died can underestimate the ongoing need</w:t>
      </w:r>
      <w:r w:rsidR="0052527D">
        <w:rPr>
          <w:lang w:val="en-GB"/>
        </w:rPr>
        <w:t>.</w:t>
      </w:r>
      <w:r w:rsidR="00C507FA">
        <w:rPr>
          <w:lang w:val="en-GB"/>
        </w:rPr>
        <w:fldChar w:fldCharType="begin"/>
      </w:r>
      <w:r w:rsidR="00774F4A">
        <w:rPr>
          <w:lang w:val="en-GB"/>
        </w:rPr>
        <w:instrText xml:space="preserve"> ADDIN EN.CITE &lt;EndNote&gt;&lt;Cite&gt;&lt;Author&gt;Jarvis&lt;/Author&gt;&lt;Year&gt;2017&lt;/Year&gt;&lt;RecNum&gt;48&lt;/RecNum&gt;&lt;DisplayText&gt;&lt;style face="superscript"&gt;3&lt;/style&gt;&lt;/DisplayText&gt;&lt;record&gt;&lt;rec-number&gt;48&lt;/rec-number&gt;&lt;foreign-keys&gt;&lt;key app="EN" db-id="zwd9zadvm9rft1etsv2vr0an9trw0vzxwe0f" timestamp="1581266845"&gt;48&lt;/key&gt;&lt;/foreign-keys&gt;&lt;ref-type name="Journal Article"&gt;17&lt;/ref-type&gt;&lt;contributors&gt;&lt;authors&gt;&lt;author&gt;Jarvis, Stuart&lt;/author&gt;&lt;author&gt;Fraser, Lorna K.&lt;/author&gt;&lt;/authors&gt;&lt;/contributors&gt;&lt;titles&gt;&lt;title&gt;Comparing routine inpatient data and death records as a means of identifying children and young people with life-limiting conditions&lt;/title&gt;&lt;secondary-title&gt;Palliative Medicine&lt;/secondary-title&gt;&lt;/titles&gt;&lt;periodical&gt;&lt;full-title&gt;Palliative Medicine&lt;/full-title&gt;&lt;/periodical&gt;&lt;pages&gt;543-553&lt;/pages&gt;&lt;volume&gt;32&lt;/volume&gt;&lt;number&gt;2&lt;/number&gt;&lt;dates&gt;&lt;year&gt;2017&lt;/year&gt;&lt;pub-dates&gt;&lt;date&gt;2018/02/01&lt;/date&gt;&lt;/pub-dates&gt;&lt;/dates&gt;&lt;publisher&gt;SAGE Publications Ltd STM&lt;/publisher&gt;&lt;isbn&gt;0269-2163&lt;/isbn&gt;&lt;urls&gt;&lt;related-urls&gt;&lt;url&gt;https://doi.org/10.1177/0269216317728432&lt;/url&gt;&lt;/related-urls&gt;&lt;/urls&gt;&lt;electronic-resource-num&gt;10.1177/0269216317728432&lt;/electronic-resource-num&gt;&lt;access-date&gt;2019/11/10&lt;/access-date&gt;&lt;/record&gt;&lt;/Cite&gt;&lt;/EndNote&gt;</w:instrText>
      </w:r>
      <w:r w:rsidR="00C507FA">
        <w:rPr>
          <w:lang w:val="en-GB"/>
        </w:rPr>
        <w:fldChar w:fldCharType="separate"/>
      </w:r>
      <w:r w:rsidR="00C507FA" w:rsidRPr="00C507FA">
        <w:rPr>
          <w:noProof/>
          <w:vertAlign w:val="superscript"/>
          <w:lang w:val="en-GB"/>
        </w:rPr>
        <w:t>3</w:t>
      </w:r>
      <w:r w:rsidR="00C507FA">
        <w:rPr>
          <w:lang w:val="en-GB"/>
        </w:rPr>
        <w:fldChar w:fldCharType="end"/>
      </w:r>
      <w:r w:rsidR="00FE4B4E">
        <w:rPr>
          <w:lang w:val="en-GB"/>
        </w:rPr>
        <w:t xml:space="preserve"> </w:t>
      </w:r>
      <w:r w:rsidR="00A16364">
        <w:rPr>
          <w:lang w:val="en-GB"/>
        </w:rPr>
        <w:t xml:space="preserve">In the UK and other countries the terminology </w:t>
      </w:r>
      <w:r w:rsidR="00A16364">
        <w:t>l</w:t>
      </w:r>
      <w:r w:rsidR="009D4B51" w:rsidRPr="00085F0C">
        <w:t xml:space="preserve">ife-limiting and life-threatening conditions </w:t>
      </w:r>
      <w:r w:rsidR="009D4B51">
        <w:t>have been</w:t>
      </w:r>
      <w:r w:rsidR="009D4B51" w:rsidRPr="00085F0C">
        <w:t xml:space="preserve"> used to </w:t>
      </w:r>
      <w:r w:rsidR="009D4B51">
        <w:t>describe</w:t>
      </w:r>
      <w:r w:rsidR="009D4B51" w:rsidRPr="00085F0C">
        <w:t xml:space="preserve"> the population of children who </w:t>
      </w:r>
      <w:r w:rsidR="00A16364">
        <w:t>may</w:t>
      </w:r>
      <w:r w:rsidR="009D4B51" w:rsidRPr="00085F0C">
        <w:t xml:space="preserve"> benefit from input from</w:t>
      </w:r>
      <w:r w:rsidR="009D4B51" w:rsidRPr="00F42B85">
        <w:rPr>
          <w:lang w:val="en-GB"/>
        </w:rPr>
        <w:t xml:space="preserve"> paediatric</w:t>
      </w:r>
      <w:r w:rsidR="009D4B51" w:rsidRPr="00085F0C">
        <w:t xml:space="preserve"> pall</w:t>
      </w:r>
      <w:r w:rsidR="009D4B51">
        <w:t>iative care services</w:t>
      </w:r>
      <w:r w:rsidR="00312754">
        <w:t>.</w:t>
      </w:r>
      <w:r w:rsidR="009D4B51">
        <w:fldChar w:fldCharType="begin"/>
      </w:r>
      <w:r w:rsidR="00774F4A">
        <w:instrText xml:space="preserve"> ADDIN EN.CITE &lt;EndNote&gt;&lt;Cite&gt;&lt;Author&gt;Goldman&lt;/Author&gt;&lt;Year&gt;1998&lt;/Year&gt;&lt;RecNum&gt;37&lt;/RecNum&gt;&lt;DisplayText&gt;&lt;style face="superscript"&gt;4, 5&lt;/style&gt;&lt;/DisplayText&gt;&lt;record&gt;&lt;rec-number&gt;37&lt;/rec-number&gt;&lt;foreign-keys&gt;&lt;key app="EN" db-id="zwd9zadvm9rft1etsv2vr0an9trw0vzxwe0f" timestamp="1574590331"&gt;37&lt;/key&gt;&lt;/foreign-keys&gt;&lt;ref-type name="Journal Article"&gt;17&lt;/ref-type&gt;&lt;contributors&gt;&lt;authors&gt;&lt;author&gt;Goldman, Ann&lt;/author&gt;&lt;/authors&gt;&lt;/contributors&gt;&lt;titles&gt;&lt;title&gt;ABC of palliative care: Special problems of children&lt;/title&gt;&lt;secondary-title&gt;BMJ&lt;/secondary-title&gt;&lt;/titles&gt;&lt;periodical&gt;&lt;full-title&gt;BMJ&lt;/full-title&gt;&lt;/periodical&gt;&lt;pages&gt;49-52&lt;/pages&gt;&lt;volume&gt;316&lt;/volume&gt;&lt;number&gt;7124&lt;/number&gt;&lt;dates&gt;&lt;year&gt;1998&lt;/year&gt;&lt;/dates&gt;&lt;urls&gt;&lt;related-urls&gt;&lt;url&gt;https://www.bmj.com/content/bmj/316/7124/49.full.pdf&lt;/url&gt;&lt;/related-urls&gt;&lt;/urls&gt;&lt;electronic-resource-num&gt;10.1136/bmj.316.7124.49&lt;/electronic-resource-num&gt;&lt;/record&gt;&lt;/Cite&gt;&lt;Cite&gt;&lt;Author&gt;Hain&lt;/Author&gt;&lt;Year&gt;2013&lt;/Year&gt;&lt;RecNum&gt;38&lt;/RecNum&gt;&lt;record&gt;&lt;rec-number&gt;38&lt;/rec-number&gt;&lt;foreign-keys&gt;&lt;key app="EN" db-id="zwd9zadvm9rft1etsv2vr0an9trw0vzxwe0f" timestamp="1574590372"&gt;38&lt;/key&gt;&lt;/foreign-keys&gt;&lt;ref-type name="Journal Article"&gt;17&lt;/ref-type&gt;&lt;contributors&gt;&lt;authors&gt;&lt;author&gt;Hain, Richard&lt;/author&gt;&lt;author&gt;Devins, Mary&lt;/author&gt;&lt;author&gt;Hastings, Richard&lt;/author&gt;&lt;author&gt;Noyes, Jayne&lt;/author&gt;&lt;/authors&gt;&lt;/contributors&gt;&lt;titles&gt;&lt;title&gt;Paediatric palliative care: development and pilot study of a ‘Directory’ of life-limiting conditions&lt;/title&gt;&lt;secondary-title&gt;BMC Palliative Care&lt;/secondary-title&gt;&lt;/titles&gt;&lt;periodical&gt;&lt;full-title&gt;BMC Palliative Care&lt;/full-title&gt;&lt;/periodical&gt;&lt;pages&gt;43&lt;/pages&gt;&lt;volume&gt;12&lt;/volume&gt;&lt;number&gt;1&lt;/number&gt;&lt;dates&gt;&lt;year&gt;2013&lt;/year&gt;&lt;pub-dates&gt;&lt;date&gt;2013/12/11&lt;/date&gt;&lt;/pub-dates&gt;&lt;/dates&gt;&lt;isbn&gt;1472-684X&lt;/isbn&gt;&lt;urls&gt;&lt;related-urls&gt;&lt;url&gt;https://doi.org/10.1186/1472-684X-12-43&lt;/url&gt;&lt;/related-urls&gt;&lt;/urls&gt;&lt;electronic-resource-num&gt;10.1186/1472-684X-12-43&lt;/electronic-resource-num&gt;&lt;/record&gt;&lt;/Cite&gt;&lt;/EndNote&gt;</w:instrText>
      </w:r>
      <w:r w:rsidR="009D4B51">
        <w:fldChar w:fldCharType="separate"/>
      </w:r>
      <w:r w:rsidR="00C507FA" w:rsidRPr="00C507FA">
        <w:rPr>
          <w:noProof/>
          <w:vertAlign w:val="superscript"/>
        </w:rPr>
        <w:t>4, 5</w:t>
      </w:r>
      <w:r w:rsidR="009D4B51">
        <w:fldChar w:fldCharType="end"/>
      </w:r>
      <w:r w:rsidR="009D4B51" w:rsidRPr="00085F0C">
        <w:t xml:space="preserve"> </w:t>
      </w:r>
      <w:r w:rsidR="005726EF">
        <w:t xml:space="preserve">In some other countries, including the US, the term Chronic </w:t>
      </w:r>
      <w:r w:rsidR="00F41AEE">
        <w:t>C</w:t>
      </w:r>
      <w:r w:rsidR="005726EF">
        <w:t xml:space="preserve">omplex </w:t>
      </w:r>
      <w:r w:rsidR="00F41AEE">
        <w:t>C</w:t>
      </w:r>
      <w:r w:rsidR="005726EF">
        <w:t xml:space="preserve">onditions is often used to describe a similar population of children. </w:t>
      </w:r>
      <w:r w:rsidR="009D4B51" w:rsidRPr="00085F0C">
        <w:t>Life-limiting conditions are those for which there is no reasonable hope of cure and from which ch</w:t>
      </w:r>
      <w:r w:rsidR="00312754">
        <w:t>ildren or young people will die.</w:t>
      </w:r>
      <w:r w:rsidR="009D4B51" w:rsidRPr="00085F0C">
        <w:fldChar w:fldCharType="begin"/>
      </w:r>
      <w:r w:rsidR="00B52AF0">
        <w:instrText xml:space="preserve"> ADDIN EN.CITE &lt;EndNote&gt;&lt;Cite&gt;&lt;Author&gt;Together for short lives&lt;/Author&gt;&lt;Year&gt;2018&lt;/Year&gt;&lt;RecNum&gt;15&lt;/RecNum&gt;&lt;DisplayText&gt;&lt;style face="superscript"&gt;6&lt;/style&gt;&lt;/DisplayText&gt;&lt;record&gt;&lt;rec-number&gt;15&lt;/rec-number&gt;&lt;foreign-keys&gt;&lt;key app="EN" db-id="drw5frwptppt0devp2px2ptm0peaest0eaxe" timestamp="1560157832"&gt;15&lt;/key&gt;&lt;/foreign-keys&gt;&lt;ref-type name="Report"&gt;27&lt;/ref-type&gt;&lt;contributors&gt;&lt;authors&gt;&lt;author&gt;Together for short lives,&lt;/author&gt;&lt;/authors&gt;&lt;/contributors&gt;&lt;titles&gt;&lt;title&gt;A Guide to Children’s Palliative Care&lt;/title&gt;&lt;/titles&gt;&lt;dates&gt;&lt;year&gt;2018&lt;/year&gt;&lt;/dates&gt;&lt;pub-location&gt;Bristol&lt;/pub-location&gt;&lt;publisher&gt;Together for Short Lives&lt;/publisher&gt;&lt;urls&gt;&lt;related-urls&gt;&lt;url&gt;https://www.togetherforshortlives.org.uk/wp-content/uploads/2018/03/TfSL-A-Guide-to-Children%E2%80%99s-Palliative-Care-Fourth-Edition-5.pdf&lt;/url&gt;&lt;/related-urls&gt;&lt;/urls&gt;&lt;/record&gt;&lt;/Cite&gt;&lt;/EndNote&gt;</w:instrText>
      </w:r>
      <w:r w:rsidR="009D4B51" w:rsidRPr="00085F0C">
        <w:fldChar w:fldCharType="separate"/>
      </w:r>
      <w:r w:rsidR="00C507FA" w:rsidRPr="00C507FA">
        <w:rPr>
          <w:noProof/>
          <w:vertAlign w:val="superscript"/>
        </w:rPr>
        <w:t>6</w:t>
      </w:r>
      <w:r w:rsidR="009D4B51" w:rsidRPr="00085F0C">
        <w:fldChar w:fldCharType="end"/>
      </w:r>
      <w:r w:rsidR="009D4B51">
        <w:t xml:space="preserve"> </w:t>
      </w:r>
      <w:r w:rsidR="009D4B51" w:rsidRPr="00085F0C">
        <w:t>Life-threatening conditions are those for which curative treatment may be feasib</w:t>
      </w:r>
      <w:r w:rsidR="00101153">
        <w:t>le but can fail, such as cancer</w:t>
      </w:r>
      <w:r w:rsidR="00312754">
        <w:t>.</w:t>
      </w:r>
      <w:r w:rsidR="009D4B51" w:rsidRPr="00085F0C">
        <w:fldChar w:fldCharType="begin"/>
      </w:r>
      <w:r w:rsidR="00B52AF0">
        <w:instrText xml:space="preserve"> ADDIN EN.CITE &lt;EndNote&gt;&lt;Cite&gt;&lt;Author&gt;Together for short lives&lt;/Author&gt;&lt;Year&gt;2018&lt;/Year&gt;&lt;RecNum&gt;15&lt;/RecNum&gt;&lt;DisplayText&gt;&lt;style face="superscript"&gt;6&lt;/style&gt;&lt;/DisplayText&gt;&lt;record&gt;&lt;rec-number&gt;15&lt;/rec-number&gt;&lt;foreign-keys&gt;&lt;key app="EN" db-id="drw5frwptppt0devp2px2ptm0peaest0eaxe" timestamp="1560157832"&gt;15&lt;/key&gt;&lt;/foreign-keys&gt;&lt;ref-type name="Report"&gt;27&lt;/ref-type&gt;&lt;contributors&gt;&lt;authors&gt;&lt;author&gt;Together for short lives,&lt;/author&gt;&lt;/authors&gt;&lt;/contributors&gt;&lt;titles&gt;&lt;title&gt;A Guide to Children’s Palliative Care&lt;/title&gt;&lt;/titles&gt;&lt;dates&gt;&lt;year&gt;2018&lt;/year&gt;&lt;/dates&gt;&lt;pub-location&gt;Bristol&lt;/pub-location&gt;&lt;publisher&gt;Together for Short Lives&lt;/publisher&gt;&lt;urls&gt;&lt;related-urls&gt;&lt;url&gt;https://www.togetherforshortlives.org.uk/wp-content/uploads/2018/03/TfSL-A-Guide-to-Children%E2%80%99s-Palliative-Care-Fourth-Edition-5.pdf&lt;/url&gt;&lt;/related-urls&gt;&lt;/urls&gt;&lt;/record&gt;&lt;/Cite&gt;&lt;/EndNote&gt;</w:instrText>
      </w:r>
      <w:r w:rsidR="009D4B51" w:rsidRPr="00085F0C">
        <w:fldChar w:fldCharType="separate"/>
      </w:r>
      <w:r w:rsidR="00C507FA" w:rsidRPr="00C507FA">
        <w:rPr>
          <w:noProof/>
          <w:vertAlign w:val="superscript"/>
        </w:rPr>
        <w:t>6</w:t>
      </w:r>
      <w:r w:rsidR="009D4B51" w:rsidRPr="00085F0C">
        <w:fldChar w:fldCharType="end"/>
      </w:r>
      <w:r w:rsidR="009D4B51">
        <w:t xml:space="preserve"> T</w:t>
      </w:r>
      <w:r w:rsidR="00B84475">
        <w:t xml:space="preserve">ogether </w:t>
      </w:r>
      <w:r w:rsidR="003A0D35">
        <w:rPr>
          <w:lang w:val="en-GB"/>
        </w:rPr>
        <w:t>life-limiting condition</w:t>
      </w:r>
      <w:r w:rsidR="00C507FA">
        <w:t xml:space="preserve"> and </w:t>
      </w:r>
      <w:r w:rsidR="00E82B35">
        <w:t>life-threatening</w:t>
      </w:r>
      <w:r w:rsidR="00C507FA">
        <w:t xml:space="preserve"> (hereafter </w:t>
      </w:r>
      <w:r w:rsidR="00E62600">
        <w:rPr>
          <w:lang w:val="en-GB"/>
        </w:rPr>
        <w:t>life-limiting condition</w:t>
      </w:r>
      <w:r w:rsidR="00C507FA">
        <w:t>) are</w:t>
      </w:r>
      <w:r w:rsidR="009D4B51" w:rsidRPr="00085F0C">
        <w:t xml:space="preserve"> a very heterogeneous group with nearly four hundred individual diagnoses </w:t>
      </w:r>
      <w:r w:rsidR="00B84475">
        <w:t xml:space="preserve">being </w:t>
      </w:r>
      <w:r w:rsidR="009D4B51" w:rsidRPr="00085F0C">
        <w:t>classified as life-limiting</w:t>
      </w:r>
      <w:r w:rsidR="009D4B51">
        <w:t xml:space="preserve"> or life-threatening</w:t>
      </w:r>
      <w:r w:rsidR="00312754">
        <w:t>.</w:t>
      </w:r>
      <w:r w:rsidR="009D4B51" w:rsidRPr="00085F0C">
        <w:fldChar w:fldCharType="begin"/>
      </w:r>
      <w:r w:rsidR="00B52AF0">
        <w:instrText xml:space="preserve"> ADDIN EN.CITE &lt;EndNote&gt;&lt;Cite&gt;&lt;Author&gt;Noyes&lt;/Author&gt;&lt;Year&gt;2013&lt;/Year&gt;&lt;RecNum&gt;12&lt;/RecNum&gt;&lt;DisplayText&gt;&lt;style face="superscript"&gt;7&lt;/style&gt;&lt;/DisplayText&gt;&lt;record&gt;&lt;rec-number&gt;12&lt;/rec-number&gt;&lt;foreign-keys&gt;&lt;key app="EN" db-id="drw5frwptppt0devp2px2ptm0peaest0eaxe" timestamp="1560157247"&gt;12&lt;/key&gt;&lt;/foreign-keys&gt;&lt;ref-type name="Journal Article"&gt;17&lt;/ref-type&gt;&lt;contributors&gt;&lt;authors&gt;&lt;author&gt;Noyes, Jane&lt;/author&gt;&lt;author&gt;Edwards, Rhiannon Tudor&lt;/author&gt;&lt;author&gt;Hastings, Richard P.&lt;/author&gt;&lt;author&gt;Hain, Richard&lt;/author&gt;&lt;author&gt;Totsika, Vasiliki&lt;/author&gt;&lt;author&gt;Bennett, Virginia&lt;/author&gt;&lt;author&gt;Hobson, Lucie&lt;/author&gt;&lt;author&gt;Davies, Gareth R.&lt;/author&gt;&lt;author&gt;Humphreys, Ciarán&lt;/author&gt;&lt;author&gt;Devins, Mary&lt;/author&gt;&lt;author&gt;Spencer, Llinos Haf&lt;/author&gt;&lt;author&gt;Lewis, Mary&lt;/author&gt;&lt;/authors&gt;&lt;/contributors&gt;&lt;titles&gt;&lt;title&gt;Evidence-based planning and costing palliative care services for children: novel multi-method epidemiological and economic exemplar&lt;/title&gt;&lt;secondary-title&gt;BMC Palliative Care&lt;/secondary-title&gt;&lt;/titles&gt;&lt;periodical&gt;&lt;full-title&gt;BMC Palliative Care&lt;/full-title&gt;&lt;/periodical&gt;&lt;pages&gt;18&lt;/pages&gt;&lt;volume&gt;12&lt;/volume&gt;&lt;number&gt;1&lt;/number&gt;&lt;dates&gt;&lt;year&gt;2013&lt;/year&gt;&lt;pub-dates&gt;&lt;date&gt;April 25&lt;/date&gt;&lt;/pub-dates&gt;&lt;/dates&gt;&lt;isbn&gt;1472-684X&lt;/isbn&gt;&lt;label&gt;Noyes2013&lt;/label&gt;&lt;work-type&gt;journal article&lt;/work-type&gt;&lt;urls&gt;&lt;related-urls&gt;&lt;url&gt;https://doi.org/10.1186/1472-684X-12-18&lt;/url&gt;&lt;/related-urls&gt;&lt;/urls&gt;&lt;electronic-resource-num&gt;10.1186/1472-684x-12-18&lt;/electronic-resource-num&gt;&lt;/record&gt;&lt;/Cite&gt;&lt;/EndNote&gt;</w:instrText>
      </w:r>
      <w:r w:rsidR="009D4B51" w:rsidRPr="00085F0C">
        <w:fldChar w:fldCharType="separate"/>
      </w:r>
      <w:r w:rsidR="00C507FA" w:rsidRPr="00C507FA">
        <w:rPr>
          <w:noProof/>
          <w:vertAlign w:val="superscript"/>
        </w:rPr>
        <w:t>7</w:t>
      </w:r>
      <w:r w:rsidR="009D4B51" w:rsidRPr="00085F0C">
        <w:fldChar w:fldCharType="end"/>
      </w:r>
    </w:p>
    <w:p w14:paraId="6B7943A6" w14:textId="413EEAAB" w:rsidR="009D4B51" w:rsidRPr="00085F0C" w:rsidRDefault="00B84475" w:rsidP="00B84475">
      <w:pPr>
        <w:spacing w:after="120" w:line="276" w:lineRule="auto"/>
        <w:jc w:val="both"/>
      </w:pPr>
      <w:r>
        <w:t xml:space="preserve">Previous studies have shown an increasing number of children living with a </w:t>
      </w:r>
      <w:r w:rsidR="00E62600">
        <w:rPr>
          <w:lang w:val="en-GB"/>
        </w:rPr>
        <w:t>life-limiting condition</w:t>
      </w:r>
      <w:r w:rsidR="005726EF">
        <w:rPr>
          <w:lang w:val="en-GB"/>
        </w:rPr>
        <w:t xml:space="preserve"> </w:t>
      </w:r>
      <w:r w:rsidR="009D4B51">
        <w:t xml:space="preserve">with a </w:t>
      </w:r>
      <w:r w:rsidR="009D4B51" w:rsidRPr="00E217F9">
        <w:t>reported 40,000</w:t>
      </w:r>
      <w:r w:rsidR="009D4B51" w:rsidRPr="00085F0C">
        <w:t xml:space="preserve"> children and young people </w:t>
      </w:r>
      <w:r w:rsidR="009D4B51">
        <w:t>having</w:t>
      </w:r>
      <w:r w:rsidR="009D4B51" w:rsidRPr="00085F0C">
        <w:t xml:space="preserve"> a</w:t>
      </w:r>
      <w:r w:rsidR="009D4B51">
        <w:t>n</w:t>
      </w:r>
      <w:r w:rsidR="009D4B51" w:rsidRPr="00085F0C">
        <w:t xml:space="preserve"> </w:t>
      </w:r>
      <w:r w:rsidR="004057AE">
        <w:rPr>
          <w:lang w:val="en-GB"/>
        </w:rPr>
        <w:t>life-limiting condition</w:t>
      </w:r>
      <w:r w:rsidR="009D4B51" w:rsidRPr="00085F0C">
        <w:t xml:space="preserve"> </w:t>
      </w:r>
      <w:r w:rsidR="009D4B51">
        <w:t>in</w:t>
      </w:r>
      <w:r w:rsidR="009D4B51" w:rsidRPr="00085F0C">
        <w:t xml:space="preserve"> </w:t>
      </w:r>
      <w:r>
        <w:t>England in 2009/10</w:t>
      </w:r>
      <w:r w:rsidR="009D4B51">
        <w:fldChar w:fldCharType="begin">
          <w:fldData xml:space="preserve">PEVuZE5vdGU+PENpdGU+PEF1dGhvcj5GcmFzZXI8L0F1dGhvcj48WWVhcj4yMDEyPC9ZZWFyPjxS
ZWNOdW0+MTU8L1JlY051bT48RGlzcGxheVRleHQ+PHN0eWxlIGZhY2U9InN1cGVyc2NyaXB0Ij44
PC9zdHlsZT48L0Rpc3BsYXlUZXh0PjxyZWNvcmQ+PHJlYy1udW1iZXI+MTU8L3JlYy1udW1iZXI+
PGZvcmVpZ24ta2V5cz48a2V5IGFwcD0iRU4iIGRiLWlkPSJ6d2Q5emFkdm05cmZ0MWV0c3YydnIw
YW45dHJ3MHZ6eHdlMGYiIHRpbWVzdGFtcD0iMTU3Mjc4OTA3MiI+MTU8L2tleT48L2ZvcmVpZ24t
a2V5cz48cmVmLXR5cGUgbmFtZT0iSm91cm5hbCBBcnRpY2xlIj4xNzwvcmVmLXR5cGU+PGNvbnRy
aWJ1dG9ycz48YXV0aG9ycz48YXV0aG9yPkZyYXNlciwgTC4gSy48L2F1dGhvcj48YXV0aG9yPk1p
bGxlciwgTS48L2F1dGhvcj48YXV0aG9yPkhhaW4sIFIuPC9hdXRob3I+PGF1dGhvcj5Ob3JtYW4s
IFAuPC9hdXRob3I+PGF1dGhvcj5BbGRyaWRnZSwgSi48L2F1dGhvcj48YXV0aG9yPk1jS2lubmV5
LCBQLiBBLjwvYXV0aG9yPjxhdXRob3I+UGFyc2xvdywgUi4gQy48L2F1dGhvcj48L2F1dGhvcnM+
PC9jb250cmlidXRvcnM+PGF1dGgtYWRkcmVzcz5QYWVkaWF0cmljIEVwaWRlbWlvbG9neSBHcm91
cCwgRGl2aXNpb24gb2YgRXBpZGVtaW9sb2d5LCBVbml2ZXJzaXR5IG9mIExlZWRzLCBMZWVkcywg
VUsuIGwuay5mcmFzZXJAbGVlZHMuYWMudWs8L2F1dGgtYWRkcmVzcz48dGl0bGVzPjx0aXRsZT5S
aXNpbmcgbmF0aW9uYWwgcHJldmFsZW5jZSBvZiBsaWZlLWxpbWl0aW5nIGNvbmRpdGlvbnMgaW4g
Y2hpbGRyZW4gaW4gRW5nbGFuZD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kyMy05PC9wYWdlcz48dm9sdW1lPjEyOTwvdm9sdW1lPjxudW1i
ZXI+NDwvbnVtYmVyPjxlZGl0aW9uPjIwMTItMDMtMTI8L2VkaXRpb24+PGtleXdvcmRzPjxrZXl3
b3JkPkFkb2xlc2NlbnQ8L2tleXdvcmQ+PGtleXdvcmQ+QWR1bHQ8L2tleXdvcmQ+PGtleXdvcmQ+
Q2hpbGQ8L2tleXdvcmQ+PGtleXdvcmQ+Q2hpbGQsIFByZXNjaG9vbDwva2V5d29yZD48a2V5d29y
ZD5Dcml0aWNhbCBJbGxuZXNzLyplcGlkZW1pb2xvZ3k8L2tleXdvcmQ+PGtleXdvcmQ+RW5nbGFu
ZC9lcGlkZW1pb2xvZ3k8L2tleXdvcmQ+PGtleXdvcmQ+RmVtYWxlPC9rZXl3b3JkPjxrZXl3b3Jk
Pkh1bWFuczwva2V5d29yZD48a2V5d29yZD5JbmZhbnQ8L2tleXdvcmQ+PGtleXdvcmQ+SW5mYW50
LCBOZXdib3JuPC9rZXl3b3JkPjxrZXl3b3JkPk1hbGU8L2tleXdvcmQ+PGtleXdvcmQ+UGFsbGlh
dGl2ZSBDYXJlPC9rZXl3b3JkPjxrZXl3b3JkPlByZXZhbGVuY2U8L2tleXdvcmQ+PGtleXdvcmQ+
UmV0cm9zcGVjdGl2ZSBTdHVkaWVzPC9rZXl3b3JkPjxrZXl3b3JkPlRlcm1pbmFsbHkgSWxsLypz
dGF0aXN0aWNzICZhbXA7IG51bWVyaWNhbCBkYXRhPC9rZXl3b3JkPjxrZXl3b3JkPllvdW5nIEFk
dWx0PC9rZXl3b3JkPjwva2V5d29yZHM+PGRhdGVzPjx5ZWFyPjIwMTI8L3llYXI+PHB1Yi1kYXRl
cz48ZGF0ZT5BcHI8L2RhdGU+PC9wdWItZGF0ZXM+PC9kYXRlcz48aXNibj4xMDk4LTQyNzUgKEVs
ZWN0cm9uaWMpJiN4RDswMDMxLTQwMDUgKExpbmtpbmcpPC9pc2JuPjxhY2Nlc3Npb24tbnVtPjIy
NDEyMDM1PC9hY2Nlc3Npb24tbnVtPjx1cmxzPjxyZWxhdGVkLXVybHM+PHVybD5odHRwOi8vd3d3
Lm5jYmkubmxtLm5paC5nb3YvcHVibWVkLzIyNDEyMDM1PC91cmw+PC9yZWxhdGVkLXVybHM+PC91
cmxzPjxlbGVjdHJvbmljLXJlc291cmNlLW51bT4xMC4xNTQyL3BlZHMuMjAxMS0yODQ2PC9lbGVj
dHJvbmljLXJlc291cmNlLW51bT48L3JlY29yZD48L0NpdGU+PC9FbmROb3RlPn==
</w:fldData>
        </w:fldChar>
      </w:r>
      <w:r w:rsidR="00774F4A">
        <w:instrText xml:space="preserve"> ADDIN EN.CITE </w:instrText>
      </w:r>
      <w:r w:rsidR="00774F4A">
        <w:fldChar w:fldCharType="begin">
          <w:fldData xml:space="preserve">PEVuZE5vdGU+PENpdGU+PEF1dGhvcj5GcmFzZXI8L0F1dGhvcj48WWVhcj4yMDEyPC9ZZWFyPjxS
ZWNOdW0+MTU8L1JlY051bT48RGlzcGxheVRleHQ+PHN0eWxlIGZhY2U9InN1cGVyc2NyaXB0Ij44
PC9zdHlsZT48L0Rpc3BsYXlUZXh0PjxyZWNvcmQ+PHJlYy1udW1iZXI+MTU8L3JlYy1udW1iZXI+
PGZvcmVpZ24ta2V5cz48a2V5IGFwcD0iRU4iIGRiLWlkPSJ6d2Q5emFkdm05cmZ0MWV0c3YydnIw
YW45dHJ3MHZ6eHdlMGYiIHRpbWVzdGFtcD0iMTU3Mjc4OTA3MiI+MTU8L2tleT48L2ZvcmVpZ24t
a2V5cz48cmVmLXR5cGUgbmFtZT0iSm91cm5hbCBBcnRpY2xlIj4xNzwvcmVmLXR5cGU+PGNvbnRy
aWJ1dG9ycz48YXV0aG9ycz48YXV0aG9yPkZyYXNlciwgTC4gSy48L2F1dGhvcj48YXV0aG9yPk1p
bGxlciwgTS48L2F1dGhvcj48YXV0aG9yPkhhaW4sIFIuPC9hdXRob3I+PGF1dGhvcj5Ob3JtYW4s
IFAuPC9hdXRob3I+PGF1dGhvcj5BbGRyaWRnZSwgSi48L2F1dGhvcj48YXV0aG9yPk1jS2lubmV5
LCBQLiBBLjwvYXV0aG9yPjxhdXRob3I+UGFyc2xvdywgUi4gQy48L2F1dGhvcj48L2F1dGhvcnM+
PC9jb250cmlidXRvcnM+PGF1dGgtYWRkcmVzcz5QYWVkaWF0cmljIEVwaWRlbWlvbG9neSBHcm91
cCwgRGl2aXNpb24gb2YgRXBpZGVtaW9sb2d5LCBVbml2ZXJzaXR5IG9mIExlZWRzLCBMZWVkcywg
VUsuIGwuay5mcmFzZXJAbGVlZHMuYWMudWs8L2F1dGgtYWRkcmVzcz48dGl0bGVzPjx0aXRsZT5S
aXNpbmcgbmF0aW9uYWwgcHJldmFsZW5jZSBvZiBsaWZlLWxpbWl0aW5nIGNvbmRpdGlvbnMgaW4g
Y2hpbGRyZW4gaW4gRW5nbGFuZD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kyMy05PC9wYWdlcz48dm9sdW1lPjEyOTwvdm9sdW1lPjxudW1i
ZXI+NDwvbnVtYmVyPjxlZGl0aW9uPjIwMTItMDMtMTI8L2VkaXRpb24+PGtleXdvcmRzPjxrZXl3
b3JkPkFkb2xlc2NlbnQ8L2tleXdvcmQ+PGtleXdvcmQ+QWR1bHQ8L2tleXdvcmQ+PGtleXdvcmQ+
Q2hpbGQ8L2tleXdvcmQ+PGtleXdvcmQ+Q2hpbGQsIFByZXNjaG9vbDwva2V5d29yZD48a2V5d29y
ZD5Dcml0aWNhbCBJbGxuZXNzLyplcGlkZW1pb2xvZ3k8L2tleXdvcmQ+PGtleXdvcmQ+RW5nbGFu
ZC9lcGlkZW1pb2xvZ3k8L2tleXdvcmQ+PGtleXdvcmQ+RmVtYWxlPC9rZXl3b3JkPjxrZXl3b3Jk
Pkh1bWFuczwva2V5d29yZD48a2V5d29yZD5JbmZhbnQ8L2tleXdvcmQ+PGtleXdvcmQ+SW5mYW50
LCBOZXdib3JuPC9rZXl3b3JkPjxrZXl3b3JkPk1hbGU8L2tleXdvcmQ+PGtleXdvcmQ+UGFsbGlh
dGl2ZSBDYXJlPC9rZXl3b3JkPjxrZXl3b3JkPlByZXZhbGVuY2U8L2tleXdvcmQ+PGtleXdvcmQ+
UmV0cm9zcGVjdGl2ZSBTdHVkaWVzPC9rZXl3b3JkPjxrZXl3b3JkPlRlcm1pbmFsbHkgSWxsLypz
dGF0aXN0aWNzICZhbXA7IG51bWVyaWNhbCBkYXRhPC9rZXl3b3JkPjxrZXl3b3JkPllvdW5nIEFk
dWx0PC9rZXl3b3JkPjwva2V5d29yZHM+PGRhdGVzPjx5ZWFyPjIwMTI8L3llYXI+PHB1Yi1kYXRl
cz48ZGF0ZT5BcHI8L2RhdGU+PC9wdWItZGF0ZXM+PC9kYXRlcz48aXNibj4xMDk4LTQyNzUgKEVs
ZWN0cm9uaWMpJiN4RDswMDMxLTQwMDUgKExpbmtpbmcpPC9pc2JuPjxhY2Nlc3Npb24tbnVtPjIy
NDEyMDM1PC9hY2Nlc3Npb24tbnVtPjx1cmxzPjxyZWxhdGVkLXVybHM+PHVybD5odHRwOi8vd3d3
Lm5jYmkubmxtLm5paC5nb3YvcHVibWVkLzIyNDEyMDM1PC91cmw+PC9yZWxhdGVkLXVybHM+PC91
cmxzPjxlbGVjdHJvbmljLXJlc291cmNlLW51bT4xMC4xNTQyL3BlZHMuMjAxMS0yODQ2PC9lbGVj
dHJvbmljLXJlc291cmNlLW51bT48L3JlY29yZD48L0NpdGU+PC9FbmROb3RlPn==
</w:fldData>
        </w:fldChar>
      </w:r>
      <w:r w:rsidR="00774F4A">
        <w:instrText xml:space="preserve"> ADDIN EN.CITE.DATA </w:instrText>
      </w:r>
      <w:r w:rsidR="00774F4A">
        <w:fldChar w:fldCharType="end"/>
      </w:r>
      <w:r w:rsidR="009D4B51">
        <w:fldChar w:fldCharType="separate"/>
      </w:r>
      <w:r w:rsidR="00C507FA" w:rsidRPr="00C507FA">
        <w:rPr>
          <w:noProof/>
          <w:vertAlign w:val="superscript"/>
        </w:rPr>
        <w:t>8</w:t>
      </w:r>
      <w:r w:rsidR="009D4B51">
        <w:fldChar w:fldCharType="end"/>
      </w:r>
      <w:r>
        <w:t xml:space="preserve"> and </w:t>
      </w:r>
      <w:r w:rsidR="00F42B85">
        <w:t>6661</w:t>
      </w:r>
      <w:r>
        <w:t xml:space="preserve"> in Scotland in 2015</w:t>
      </w:r>
      <w:r w:rsidR="00312754">
        <w:t>.</w:t>
      </w:r>
      <w:r w:rsidR="009D4B51">
        <w:fldChar w:fldCharType="begin"/>
      </w:r>
      <w:r w:rsidR="00B52AF0">
        <w:instrText xml:space="preserve"> ADDIN EN.CITE &lt;EndNote&gt;&lt;Cite&gt;&lt;Author&gt;Fraser&lt;/Author&gt;&lt;Year&gt;2015&lt;/Year&gt;&lt;RecNum&gt;25&lt;/RecNum&gt;&lt;DisplayText&gt;&lt;style face="superscript"&gt;9&lt;/style&gt;&lt;/DisplayText&gt;&lt;record&gt;&lt;rec-number&gt;25&lt;/rec-number&gt;&lt;foreign-keys&gt;&lt;key app="EN" db-id="drw5frwptppt0devp2px2ptm0peaest0eaxe" timestamp="1570640731"&gt;25&lt;/key&gt;&lt;/foreign-keys&gt;&lt;ref-type name="Book"&gt;6&lt;/ref-type&gt;&lt;contributors&gt;&lt;authors&gt;&lt;author&gt;Fraser, Lorna Katharine&lt;/author&gt;&lt;author&gt;Jarvis, Stuart William&lt;/author&gt;&lt;author&gt;Moran, Nicola Elizabeth&lt;/author&gt;&lt;author&gt;Aldridge, Jan&lt;/author&gt;&lt;author&gt;Parslow, Roger C.&lt;/author&gt;&lt;author&gt;Beresford, Bryony Anne&lt;/author&gt;&lt;/authors&gt;&lt;/contributors&gt;&lt;titles&gt;&lt;title&gt;Children in Scotland Requiring Palliative Care&lt;/title&gt;&lt;secondary-title&gt;identifying numbers and needs (The ChiSP Study)&lt;/secondary-title&gt;&lt;/titles&gt;&lt;keywords&gt;&lt;keyword&gt;palliative care&lt;/keyword&gt;&lt;keyword&gt;children&lt;/keyword&gt;&lt;keyword&gt;young people&lt;/keyword&gt;&lt;keyword&gt;psychosocial needs&lt;/keyword&gt;&lt;/keywords&gt;&lt;dates&gt;&lt;year&gt;2015&lt;/year&gt;&lt;/dates&gt;&lt;publisher&gt;University of York&lt;/publisher&gt;&lt;isbn&gt;978-0-901931-17-7&lt;/isbn&gt;&lt;work-type&gt;Commissioned report&lt;/work-type&gt;&lt;urls&gt;&lt;/urls&gt;&lt;/record&gt;&lt;/Cite&gt;&lt;/EndNote&gt;</w:instrText>
      </w:r>
      <w:r w:rsidR="009D4B51">
        <w:fldChar w:fldCharType="separate"/>
      </w:r>
      <w:r w:rsidR="00C507FA" w:rsidRPr="00C507FA">
        <w:rPr>
          <w:noProof/>
          <w:vertAlign w:val="superscript"/>
        </w:rPr>
        <w:t>9</w:t>
      </w:r>
      <w:r w:rsidR="009D4B51">
        <w:fldChar w:fldCharType="end"/>
      </w:r>
      <w:r w:rsidR="009D4B51" w:rsidRPr="00085F0C">
        <w:t xml:space="preserve"> </w:t>
      </w:r>
      <w:r w:rsidR="00C507FA">
        <w:t xml:space="preserve">These </w:t>
      </w:r>
      <w:r w:rsidR="00C507FA" w:rsidRPr="00085F0C">
        <w:t>studies</w:t>
      </w:r>
      <w:r w:rsidR="009D4B51" w:rsidRPr="00085F0C">
        <w:t xml:space="preserve"> have also indicated that prevalence</w:t>
      </w:r>
      <w:r>
        <w:t xml:space="preserve"> of children with a </w:t>
      </w:r>
      <w:r w:rsidR="003A0D35">
        <w:rPr>
          <w:lang w:val="en-GB"/>
        </w:rPr>
        <w:t>life-limiting condition</w:t>
      </w:r>
      <w:r w:rsidR="00C507FA">
        <w:t xml:space="preserve"> </w:t>
      </w:r>
      <w:r w:rsidR="00C507FA" w:rsidRPr="00085F0C">
        <w:t>varies</w:t>
      </w:r>
      <w:r w:rsidR="009D4B51" w:rsidRPr="00085F0C">
        <w:t xml:space="preserve"> by ethnicity, deprivation status and geographical region</w:t>
      </w:r>
      <w:r w:rsidR="00312754">
        <w:t>.</w:t>
      </w:r>
      <w:r w:rsidR="009D4B51">
        <w:fldChar w:fldCharType="begin">
          <w:fldData xml:space="preserve">PEVuZE5vdGU+PENpdGU+PEF1dGhvcj5GcmFzZXI8L0F1dGhvcj48WWVhcj4yMDE1PC9ZZWFyPjxS
ZWNOdW0+MjU8L1JlY051bT48RGlzcGxheVRleHQ+PHN0eWxlIGZhY2U9InN1cGVyc2NyaXB0Ij44
LTEwPC9zdHlsZT48L0Rpc3BsYXlUZXh0PjxyZWNvcmQ+PHJlYy1udW1iZXI+MjU8L3JlYy1udW1i
ZXI+PGZvcmVpZ24ta2V5cz48a2V5IGFwcD0iRU4iIGRiLWlkPSJkcnc1ZnJ3cHRwcHQwZGV2cDJw
eDJwdG0wcGVhZXN0MGVheGUiIHRpbWVzdGFtcD0iMTU3MDY0MDczMSI+MjU8L2tleT48L2ZvcmVp
Z24ta2V5cz48cmVmLXR5cGUgbmFtZT0iQm9vayI+NjwvcmVmLXR5cGU+PGNvbnRyaWJ1dG9ycz48
YXV0aG9ycz48YXV0aG9yPkZyYXNlciwgTG9ybmEgS2F0aGFyaW5lPC9hdXRob3I+PGF1dGhvcj5K
YXJ2aXMsIFN0dWFydCBXaWxsaWFtPC9hdXRob3I+PGF1dGhvcj5Nb3JhbiwgTmljb2xhIEVsaXph
YmV0aDwvYXV0aG9yPjxhdXRob3I+QWxkcmlkZ2UsIEphbjwvYXV0aG9yPjxhdXRob3I+UGFyc2xv
dywgUm9nZXIgQy48L2F1dGhvcj48YXV0aG9yPkJlcmVzZm9yZCwgQnJ5b255IEFubmU8L2F1dGhv
cj48L2F1dGhvcnM+PC9jb250cmlidXRvcnM+PHRpdGxlcz48dGl0bGU+Q2hpbGRyZW4gaW4gU2Nv
dGxhbmQgUmVxdWlyaW5nIFBhbGxpYXRpdmUgQ2FyZTwvdGl0bGU+PHNlY29uZGFyeS10aXRsZT5p
ZGVudGlmeWluZyBudW1iZXJzIGFuZCBuZWVkcyAoVGhlIENoaVNQIFN0dWR5KTwvc2Vjb25kYXJ5
LXRpdGxlPjwvdGl0bGVzPjxrZXl3b3Jkcz48a2V5d29yZD5wYWxsaWF0aXZlIGNhcmU8L2tleXdv
cmQ+PGtleXdvcmQ+Y2hpbGRyZW48L2tleXdvcmQ+PGtleXdvcmQ+eW91bmcgcGVvcGxlPC9rZXl3
b3JkPjxrZXl3b3JkPnBzeWNob3NvY2lhbCBuZWVkczwva2V5d29yZD48L2tleXdvcmRzPjxkYXRl
cz48eWVhcj4yMDE1PC95ZWFyPjwvZGF0ZXM+PHB1Ymxpc2hlcj5Vbml2ZXJzaXR5IG9mIFlvcms8
L3B1Ymxpc2hlcj48aXNibj45NzgtMC05MDE5MzEtMTctNzwvaXNibj48d29yay10eXBlPkNvbW1p
c3Npb25lZCByZXBvcnQ8L3dvcmstdHlwZT48dXJscz48L3VybHM+PC9yZWNvcmQ+PC9DaXRlPjxD
aXRlPjxBdXRob3I+RnJhc2VyPC9BdXRob3I+PFllYXI+MjAxNDwvWWVhcj48UmVjTnVtPjEwPC9S
ZWNOdW0+PHJlY29yZD48cmVjLW51bWJlcj4xMDwvcmVjLW51bWJlcj48Zm9yZWlnbi1rZXlzPjxr
ZXkgYXBwPSJFTiIgZGItaWQ9ImRydzVmcndwdHBwdDBkZXZwMnB4MnB0bTBwZWFlc3QwZWF4ZSIg
dGltZXN0YW1wPSIxNTYwMTU2OTM0Ij4xMDwva2V5PjwvZm9yZWlnbi1rZXlzPjxyZWYtdHlwZSBu
YW1lPSJKb3VybmFsIEFydGljbGUiPjE3PC9yZWYtdHlwZT48Y29udHJpYnV0b3JzPjxhdXRob3Jz
PjxhdXRob3I+U2lkZWJvdGhhbSwgUGV0ZXI8L2F1dGhvcj48YXV0aG9yPkZyYXNlciwgSmFtZXM8
L2F1dGhvcj48YXV0aG9yPkZsZW1pbmcsIFBldGVyPC9hdXRob3I+PGF1dGhvcj5XYXJkLVBsYXR0
LCBNYXJ0aW48L2F1dGhvcj48YXV0aG9yPkhhaW4sIFJpY2hhcmQ8L2F1dGhvcj48L2F1dGhvcnM+
PC9jb250cmlidXRvcnM+PHRpdGxlcz48dGl0bGU+UGF0dGVybnMgb2YgY2hpbGQgZGVhdGggaW4g
RW5nbGFuZCBhbmQgV2FsZXM8L3RpdGxlPjxzZWNvbmRhcnktdGl0bGU+VGhlIExhbmNldDwvc2Vj
b25kYXJ5LXRpdGxlPjwvdGl0bGVzPjxwZXJpb2RpY2FsPjxmdWxsLXRpdGxlPlRoZSBMYW5jZXQ8
L2Z1bGwtdGl0bGU+PC9wZXJpb2RpY2FsPjxwYWdlcz45MDQtOTE0PC9wYWdlcz48dm9sdW1lPjM4
NDwvdm9sdW1lPjxudW1iZXI+OTk0NjwvbnVtYmVyPjxkYXRlcz48eWVhcj4yMDE0PC95ZWFyPjxw
dWItZGF0ZXM+PGRhdGU+MjAxNC8wOS8wNi88L2RhdGU+PC9wdWItZGF0ZXM+PC9kYXRlcz48aXNi
bj4wMTQwLTY3MzY8L2lzYm4+PHVybHM+PHJlbGF0ZWQtdXJscz48dXJsPmh0dHA6Ly93d3cuc2Np
ZW5jZWRpcmVjdC5jb20vc2NpZW5jZS9hcnRpY2xlL3BpaS9TMDE0MDY3MzYxMzYxMDkwOTwvdXJs
PjwvcmVsYXRlZC11cmxzPjwvdXJscz48ZWxlY3Ryb25pYy1yZXNvdXJjZS1udW0+aHR0cHM6Ly9k
b2kub3JnLzEwLjEwMTYvUzAxNDAtNjczNigxMyk2MTA5MC05PC9lbGVjdHJvbmljLXJlc291cmNl
LW51bT48L3JlY29yZD48L0NpdGU+PENpdGU+PEF1dGhvcj5GcmFzZXI8L0F1dGhvcj48WWVhcj4y
MDEyPC9ZZWFyPjxSZWNOdW0+MTU8L1JlY051bT48cmVjb3JkPjxyZWMtbnVtYmVyPjE1PC9yZWMt
bnVtYmVyPjxmb3JlaWduLWtleXM+PGtleSBhcHA9IkVOIiBkYi1pZD0iendkOXphZHZtOXJmdDFl
dHN2MnZyMGFuOXRydzB2enh3ZTBmIiB0aW1lc3RhbXA9IjE1NzI3ODkwNzIiPjE1PC9rZXk+PC9m
b3JlaWduLWtleXM+PHJlZi10eXBlIG5hbWU9IkpvdXJuYWwgQXJ0aWNsZSI+MTc8L3JlZi10eXBl
Pjxjb250cmlidXRvcnM+PGF1dGhvcnM+PGF1dGhvcj5GcmFzZXIsIEwuIEsuPC9hdXRob3I+PGF1
dGhvcj5NaWxsZXIsIE0uPC9hdXRob3I+PGF1dGhvcj5IYWluLCBSLjwvYXV0aG9yPjxhdXRob3I+
Tm9ybWFuLCBQLjwvYXV0aG9yPjxhdXRob3I+QWxkcmlkZ2UsIEouPC9hdXRob3I+PGF1dGhvcj5N
Y0tpbm5leSwgUC4gQS48L2F1dGhvcj48YXV0aG9yPlBhcnNsb3csIFIuIEMuPC9hdXRob3I+PC9h
dXRob3JzPjwvY29udHJpYnV0b3JzPjxhdXRoLWFkZHJlc3M+UGFlZGlhdHJpYyBFcGlkZW1pb2xv
Z3kgR3JvdXAsIERpdmlzaW9uIG9mIEVwaWRlbWlvbG9neSwgVW5pdmVyc2l0eSBvZiBMZWVkcywg
TGVlZHMsIFVLLiBsLmsuZnJhc2VyQGxlZWRzLmFjLnVrPC9hdXRoLWFkZHJlc3M+PHRpdGxlcz48
dGl0bGU+UmlzaW5nIG5hdGlvbmFsIHByZXZhbGVuY2Ugb2YgbGlmZS1saW1pdGluZyBjb25kaXRp
b25zIGluIGNoaWxkcmVuIGluIEVuZ2xhbmQ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5MjMtOTwvcGFnZXM+PHZvbHVtZT4xMjk8L3ZvbHVt
ZT48bnVtYmVyPjQ8L251bWJlcj48ZWRpdGlvbj4yMDEyLTAzLTEyPC9lZGl0aW9uPjxrZXl3b3Jk
cz48a2V5d29yZD5BZG9sZXNjZW50PC9rZXl3b3JkPjxrZXl3b3JkPkFkdWx0PC9rZXl3b3JkPjxr
ZXl3b3JkPkNoaWxkPC9rZXl3b3JkPjxrZXl3b3JkPkNoaWxkLCBQcmVzY2hvb2w8L2tleXdvcmQ+
PGtleXdvcmQ+Q3JpdGljYWwgSWxsbmVzcy8qZXBpZGVtaW9sb2d5PC9rZXl3b3JkPjxrZXl3b3Jk
PkVuZ2xhbmQvZXBpZGVtaW9sb2d5PC9rZXl3b3JkPjxrZXl3b3JkPkZlbWFsZTwva2V5d29yZD48
a2V5d29yZD5IdW1hbnM8L2tleXdvcmQ+PGtleXdvcmQ+SW5mYW50PC9rZXl3b3JkPjxrZXl3b3Jk
PkluZmFudCwgTmV3Ym9ybjwva2V5d29yZD48a2V5d29yZD5NYWxlPC9rZXl3b3JkPjxrZXl3b3Jk
PlBhbGxpYXRpdmUgQ2FyZTwva2V5d29yZD48a2V5d29yZD5QcmV2YWxlbmNlPC9rZXl3b3JkPjxr
ZXl3b3JkPlJldHJvc3BlY3RpdmUgU3R1ZGllczwva2V5d29yZD48a2V5d29yZD5UZXJtaW5hbGx5
IElsbC8qc3RhdGlzdGljcyAmYW1wOyBudW1lcmljYWwgZGF0YTwva2V5d29yZD48a2V5d29yZD5Z
b3VuZyBBZHVsdDwva2V5d29yZD48L2tleXdvcmRzPjxkYXRlcz48eWVhcj4yMDEyPC95ZWFyPjxw
dWItZGF0ZXM+PGRhdGU+QXByPC9kYXRlPjwvcHViLWRhdGVzPjwvZGF0ZXM+PGlzYm4+MTA5OC00
Mjc1IChFbGVjdHJvbmljKSYjeEQ7MDAzMS00MDA1IChMaW5raW5nKTwvaXNibj48YWNjZXNzaW9u
LW51bT4yMjQxMjAzNTwvYWNjZXNzaW9uLW51bT48dXJscz48cmVsYXRlZC11cmxzPjx1cmw+aHR0
cDovL3d3dy5uY2JpLm5sbS5uaWguZ292L3B1Ym1lZC8yMjQxMjAzNTwvdXJsPjwvcmVsYXRlZC11
cmxzPjwvdXJscz48ZWxlY3Ryb25pYy1yZXNvdXJjZS1udW0+MTAuMTU0Mi9wZWRzLjIwMTEtMjg0
NjwvZWxlY3Ryb25pYy1yZXNvdXJjZS1udW0+PC9yZWNvcmQ+PC9DaXRlPjwvRW5kTm90ZT4A
</w:fldData>
        </w:fldChar>
      </w:r>
      <w:r w:rsidR="00B52AF0">
        <w:instrText xml:space="preserve"> ADDIN EN.CITE </w:instrText>
      </w:r>
      <w:r w:rsidR="00B52AF0">
        <w:fldChar w:fldCharType="begin">
          <w:fldData xml:space="preserve">PEVuZE5vdGU+PENpdGU+PEF1dGhvcj5GcmFzZXI8L0F1dGhvcj48WWVhcj4yMDE1PC9ZZWFyPjxS
ZWNOdW0+MjU8L1JlY051bT48RGlzcGxheVRleHQ+PHN0eWxlIGZhY2U9InN1cGVyc2NyaXB0Ij44
LTEwPC9zdHlsZT48L0Rpc3BsYXlUZXh0PjxyZWNvcmQ+PHJlYy1udW1iZXI+MjU8L3JlYy1udW1i
ZXI+PGZvcmVpZ24ta2V5cz48a2V5IGFwcD0iRU4iIGRiLWlkPSJkcnc1ZnJ3cHRwcHQwZGV2cDJw
eDJwdG0wcGVhZXN0MGVheGUiIHRpbWVzdGFtcD0iMTU3MDY0MDczMSI+MjU8L2tleT48L2ZvcmVp
Z24ta2V5cz48cmVmLXR5cGUgbmFtZT0iQm9vayI+NjwvcmVmLXR5cGU+PGNvbnRyaWJ1dG9ycz48
YXV0aG9ycz48YXV0aG9yPkZyYXNlciwgTG9ybmEgS2F0aGFyaW5lPC9hdXRob3I+PGF1dGhvcj5K
YXJ2aXMsIFN0dWFydCBXaWxsaWFtPC9hdXRob3I+PGF1dGhvcj5Nb3JhbiwgTmljb2xhIEVsaXph
YmV0aDwvYXV0aG9yPjxhdXRob3I+QWxkcmlkZ2UsIEphbjwvYXV0aG9yPjxhdXRob3I+UGFyc2xv
dywgUm9nZXIgQy48L2F1dGhvcj48YXV0aG9yPkJlcmVzZm9yZCwgQnJ5b255IEFubmU8L2F1dGhv
cj48L2F1dGhvcnM+PC9jb250cmlidXRvcnM+PHRpdGxlcz48dGl0bGU+Q2hpbGRyZW4gaW4gU2Nv
dGxhbmQgUmVxdWlyaW5nIFBhbGxpYXRpdmUgQ2FyZTwvdGl0bGU+PHNlY29uZGFyeS10aXRsZT5p
ZGVudGlmeWluZyBudW1iZXJzIGFuZCBuZWVkcyAoVGhlIENoaVNQIFN0dWR5KTwvc2Vjb25kYXJ5
LXRpdGxlPjwvdGl0bGVzPjxrZXl3b3Jkcz48a2V5d29yZD5wYWxsaWF0aXZlIGNhcmU8L2tleXdv
cmQ+PGtleXdvcmQ+Y2hpbGRyZW48L2tleXdvcmQ+PGtleXdvcmQ+eW91bmcgcGVvcGxlPC9rZXl3
b3JkPjxrZXl3b3JkPnBzeWNob3NvY2lhbCBuZWVkczwva2V5d29yZD48L2tleXdvcmRzPjxkYXRl
cz48eWVhcj4yMDE1PC95ZWFyPjwvZGF0ZXM+PHB1Ymxpc2hlcj5Vbml2ZXJzaXR5IG9mIFlvcms8
L3B1Ymxpc2hlcj48aXNibj45NzgtMC05MDE5MzEtMTctNzwvaXNibj48d29yay10eXBlPkNvbW1p
c3Npb25lZCByZXBvcnQ8L3dvcmstdHlwZT48dXJscz48L3VybHM+PC9yZWNvcmQ+PC9DaXRlPjxD
aXRlPjxBdXRob3I+RnJhc2VyPC9BdXRob3I+PFllYXI+MjAxNDwvWWVhcj48UmVjTnVtPjEwPC9S
ZWNOdW0+PHJlY29yZD48cmVjLW51bWJlcj4xMDwvcmVjLW51bWJlcj48Zm9yZWlnbi1rZXlzPjxr
ZXkgYXBwPSJFTiIgZGItaWQ9ImRydzVmcndwdHBwdDBkZXZwMnB4MnB0bTBwZWFlc3QwZWF4ZSIg
dGltZXN0YW1wPSIxNTYwMTU2OTM0Ij4xMDwva2V5PjwvZm9yZWlnbi1rZXlzPjxyZWYtdHlwZSBu
YW1lPSJKb3VybmFsIEFydGljbGUiPjE3PC9yZWYtdHlwZT48Y29udHJpYnV0b3JzPjxhdXRob3Jz
PjxhdXRob3I+U2lkZWJvdGhhbSwgUGV0ZXI8L2F1dGhvcj48YXV0aG9yPkZyYXNlciwgSmFtZXM8
L2F1dGhvcj48YXV0aG9yPkZsZW1pbmcsIFBldGVyPC9hdXRob3I+PGF1dGhvcj5XYXJkLVBsYXR0
LCBNYXJ0aW48L2F1dGhvcj48YXV0aG9yPkhhaW4sIFJpY2hhcmQ8L2F1dGhvcj48L2F1dGhvcnM+
PC9jb250cmlidXRvcnM+PHRpdGxlcz48dGl0bGU+UGF0dGVybnMgb2YgY2hpbGQgZGVhdGggaW4g
RW5nbGFuZCBhbmQgV2FsZXM8L3RpdGxlPjxzZWNvbmRhcnktdGl0bGU+VGhlIExhbmNldDwvc2Vj
b25kYXJ5LXRpdGxlPjwvdGl0bGVzPjxwZXJpb2RpY2FsPjxmdWxsLXRpdGxlPlRoZSBMYW5jZXQ8
L2Z1bGwtdGl0bGU+PC9wZXJpb2RpY2FsPjxwYWdlcz45MDQtOTE0PC9wYWdlcz48dm9sdW1lPjM4
NDwvdm9sdW1lPjxudW1iZXI+OTk0NjwvbnVtYmVyPjxkYXRlcz48eWVhcj4yMDE0PC95ZWFyPjxw
dWItZGF0ZXM+PGRhdGU+MjAxNC8wOS8wNi88L2RhdGU+PC9wdWItZGF0ZXM+PC9kYXRlcz48aXNi
bj4wMTQwLTY3MzY8L2lzYm4+PHVybHM+PHJlbGF0ZWQtdXJscz48dXJsPmh0dHA6Ly93d3cuc2Np
ZW5jZWRpcmVjdC5jb20vc2NpZW5jZS9hcnRpY2xlL3BpaS9TMDE0MDY3MzYxMzYxMDkwOTwvdXJs
PjwvcmVsYXRlZC11cmxzPjwvdXJscz48ZWxlY3Ryb25pYy1yZXNvdXJjZS1udW0+aHR0cHM6Ly9k
b2kub3JnLzEwLjEwMTYvUzAxNDAtNjczNigxMyk2MTA5MC05PC9lbGVjdHJvbmljLXJlc291cmNl
LW51bT48L3JlY29yZD48L0NpdGU+PENpdGU+PEF1dGhvcj5GcmFzZXI8L0F1dGhvcj48WWVhcj4y
MDEyPC9ZZWFyPjxSZWNOdW0+MTU8L1JlY051bT48cmVjb3JkPjxyZWMtbnVtYmVyPjE1PC9yZWMt
bnVtYmVyPjxmb3JlaWduLWtleXM+PGtleSBhcHA9IkVOIiBkYi1pZD0iendkOXphZHZtOXJmdDFl
dHN2MnZyMGFuOXRydzB2enh3ZTBmIiB0aW1lc3RhbXA9IjE1NzI3ODkwNzIiPjE1PC9rZXk+PC9m
b3JlaWduLWtleXM+PHJlZi10eXBlIG5hbWU9IkpvdXJuYWwgQXJ0aWNsZSI+MTc8L3JlZi10eXBl
Pjxjb250cmlidXRvcnM+PGF1dGhvcnM+PGF1dGhvcj5GcmFzZXIsIEwuIEsuPC9hdXRob3I+PGF1
dGhvcj5NaWxsZXIsIE0uPC9hdXRob3I+PGF1dGhvcj5IYWluLCBSLjwvYXV0aG9yPjxhdXRob3I+
Tm9ybWFuLCBQLjwvYXV0aG9yPjxhdXRob3I+QWxkcmlkZ2UsIEouPC9hdXRob3I+PGF1dGhvcj5N
Y0tpbm5leSwgUC4gQS48L2F1dGhvcj48YXV0aG9yPlBhcnNsb3csIFIuIEMuPC9hdXRob3I+PC9h
dXRob3JzPjwvY29udHJpYnV0b3JzPjxhdXRoLWFkZHJlc3M+UGFlZGlhdHJpYyBFcGlkZW1pb2xv
Z3kgR3JvdXAsIERpdmlzaW9uIG9mIEVwaWRlbWlvbG9neSwgVW5pdmVyc2l0eSBvZiBMZWVkcywg
TGVlZHMsIFVLLiBsLmsuZnJhc2VyQGxlZWRzLmFjLnVrPC9hdXRoLWFkZHJlc3M+PHRpdGxlcz48
dGl0bGU+UmlzaW5nIG5hdGlvbmFsIHByZXZhbGVuY2Ugb2YgbGlmZS1saW1pdGluZyBjb25kaXRp
b25zIGluIGNoaWxkcmVuIGluIEVuZ2xhbmQ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5MjMtOTwvcGFnZXM+PHZvbHVtZT4xMjk8L3ZvbHVt
ZT48bnVtYmVyPjQ8L251bWJlcj48ZWRpdGlvbj4yMDEyLTAzLTEyPC9lZGl0aW9uPjxrZXl3b3Jk
cz48a2V5d29yZD5BZG9sZXNjZW50PC9rZXl3b3JkPjxrZXl3b3JkPkFkdWx0PC9rZXl3b3JkPjxr
ZXl3b3JkPkNoaWxkPC9rZXl3b3JkPjxrZXl3b3JkPkNoaWxkLCBQcmVzY2hvb2w8L2tleXdvcmQ+
PGtleXdvcmQ+Q3JpdGljYWwgSWxsbmVzcy8qZXBpZGVtaW9sb2d5PC9rZXl3b3JkPjxrZXl3b3Jk
PkVuZ2xhbmQvZXBpZGVtaW9sb2d5PC9rZXl3b3JkPjxrZXl3b3JkPkZlbWFsZTwva2V5d29yZD48
a2V5d29yZD5IdW1hbnM8L2tleXdvcmQ+PGtleXdvcmQ+SW5mYW50PC9rZXl3b3JkPjxrZXl3b3Jk
PkluZmFudCwgTmV3Ym9ybjwva2V5d29yZD48a2V5d29yZD5NYWxlPC9rZXl3b3JkPjxrZXl3b3Jk
PlBhbGxpYXRpdmUgQ2FyZTwva2V5d29yZD48a2V5d29yZD5QcmV2YWxlbmNlPC9rZXl3b3JkPjxr
ZXl3b3JkPlJldHJvc3BlY3RpdmUgU3R1ZGllczwva2V5d29yZD48a2V5d29yZD5UZXJtaW5hbGx5
IElsbC8qc3RhdGlzdGljcyAmYW1wOyBudW1lcmljYWwgZGF0YTwva2V5d29yZD48a2V5d29yZD5Z
b3VuZyBBZHVsdDwva2V5d29yZD48L2tleXdvcmRzPjxkYXRlcz48eWVhcj4yMDEyPC95ZWFyPjxw
dWItZGF0ZXM+PGRhdGU+QXByPC9kYXRlPjwvcHViLWRhdGVzPjwvZGF0ZXM+PGlzYm4+MTA5OC00
Mjc1IChFbGVjdHJvbmljKSYjeEQ7MDAzMS00MDA1IChMaW5raW5nKTwvaXNibj48YWNjZXNzaW9u
LW51bT4yMjQxMjAzNTwvYWNjZXNzaW9uLW51bT48dXJscz48cmVsYXRlZC11cmxzPjx1cmw+aHR0
cDovL3d3dy5uY2JpLm5sbS5uaWguZ292L3B1Ym1lZC8yMjQxMjAzNTwvdXJsPjwvcmVsYXRlZC11
cmxzPjwvdXJscz48ZWxlY3Ryb25pYy1yZXNvdXJjZS1udW0+MTAuMTU0Mi9wZWRzLjIwMTEtMjg0
NjwvZWxlY3Ryb25pYy1yZXNvdXJjZS1udW0+PC9yZWNvcmQ+PC9DaXRlPjwvRW5kTm90ZT4A
</w:fldData>
        </w:fldChar>
      </w:r>
      <w:r w:rsidR="00B52AF0">
        <w:instrText xml:space="preserve"> ADDIN EN.CITE.DATA </w:instrText>
      </w:r>
      <w:r w:rsidR="00B52AF0">
        <w:fldChar w:fldCharType="end"/>
      </w:r>
      <w:r w:rsidR="009D4B51">
        <w:fldChar w:fldCharType="separate"/>
      </w:r>
      <w:r w:rsidR="00C507FA" w:rsidRPr="00C507FA">
        <w:rPr>
          <w:noProof/>
          <w:vertAlign w:val="superscript"/>
        </w:rPr>
        <w:t>8-10</w:t>
      </w:r>
      <w:r w:rsidR="009D4B51">
        <w:fldChar w:fldCharType="end"/>
      </w:r>
    </w:p>
    <w:p w14:paraId="26251D36" w14:textId="2E60B4F1" w:rsidR="009D4B51" w:rsidRPr="00085F0C" w:rsidRDefault="00653554" w:rsidP="00B84475">
      <w:pPr>
        <w:spacing w:after="120" w:line="276" w:lineRule="auto"/>
        <w:jc w:val="both"/>
      </w:pPr>
      <w:r>
        <w:t>There</w:t>
      </w:r>
      <w:r w:rsidR="009D4B51" w:rsidRPr="00085F0C">
        <w:t xml:space="preserve"> </w:t>
      </w:r>
      <w:r w:rsidR="009D4B51">
        <w:t>has been an increase</w:t>
      </w:r>
      <w:r>
        <w:t xml:space="preserve"> in the last few decades</w:t>
      </w:r>
      <w:r w:rsidR="009D4B51">
        <w:t xml:space="preserve"> in the</w:t>
      </w:r>
      <w:r w:rsidR="009D4B51" w:rsidRPr="00085F0C">
        <w:t xml:space="preserve"> number of</w:t>
      </w:r>
      <w:r w:rsidR="009D4B51" w:rsidRPr="00F42B85">
        <w:rPr>
          <w:lang w:val="en-GB"/>
        </w:rPr>
        <w:t xml:space="preserve"> paediatric</w:t>
      </w:r>
      <w:r w:rsidR="009D4B51" w:rsidRPr="00085F0C">
        <w:t xml:space="preserve"> palliative c</w:t>
      </w:r>
      <w:r>
        <w:t xml:space="preserve">are and hospice services </w:t>
      </w:r>
      <w:r w:rsidR="009D4B51" w:rsidRPr="00085F0C">
        <w:t xml:space="preserve">that provide palliative and end of life care for children, but there is little </w:t>
      </w:r>
      <w:r w:rsidR="003063A3">
        <w:t>information about</w:t>
      </w:r>
      <w:r w:rsidR="009D4B51" w:rsidRPr="00085F0C">
        <w:t xml:space="preserve"> the models of care, quality, resource implications and outcomes of children and families who use these services. </w:t>
      </w:r>
      <w:r w:rsidR="00B84475">
        <w:t>These</w:t>
      </w:r>
      <w:r w:rsidR="009D4B51" w:rsidRPr="00085F0C">
        <w:t xml:space="preserve"> services vary in their professional configuration, services provided, funding sources and population served</w:t>
      </w:r>
      <w:r w:rsidR="009D4B51">
        <w:fldChar w:fldCharType="begin"/>
      </w:r>
      <w:r w:rsidR="00B52AF0">
        <w:instrText xml:space="preserve"> ADDIN EN.CITE &lt;EndNote&gt;&lt;Cite&gt;&lt;Author&gt;Together for short lives&lt;/Author&gt;&lt;Year&gt;2018&lt;/Year&gt;&lt;RecNum&gt;15&lt;/RecNum&gt;&lt;DisplayText&gt;&lt;style face="superscript"&gt;6&lt;/style&gt;&lt;/DisplayText&gt;&lt;record&gt;&lt;rec-number&gt;15&lt;/rec-number&gt;&lt;foreign-keys&gt;&lt;key app="EN" db-id="drw5frwptppt0devp2px2ptm0peaest0eaxe" timestamp="1560157832"&gt;15&lt;/key&gt;&lt;/foreign-keys&gt;&lt;ref-type name="Report"&gt;27&lt;/ref-type&gt;&lt;contributors&gt;&lt;authors&gt;&lt;author&gt;Together for short lives,&lt;/author&gt;&lt;/authors&gt;&lt;/contributors&gt;&lt;titles&gt;&lt;title&gt;A Guide to Children’s Palliative Care&lt;/title&gt;&lt;/titles&gt;&lt;dates&gt;&lt;year&gt;2018&lt;/year&gt;&lt;/dates&gt;&lt;pub-location&gt;Bristol&lt;/pub-location&gt;&lt;publisher&gt;Together for Short Lives&lt;/publisher&gt;&lt;urls&gt;&lt;related-urls&gt;&lt;url&gt;https://www.togetherforshortlives.org.uk/wp-content/uploads/2018/03/TfSL-A-Guide-to-Children%E2%80%99s-Palliative-Care-Fourth-Edition-5.pdf&lt;/url&gt;&lt;/related-urls&gt;&lt;/urls&gt;&lt;/record&gt;&lt;/Cite&gt;&lt;/EndNote&gt;</w:instrText>
      </w:r>
      <w:r w:rsidR="009D4B51">
        <w:fldChar w:fldCharType="separate"/>
      </w:r>
      <w:r w:rsidR="00C507FA" w:rsidRPr="00C507FA">
        <w:rPr>
          <w:noProof/>
          <w:vertAlign w:val="superscript"/>
        </w:rPr>
        <w:t>6</w:t>
      </w:r>
      <w:r w:rsidR="009D4B51">
        <w:fldChar w:fldCharType="end"/>
      </w:r>
      <w:r w:rsidR="00B84475">
        <w:t xml:space="preserve"> and many</w:t>
      </w:r>
      <w:r w:rsidR="009D4B51" w:rsidRPr="00085F0C">
        <w:t xml:space="preserve"> have developed locally with heavy reliance on individual clinician and third sector</w:t>
      </w:r>
      <w:r w:rsidR="009D4B51" w:rsidRPr="00F42B85">
        <w:rPr>
          <w:lang w:val="en-GB"/>
        </w:rPr>
        <w:t xml:space="preserve"> organisations</w:t>
      </w:r>
      <w:r w:rsidR="00ED3C51">
        <w:t xml:space="preserve"> </w:t>
      </w:r>
      <w:r w:rsidR="00B84475">
        <w:t>including</w:t>
      </w:r>
      <w:r w:rsidR="00ED3C51">
        <w:t xml:space="preserve"> children’s hospices</w:t>
      </w:r>
      <w:r w:rsidR="00312754">
        <w:t>.</w:t>
      </w:r>
      <w:r w:rsidR="009D4B51">
        <w:fldChar w:fldCharType="begin"/>
      </w:r>
      <w:r w:rsidR="00774F4A">
        <w:instrText xml:space="preserve"> ADDIN EN.CITE &lt;EndNote&gt;&lt;Cite&gt;&lt;Author&gt;Hain&lt;/Author&gt;&lt;Year&gt;2012&lt;/Year&gt;&lt;RecNum&gt;26&lt;/RecNum&gt;&lt;DisplayText&gt;&lt;style face="superscript"&gt;11&lt;/style&gt;&lt;/DisplayText&gt;&lt;record&gt;&lt;rec-number&gt;26&lt;/rec-number&gt;&lt;foreign-keys&gt;&lt;key app="EN" db-id="zwd9zadvm9rft1etsv2vr0an9trw0vzxwe0f" timestamp="1572792751"&gt;26&lt;/key&gt;&lt;/foreign-keys&gt;&lt;ref-type name="Journal Article"&gt;17&lt;/ref-type&gt;&lt;contributors&gt;&lt;authors&gt;&lt;author&gt;Hain, Richard&lt;/author&gt;&lt;author&gt;Heckford, Emma&lt;/author&gt;&lt;author&gt;McCulloch, Renée&lt;/author&gt;&lt;/authors&gt;&lt;/contributors&gt;&lt;titles&gt;&lt;title&gt;Paediatric palliative medicine in the UK: past, present, future&lt;/title&gt;&lt;secondary-title&gt;Archives of Disease in Childhood&lt;/secondary-title&gt;&lt;/titles&gt;&lt;periodical&gt;&lt;full-title&gt;Archives of Disease in Childhood&lt;/full-title&gt;&lt;/periodical&gt;&lt;pages&gt;381-384&lt;/pages&gt;&lt;volume&gt;97&lt;/volume&gt;&lt;number&gt;4&lt;/number&gt;&lt;dates&gt;&lt;year&gt;2012&lt;/year&gt;&lt;/dates&gt;&lt;urls&gt;&lt;related-urls&gt;&lt;url&gt;https://adc.bmj.com/content/archdischild/97/4/381.full.pdf&lt;/url&gt;&lt;/related-urls&gt;&lt;/urls&gt;&lt;electronic-resource-num&gt;10.1136/archdischild-2011-300432&lt;/electronic-resource-num&gt;&lt;/record&gt;&lt;/Cite&gt;&lt;/EndNote&gt;</w:instrText>
      </w:r>
      <w:r w:rsidR="009D4B51">
        <w:fldChar w:fldCharType="separate"/>
      </w:r>
      <w:r w:rsidR="00C507FA" w:rsidRPr="00C507FA">
        <w:rPr>
          <w:noProof/>
          <w:vertAlign w:val="superscript"/>
        </w:rPr>
        <w:t>11</w:t>
      </w:r>
      <w:r w:rsidR="009D4B51">
        <w:fldChar w:fldCharType="end"/>
      </w:r>
      <w:r w:rsidR="009D4B51" w:rsidRPr="00085F0C">
        <w:t xml:space="preserve"> As a result, delivery of palliative care for children i</w:t>
      </w:r>
      <w:r w:rsidR="00312754">
        <w:t>s ‘inconsistent and incoherent’.</w:t>
      </w:r>
      <w:r w:rsidR="009D4B51">
        <w:fldChar w:fldCharType="begin"/>
      </w:r>
      <w:r w:rsidR="00B52AF0">
        <w:instrText xml:space="preserve"> ADDIN EN.CITE &lt;EndNote&gt;&lt;Cite&gt;&lt;Author&gt;Noyes&lt;/Author&gt;&lt;Year&gt;2013&lt;/Year&gt;&lt;RecNum&gt;12&lt;/RecNum&gt;&lt;DisplayText&gt;&lt;style face="superscript"&gt;7&lt;/style&gt;&lt;/DisplayText&gt;&lt;record&gt;&lt;rec-number&gt;12&lt;/rec-number&gt;&lt;foreign-keys&gt;&lt;key app="EN" db-id="drw5frwptppt0devp2px2ptm0peaest0eaxe" timestamp="1560157247"&gt;12&lt;/key&gt;&lt;/foreign-keys&gt;&lt;ref-type name="Journal Article"&gt;17&lt;/ref-type&gt;&lt;contributors&gt;&lt;authors&gt;&lt;author&gt;Noyes, Jane&lt;/author&gt;&lt;author&gt;Edwards, Rhiannon Tudor&lt;/author&gt;&lt;author&gt;Hastings, Richard P.&lt;/author&gt;&lt;author&gt;Hain, Richard&lt;/author&gt;&lt;author&gt;Totsika, Vasiliki&lt;/author&gt;&lt;author&gt;Bennett, Virginia&lt;/author&gt;&lt;author&gt;Hobson, Lucie&lt;/author&gt;&lt;author&gt;Davies, Gareth R.&lt;/author&gt;&lt;author&gt;Humphreys, Ciarán&lt;/author&gt;&lt;author&gt;Devins, Mary&lt;/author&gt;&lt;author&gt;Spencer, Llinos Haf&lt;/author&gt;&lt;author&gt;Lewis, Mary&lt;/author&gt;&lt;/authors&gt;&lt;/contributors&gt;&lt;titles&gt;&lt;title&gt;Evidence-based planning and costing palliative care services for children: novel multi-method epidemiological and economic exemplar&lt;/title&gt;&lt;secondary-title&gt;BMC Palliative Care&lt;/secondary-title&gt;&lt;/titles&gt;&lt;periodical&gt;&lt;full-title&gt;BMC Palliative Care&lt;/full-title&gt;&lt;/periodical&gt;&lt;pages&gt;18&lt;/pages&gt;&lt;volume&gt;12&lt;/volume&gt;&lt;number&gt;1&lt;/number&gt;&lt;dates&gt;&lt;year&gt;2013&lt;/year&gt;&lt;pub-dates&gt;&lt;date&gt;April 25&lt;/date&gt;&lt;/pub-dates&gt;&lt;/dates&gt;&lt;isbn&gt;1472-684X&lt;/isbn&gt;&lt;label&gt;Noyes2013&lt;/label&gt;&lt;work-type&gt;journal article&lt;/work-type&gt;&lt;urls&gt;&lt;related-urls&gt;&lt;url&gt;https://doi.org/10.1186/1472-684X-12-18&lt;/url&gt;&lt;/related-urls&gt;&lt;/urls&gt;&lt;electronic-resource-num&gt;10.1186/1472-684x-12-18&lt;/electronic-resource-num&gt;&lt;/record&gt;&lt;/Cite&gt;&lt;/EndNote&gt;</w:instrText>
      </w:r>
      <w:r w:rsidR="009D4B51">
        <w:fldChar w:fldCharType="separate"/>
      </w:r>
      <w:r w:rsidR="00C507FA" w:rsidRPr="00C507FA">
        <w:rPr>
          <w:noProof/>
          <w:vertAlign w:val="superscript"/>
        </w:rPr>
        <w:t>7</w:t>
      </w:r>
      <w:r w:rsidR="009D4B51">
        <w:fldChar w:fldCharType="end"/>
      </w:r>
      <w:r w:rsidR="009D4B51">
        <w:t xml:space="preserve"> </w:t>
      </w:r>
      <w:r w:rsidR="009D4B51" w:rsidRPr="00085F0C">
        <w:t>Planning for development of current and future service</w:t>
      </w:r>
      <w:r w:rsidR="009D4B51">
        <w:t>s</w:t>
      </w:r>
      <w:r w:rsidR="009D4B51" w:rsidRPr="00085F0C">
        <w:t xml:space="preserve"> </w:t>
      </w:r>
      <w:r w:rsidR="00C507FA">
        <w:t xml:space="preserve">requires up to date information </w:t>
      </w:r>
      <w:r w:rsidR="009D4B51" w:rsidRPr="00085F0C">
        <w:t xml:space="preserve">on the population of children and young people who </w:t>
      </w:r>
      <w:r w:rsidR="00B84475">
        <w:t xml:space="preserve">may </w:t>
      </w:r>
      <w:r w:rsidR="009D4B51" w:rsidRPr="00085F0C">
        <w:t>benefit from</w:t>
      </w:r>
      <w:r w:rsidR="00312754">
        <w:t xml:space="preserve"> these services.</w:t>
      </w:r>
      <w:r w:rsidR="009D4B51">
        <w:fldChar w:fldCharType="begin"/>
      </w:r>
      <w:r w:rsidR="00774F4A">
        <w:instrText xml:space="preserve"> ADDIN EN.CITE &lt;EndNote&gt;&lt;Cite&gt;&lt;Author&gt;Craft&lt;/Author&gt;&lt;Year&gt;2007&lt;/Year&gt;&lt;RecNum&gt;12&lt;/RecNum&gt;&lt;DisplayText&gt;&lt;style face="superscript"&gt;12&lt;/style&gt;&lt;/DisplayText&gt;&lt;record&gt;&lt;rec-number&gt;12&lt;/rec-number&gt;&lt;foreign-keys&gt;&lt;key app="EN" db-id="zwd9zadvm9rft1etsv2vr0an9trw0vzxwe0f" timestamp="1572789071"&gt;12&lt;/key&gt;&lt;/foreign-keys&gt;&lt;ref-type name="Government Document"&gt;46&lt;/ref-type&gt;&lt;contributors&gt;&lt;authors&gt;&lt;author&gt;Craft, A.&lt;/author&gt;&lt;author&gt;Killen. S.&lt;/author&gt;&lt;/authors&gt;&lt;tertiary-authors&gt;&lt;author&gt;Crown&lt;/author&gt;&lt;/tertiary-authors&gt;&lt;/contributors&gt;&lt;titles&gt;&lt;title&gt;Palliative Care Service for Children and Young People in England&lt;/title&gt;&lt;/titles&gt;&lt;dates&gt;&lt;year&gt;2007&lt;/year&gt;&lt;/dates&gt;&lt;publisher&gt;Crown&lt;/publisher&gt;&lt;urls&gt;&lt;related-urls&gt;&lt;url&gt;http://webarchive.nationalarchives.gov.uk/20080814090217/http://dh.gov.uk/en/Publicationsandstatistics/Publications/PublicationsPolicyAndGuidance/DH_074459?IdcService=GET_FILE&amp;amp;dID=140062&amp;amp;Rendition=Web&lt;/url&gt;&lt;/related-urls&gt;&lt;/urls&gt;&lt;/record&gt;&lt;/Cite&gt;&lt;/EndNote&gt;</w:instrText>
      </w:r>
      <w:r w:rsidR="009D4B51">
        <w:fldChar w:fldCharType="separate"/>
      </w:r>
      <w:r w:rsidR="00C507FA" w:rsidRPr="00C507FA">
        <w:rPr>
          <w:noProof/>
          <w:vertAlign w:val="superscript"/>
        </w:rPr>
        <w:t>12</w:t>
      </w:r>
      <w:r w:rsidR="009D4B51">
        <w:fldChar w:fldCharType="end"/>
      </w:r>
      <w:r w:rsidR="009D4B51" w:rsidRPr="00085F0C">
        <w:t xml:space="preserve"> </w:t>
      </w:r>
    </w:p>
    <w:p w14:paraId="5BD1C4C3" w14:textId="25BD78BD" w:rsidR="00293815" w:rsidRDefault="00ED3C51" w:rsidP="00B84475">
      <w:pPr>
        <w:spacing w:line="276" w:lineRule="auto"/>
        <w:jc w:val="both"/>
        <w:rPr>
          <w:lang w:val="en-GB"/>
        </w:rPr>
      </w:pPr>
      <w:r>
        <w:rPr>
          <w:lang w:val="en-GB"/>
        </w:rPr>
        <w:t>Th</w:t>
      </w:r>
      <w:r w:rsidR="003063A3">
        <w:rPr>
          <w:lang w:val="en-GB"/>
        </w:rPr>
        <w:t>is</w:t>
      </w:r>
      <w:r>
        <w:rPr>
          <w:lang w:val="en-GB"/>
        </w:rPr>
        <w:t xml:space="preserve"> </w:t>
      </w:r>
      <w:r w:rsidR="00B84475">
        <w:rPr>
          <w:lang w:val="en-GB"/>
        </w:rPr>
        <w:t>study aimed</w:t>
      </w:r>
      <w:r>
        <w:rPr>
          <w:lang w:val="en-GB"/>
        </w:rPr>
        <w:t xml:space="preserve"> to </w:t>
      </w:r>
      <w:r w:rsidR="00B84475">
        <w:rPr>
          <w:lang w:val="en-GB"/>
        </w:rPr>
        <w:t>estimate</w:t>
      </w:r>
      <w:r>
        <w:rPr>
          <w:lang w:val="en-GB"/>
        </w:rPr>
        <w:t xml:space="preserve"> the current prevalence of ch</w:t>
      </w:r>
      <w:r w:rsidR="00E82B35">
        <w:rPr>
          <w:lang w:val="en-GB"/>
        </w:rPr>
        <w:t>ildren with a</w:t>
      </w:r>
      <w:r>
        <w:rPr>
          <w:lang w:val="en-GB"/>
        </w:rPr>
        <w:t xml:space="preserve"> </w:t>
      </w:r>
      <w:r w:rsidR="004057AE">
        <w:rPr>
          <w:lang w:val="en-GB"/>
        </w:rPr>
        <w:t>life-limiting condition</w:t>
      </w:r>
      <w:r>
        <w:rPr>
          <w:lang w:val="en-GB"/>
        </w:rPr>
        <w:t xml:space="preserve"> in England and </w:t>
      </w:r>
      <w:r w:rsidR="00B84475">
        <w:rPr>
          <w:lang w:val="en-GB"/>
        </w:rPr>
        <w:t>to model</w:t>
      </w:r>
      <w:r>
        <w:rPr>
          <w:lang w:val="en-GB"/>
        </w:rPr>
        <w:t xml:space="preserve"> future prevalence </w:t>
      </w:r>
      <w:r w:rsidR="00F42B85">
        <w:rPr>
          <w:lang w:val="en-GB"/>
        </w:rPr>
        <w:t xml:space="preserve">of this population </w:t>
      </w:r>
      <w:r>
        <w:rPr>
          <w:lang w:val="en-GB"/>
        </w:rPr>
        <w:t>up to 2030</w:t>
      </w:r>
      <w:r w:rsidR="003063A3">
        <w:rPr>
          <w:lang w:val="en-GB"/>
        </w:rPr>
        <w:t xml:space="preserve"> to inform planning of paediatric palliative care services</w:t>
      </w:r>
      <w:r>
        <w:rPr>
          <w:lang w:val="en-GB"/>
        </w:rPr>
        <w:t>.</w:t>
      </w:r>
    </w:p>
    <w:p w14:paraId="28142D47" w14:textId="77777777" w:rsidR="00ED3C51" w:rsidRDefault="00ED3C51">
      <w:pPr>
        <w:rPr>
          <w:lang w:val="en-GB"/>
        </w:rPr>
      </w:pPr>
    </w:p>
    <w:p w14:paraId="556E4408" w14:textId="5F1514E3" w:rsidR="00293815" w:rsidRDefault="00E007CD" w:rsidP="009113C4">
      <w:pPr>
        <w:pStyle w:val="Heading1"/>
      </w:pPr>
      <w:r>
        <w:lastRenderedPageBreak/>
        <w:t>M</w:t>
      </w:r>
      <w:r w:rsidR="007C51C2">
        <w:t>ethod</w:t>
      </w:r>
    </w:p>
    <w:p w14:paraId="0234D415" w14:textId="77777777" w:rsidR="00293815" w:rsidRDefault="00293815" w:rsidP="007C15A3">
      <w:pPr>
        <w:pStyle w:val="Heading2"/>
      </w:pPr>
      <w:bookmarkStart w:id="1" w:name="_Toc25922078"/>
      <w:r w:rsidRPr="00373988">
        <w:t>Data source</w:t>
      </w:r>
      <w:r>
        <w:t>s</w:t>
      </w:r>
      <w:bookmarkEnd w:id="1"/>
    </w:p>
    <w:p w14:paraId="30049DA2" w14:textId="546B3754" w:rsidR="00293815" w:rsidRDefault="00F22A2A" w:rsidP="001D599C">
      <w:pPr>
        <w:pStyle w:val="Default"/>
        <w:spacing w:after="120" w:line="276" w:lineRule="auto"/>
        <w:jc w:val="both"/>
        <w:rPr>
          <w:rFonts w:asciiTheme="minorHAnsi" w:hAnsiTheme="minorHAnsi" w:cstheme="minorHAnsi"/>
        </w:rPr>
      </w:pPr>
      <w:r>
        <w:rPr>
          <w:rFonts w:asciiTheme="minorHAnsi" w:hAnsiTheme="minorHAnsi" w:cstheme="minorHAnsi"/>
        </w:rPr>
        <w:t>Individual level pseudonymised patient d</w:t>
      </w:r>
      <w:r w:rsidR="00B25C26">
        <w:rPr>
          <w:rFonts w:asciiTheme="minorHAnsi" w:hAnsiTheme="minorHAnsi" w:cstheme="minorHAnsi"/>
        </w:rPr>
        <w:t xml:space="preserve">ata was obtained </w:t>
      </w:r>
      <w:r w:rsidR="0052527D">
        <w:rPr>
          <w:rFonts w:asciiTheme="minorHAnsi" w:hAnsiTheme="minorHAnsi" w:cstheme="minorHAnsi"/>
          <w:iCs/>
        </w:rPr>
        <w:t>from NHS Digital.</w:t>
      </w:r>
      <w:r w:rsidR="0052527D">
        <w:rPr>
          <w:rFonts w:asciiTheme="minorHAnsi" w:hAnsiTheme="minorHAnsi" w:cstheme="minorHAnsi"/>
          <w:iCs/>
        </w:rPr>
        <w:fldChar w:fldCharType="begin"/>
      </w:r>
      <w:r w:rsidR="00774F4A">
        <w:rPr>
          <w:rFonts w:asciiTheme="minorHAnsi" w:hAnsiTheme="minorHAnsi" w:cstheme="minorHAnsi"/>
          <w:iCs/>
        </w:rPr>
        <w:instrText xml:space="preserve"> ADDIN EN.CITE &lt;EndNote&gt;&lt;Cite&gt;&lt;Author&gt;Health &amp;amp; Social Care Information Centre&lt;/Author&gt;&lt;Year&gt;2015&lt;/Year&gt;&lt;RecNum&gt;19&lt;/RecNum&gt;&lt;DisplayText&gt;&lt;style face="superscript"&gt;13&lt;/style&gt;&lt;/DisplayText&gt;&lt;record&gt;&lt;rec-number&gt;19&lt;/rec-number&gt;&lt;foreign-keys&gt;&lt;key app="EN" db-id="zwd9zadvm9rft1etsv2vr0an9trw0vzxwe0f" timestamp="1572789098"&gt;19&lt;/key&gt;&lt;/foreign-keys&gt;&lt;ref-type name="Report"&gt;27&lt;/ref-type&gt;&lt;contributors&gt;&lt;authors&gt;&lt;author&gt;Health &amp;amp; Social Care Information Centre,&lt;/author&gt;&lt;/authors&gt;&lt;/contributors&gt;&lt;titles&gt;&lt;title&gt;A Guide to Linked Mortality Data from Hospital Episode Statistics and the Office for National Statistics&lt;/title&gt;&lt;/titles&gt;&lt;dates&gt;&lt;year&gt;2015&lt;/year&gt;&lt;/dates&gt;&lt;publisher&gt;Health &amp;amp; Social Care Information Centre&lt;/publisher&gt;&lt;urls&gt;&lt;related-urls&gt;&lt;url&gt;http://www.hscic.gov.uk/media/11668/HES-ONS-Mortality-Data-Guide/pdf/mortality_guide.pdf&lt;/url&gt;&lt;/related-urls&gt;&lt;/urls&gt;&lt;/record&gt;&lt;/Cite&gt;&lt;/EndNote&gt;</w:instrText>
      </w:r>
      <w:r w:rsidR="0052527D">
        <w:rPr>
          <w:rFonts w:asciiTheme="minorHAnsi" w:hAnsiTheme="minorHAnsi" w:cstheme="minorHAnsi"/>
          <w:iCs/>
        </w:rPr>
        <w:fldChar w:fldCharType="separate"/>
      </w:r>
      <w:r w:rsidR="0052527D" w:rsidRPr="00C507FA">
        <w:rPr>
          <w:rFonts w:asciiTheme="minorHAnsi" w:hAnsiTheme="minorHAnsi" w:cstheme="minorHAnsi"/>
          <w:iCs/>
          <w:noProof/>
          <w:vertAlign w:val="superscript"/>
        </w:rPr>
        <w:t>13</w:t>
      </w:r>
      <w:r w:rsidR="0052527D">
        <w:rPr>
          <w:rFonts w:asciiTheme="minorHAnsi" w:hAnsiTheme="minorHAnsi" w:cstheme="minorHAnsi"/>
          <w:iCs/>
        </w:rPr>
        <w:fldChar w:fldCharType="end"/>
      </w:r>
      <w:r w:rsidR="0052527D">
        <w:rPr>
          <w:rFonts w:asciiTheme="minorHAnsi" w:hAnsiTheme="minorHAnsi" w:cstheme="minorHAnsi"/>
          <w:iCs/>
        </w:rPr>
        <w:t xml:space="preserve"> </w:t>
      </w:r>
      <w:r w:rsidR="00293815" w:rsidRPr="00472D07">
        <w:rPr>
          <w:rFonts w:asciiTheme="minorHAnsi" w:hAnsiTheme="minorHAnsi" w:cstheme="minorHAnsi"/>
        </w:rPr>
        <w:t xml:space="preserve">Hospital </w:t>
      </w:r>
      <w:r w:rsidR="00293815">
        <w:rPr>
          <w:rFonts w:asciiTheme="minorHAnsi" w:hAnsiTheme="minorHAnsi" w:cstheme="minorHAnsi"/>
        </w:rPr>
        <w:t>E</w:t>
      </w:r>
      <w:r w:rsidR="00293815" w:rsidRPr="00472D07">
        <w:rPr>
          <w:rFonts w:asciiTheme="minorHAnsi" w:hAnsiTheme="minorHAnsi" w:cstheme="minorHAnsi"/>
        </w:rPr>
        <w:t xml:space="preserve">pisode </w:t>
      </w:r>
      <w:r w:rsidR="00293815">
        <w:rPr>
          <w:rFonts w:asciiTheme="minorHAnsi" w:hAnsiTheme="minorHAnsi" w:cstheme="minorHAnsi"/>
        </w:rPr>
        <w:t>S</w:t>
      </w:r>
      <w:r w:rsidR="00293815" w:rsidRPr="00472D07">
        <w:rPr>
          <w:rFonts w:asciiTheme="minorHAnsi" w:hAnsiTheme="minorHAnsi" w:cstheme="minorHAnsi"/>
        </w:rPr>
        <w:t xml:space="preserve">tatistics </w:t>
      </w:r>
      <w:r w:rsidR="00293815">
        <w:rPr>
          <w:rFonts w:asciiTheme="minorHAnsi" w:hAnsiTheme="minorHAnsi" w:cstheme="minorHAnsi"/>
          <w:iCs/>
        </w:rPr>
        <w:t xml:space="preserve">Admitted Patient Care </w:t>
      </w:r>
      <w:r w:rsidR="00293815" w:rsidRPr="00472D07">
        <w:rPr>
          <w:rFonts w:asciiTheme="minorHAnsi" w:hAnsiTheme="minorHAnsi" w:cstheme="minorHAnsi"/>
        </w:rPr>
        <w:t>(HES)</w:t>
      </w:r>
      <w:r w:rsidR="00293815">
        <w:rPr>
          <w:rFonts w:asciiTheme="minorHAnsi" w:hAnsiTheme="minorHAnsi" w:cstheme="minorHAnsi"/>
        </w:rPr>
        <w:t xml:space="preserve"> </w:t>
      </w:r>
      <w:r w:rsidR="0052527D">
        <w:rPr>
          <w:rFonts w:asciiTheme="minorHAnsi" w:hAnsiTheme="minorHAnsi" w:cstheme="minorHAnsi"/>
        </w:rPr>
        <w:t xml:space="preserve">were </w:t>
      </w:r>
      <w:r w:rsidR="00293815">
        <w:rPr>
          <w:rFonts w:asciiTheme="minorHAnsi" w:hAnsiTheme="minorHAnsi" w:cstheme="minorHAnsi"/>
        </w:rPr>
        <w:t>linked to the Office for National Statistics</w:t>
      </w:r>
      <w:r w:rsidR="00783294">
        <w:rPr>
          <w:rFonts w:asciiTheme="minorHAnsi" w:hAnsiTheme="minorHAnsi" w:cstheme="minorHAnsi"/>
        </w:rPr>
        <w:t xml:space="preserve"> (ONS)</w:t>
      </w:r>
      <w:r w:rsidR="00293815">
        <w:rPr>
          <w:rFonts w:asciiTheme="minorHAnsi" w:hAnsiTheme="minorHAnsi" w:cstheme="minorHAnsi"/>
        </w:rPr>
        <w:t xml:space="preserve"> mortality data</w:t>
      </w:r>
      <w:r w:rsidR="0052527D">
        <w:rPr>
          <w:rFonts w:asciiTheme="minorHAnsi" w:hAnsiTheme="minorHAnsi" w:cstheme="minorHAnsi"/>
        </w:rPr>
        <w:t>.</w:t>
      </w:r>
      <w:r w:rsidR="00293815" w:rsidRPr="00472D07">
        <w:rPr>
          <w:rFonts w:asciiTheme="minorHAnsi" w:hAnsiTheme="minorHAnsi" w:cstheme="minorHAnsi"/>
        </w:rPr>
        <w:t xml:space="preserve"> </w:t>
      </w:r>
      <w:r w:rsidR="0052527D">
        <w:rPr>
          <w:rFonts w:asciiTheme="minorHAnsi" w:hAnsiTheme="minorHAnsi" w:cstheme="minorHAnsi"/>
        </w:rPr>
        <w:t>HES</w:t>
      </w:r>
      <w:r w:rsidR="00293815">
        <w:rPr>
          <w:rFonts w:asciiTheme="minorHAnsi" w:hAnsiTheme="minorHAnsi" w:cstheme="minorHAnsi"/>
        </w:rPr>
        <w:t xml:space="preserve"> include</w:t>
      </w:r>
      <w:r w:rsidR="0052527D">
        <w:rPr>
          <w:rFonts w:asciiTheme="minorHAnsi" w:hAnsiTheme="minorHAnsi" w:cstheme="minorHAnsi"/>
        </w:rPr>
        <w:t>s</w:t>
      </w:r>
      <w:r w:rsidR="00293815">
        <w:rPr>
          <w:rFonts w:asciiTheme="minorHAnsi" w:hAnsiTheme="minorHAnsi" w:cstheme="minorHAnsi"/>
        </w:rPr>
        <w:t xml:space="preserve"> information on all admitted care in NHS hospitals in England</w:t>
      </w:r>
      <w:r w:rsidR="0052527D">
        <w:rPr>
          <w:rFonts w:asciiTheme="minorHAnsi" w:hAnsiTheme="minorHAnsi" w:cstheme="minorHAnsi"/>
        </w:rPr>
        <w:t>, with c</w:t>
      </w:r>
      <w:r w:rsidR="00293815" w:rsidRPr="00472D07">
        <w:rPr>
          <w:rFonts w:asciiTheme="minorHAnsi" w:hAnsiTheme="minorHAnsi" w:cstheme="minorHAnsi"/>
        </w:rPr>
        <w:t>linical diagnos</w:t>
      </w:r>
      <w:r w:rsidR="0052527D">
        <w:rPr>
          <w:rFonts w:asciiTheme="minorHAnsi" w:hAnsiTheme="minorHAnsi" w:cstheme="minorHAnsi"/>
        </w:rPr>
        <w:t>e</w:t>
      </w:r>
      <w:r w:rsidR="00293815" w:rsidRPr="00472D07">
        <w:rPr>
          <w:rFonts w:asciiTheme="minorHAnsi" w:hAnsiTheme="minorHAnsi" w:cstheme="minorHAnsi"/>
        </w:rPr>
        <w:t xml:space="preserve">s and </w:t>
      </w:r>
      <w:r w:rsidR="00293815">
        <w:rPr>
          <w:rFonts w:asciiTheme="minorHAnsi" w:hAnsiTheme="minorHAnsi" w:cstheme="minorHAnsi"/>
        </w:rPr>
        <w:t>procedures</w:t>
      </w:r>
      <w:r w:rsidR="00293815" w:rsidRPr="00472D07">
        <w:rPr>
          <w:rFonts w:asciiTheme="minorHAnsi" w:hAnsiTheme="minorHAnsi" w:cstheme="minorHAnsi"/>
        </w:rPr>
        <w:t>,</w:t>
      </w:r>
      <w:r w:rsidR="00653554">
        <w:rPr>
          <w:rFonts w:asciiTheme="minorHAnsi" w:hAnsiTheme="minorHAnsi" w:cstheme="minorHAnsi"/>
        </w:rPr>
        <w:t xml:space="preserve"> demographic and geographical information</w:t>
      </w:r>
      <w:r w:rsidR="00981678">
        <w:rPr>
          <w:rFonts w:asciiTheme="minorHAnsi" w:hAnsiTheme="minorHAnsi" w:cstheme="minorHAnsi"/>
        </w:rPr>
        <w:t xml:space="preserve"> on Government office region of residence (GOR).</w:t>
      </w:r>
      <w:r w:rsidR="00293815">
        <w:rPr>
          <w:rFonts w:asciiTheme="minorHAnsi" w:hAnsiTheme="minorHAnsi" w:cstheme="minorHAnsi"/>
        </w:rPr>
        <w:fldChar w:fldCharType="begin"/>
      </w:r>
      <w:r w:rsidR="00774F4A">
        <w:rPr>
          <w:rFonts w:asciiTheme="minorHAnsi" w:hAnsiTheme="minorHAnsi" w:cstheme="minorHAnsi"/>
        </w:rPr>
        <w:instrText xml:space="preserve"> ADDIN EN.CITE &lt;EndNote&gt;&lt;Cite&gt;&lt;Author&gt;Herbert&lt;/Author&gt;&lt;Year&gt;2017&lt;/Year&gt;&lt;RecNum&gt;23&lt;/RecNum&gt;&lt;DisplayText&gt;&lt;style face="superscript"&gt;14&lt;/style&gt;&lt;/DisplayText&gt;&lt;record&gt;&lt;rec-number&gt;23&lt;/rec-number&gt;&lt;foreign-keys&gt;&lt;key app="EN" db-id="zwd9zadvm9rft1etsv2vr0an9trw0vzxwe0f" timestamp="1572791494"&gt;23&lt;/key&gt;&lt;/foreign-keys&gt;&lt;ref-type name="Journal Article"&gt;17&lt;/ref-type&gt;&lt;contributors&gt;&lt;authors&gt;&lt;author&gt;Herbert, Annie&lt;/author&gt;&lt;author&gt;Wijlaars, Linda&lt;/author&gt;&lt;author&gt;Zylbersztejn, Ania&lt;/author&gt;&lt;author&gt;Cromwell, David&lt;/author&gt;&lt;author&gt;Hardelid, Pia&lt;/author&gt;&lt;/authors&gt;&lt;/contributors&gt;&lt;titles&gt;&lt;title&gt;Data Resource Profile: Hospital Episode Statistics Admitted Patient Care (HES APC)&lt;/title&gt;&lt;secondary-title&gt;International Journal of Epidemiology&lt;/secondary-title&gt;&lt;/titles&gt;&lt;periodical&gt;&lt;full-title&gt;International Journal of Epidemiology&lt;/full-title&gt;&lt;/periodical&gt;&lt;pages&gt;1093-1093i&lt;/pages&gt;&lt;volume&gt;46&lt;/volume&gt;&lt;number&gt;4&lt;/number&gt;&lt;dates&gt;&lt;year&gt;2017&lt;/year&gt;&lt;/dates&gt;&lt;isbn&gt;0300-5771&lt;/isbn&gt;&lt;urls&gt;&lt;related-urls&gt;&lt;url&gt;https://doi.org/10.1093/ije/dyx015&lt;/url&gt;&lt;/related-urls&gt;&lt;/urls&gt;&lt;electronic-resource-num&gt;10.1093/ije/dyx015&lt;/electronic-resource-num&gt;&lt;access-date&gt;11/3/2019&lt;/access-date&gt;&lt;/record&gt;&lt;/Cite&gt;&lt;/EndNote&gt;</w:instrText>
      </w:r>
      <w:r w:rsidR="00293815">
        <w:rPr>
          <w:rFonts w:asciiTheme="minorHAnsi" w:hAnsiTheme="minorHAnsi" w:cstheme="minorHAnsi"/>
        </w:rPr>
        <w:fldChar w:fldCharType="separate"/>
      </w:r>
      <w:r w:rsidR="00C507FA" w:rsidRPr="00C507FA">
        <w:rPr>
          <w:rFonts w:asciiTheme="minorHAnsi" w:hAnsiTheme="minorHAnsi" w:cstheme="minorHAnsi"/>
          <w:noProof/>
          <w:vertAlign w:val="superscript"/>
        </w:rPr>
        <w:t>14</w:t>
      </w:r>
      <w:r w:rsidR="00293815">
        <w:rPr>
          <w:rFonts w:asciiTheme="minorHAnsi" w:hAnsiTheme="minorHAnsi" w:cstheme="minorHAnsi"/>
        </w:rPr>
        <w:fldChar w:fldCharType="end"/>
      </w:r>
      <w:r>
        <w:rPr>
          <w:rFonts w:asciiTheme="minorHAnsi" w:hAnsiTheme="minorHAnsi" w:cstheme="minorHAnsi"/>
        </w:rPr>
        <w:t xml:space="preserve"> The ONS data contained the date and cause of death if the child had died.</w:t>
      </w:r>
    </w:p>
    <w:p w14:paraId="3B0281DD" w14:textId="39C5F764" w:rsidR="00466780" w:rsidRDefault="009A63D6" w:rsidP="00466780">
      <w:pPr>
        <w:pStyle w:val="Default"/>
        <w:spacing w:after="120" w:line="276" w:lineRule="auto"/>
        <w:jc w:val="both"/>
        <w:rPr>
          <w:rFonts w:asciiTheme="minorHAnsi" w:hAnsiTheme="minorHAnsi" w:cstheme="minorHAnsi"/>
        </w:rPr>
      </w:pPr>
      <w:r>
        <w:rPr>
          <w:rFonts w:asciiTheme="minorHAnsi" w:hAnsiTheme="minorHAnsi" w:cstheme="minorHAnsi"/>
        </w:rPr>
        <w:t>For denominators, p</w:t>
      </w:r>
      <w:r w:rsidR="00DE50E5">
        <w:rPr>
          <w:rFonts w:asciiTheme="minorHAnsi" w:hAnsiTheme="minorHAnsi" w:cstheme="minorHAnsi"/>
        </w:rPr>
        <w:t xml:space="preserve">opulation </w:t>
      </w:r>
      <w:r>
        <w:rPr>
          <w:rFonts w:asciiTheme="minorHAnsi" w:hAnsiTheme="minorHAnsi" w:cstheme="minorHAnsi"/>
        </w:rPr>
        <w:t xml:space="preserve">counts by ethnic group </w:t>
      </w:r>
      <w:r w:rsidR="00DE50E5">
        <w:rPr>
          <w:rFonts w:asciiTheme="minorHAnsi" w:hAnsiTheme="minorHAnsi" w:cstheme="minorHAnsi"/>
        </w:rPr>
        <w:t>were obtained as m</w:t>
      </w:r>
      <w:r w:rsidR="00783294">
        <w:rPr>
          <w:rFonts w:asciiTheme="minorHAnsi" w:hAnsiTheme="minorHAnsi" w:cstheme="minorHAnsi"/>
        </w:rPr>
        <w:t xml:space="preserve">id-year </w:t>
      </w:r>
      <w:r w:rsidR="00466780">
        <w:rPr>
          <w:rFonts w:asciiTheme="minorHAnsi" w:hAnsiTheme="minorHAnsi" w:cstheme="minorHAnsi"/>
        </w:rPr>
        <w:t>estimates</w:t>
      </w:r>
      <w:r w:rsidR="00783294">
        <w:rPr>
          <w:rFonts w:asciiTheme="minorHAnsi" w:hAnsiTheme="minorHAnsi" w:cstheme="minorHAnsi"/>
        </w:rPr>
        <w:t xml:space="preserve"> (2001-2017) and projections to 2030</w:t>
      </w:r>
      <w:r w:rsidR="00466780">
        <w:rPr>
          <w:rFonts w:asciiTheme="minorHAnsi" w:hAnsiTheme="minorHAnsi" w:cstheme="minorHAnsi"/>
        </w:rPr>
        <w:t xml:space="preserve"> from </w:t>
      </w:r>
      <w:r w:rsidR="00397EA4">
        <w:rPr>
          <w:rFonts w:asciiTheme="minorHAnsi" w:hAnsiTheme="minorHAnsi" w:cstheme="minorHAnsi"/>
        </w:rPr>
        <w:t>ETHPOP (</w:t>
      </w:r>
      <w:hyperlink r:id="rId9" w:history="1">
        <w:r w:rsidR="00466780" w:rsidRPr="00A4184E">
          <w:rPr>
            <w:rStyle w:val="Hyperlink"/>
            <w:rFonts w:asciiTheme="minorHAnsi" w:hAnsiTheme="minorHAnsi" w:cstheme="minorHAnsi"/>
          </w:rPr>
          <w:t>http://ethpop.org</w:t>
        </w:r>
      </w:hyperlink>
      <w:r w:rsidR="00397EA4">
        <w:rPr>
          <w:rFonts w:asciiTheme="minorHAnsi" w:hAnsiTheme="minorHAnsi" w:cstheme="minorHAnsi"/>
        </w:rPr>
        <w:t>)</w:t>
      </w:r>
      <w:r w:rsidR="00312754">
        <w:rPr>
          <w:rFonts w:asciiTheme="minorHAnsi" w:hAnsiTheme="minorHAnsi" w:cstheme="minorHAnsi"/>
        </w:rPr>
        <w:t>.</w:t>
      </w:r>
      <w:r w:rsidR="00466780">
        <w:rPr>
          <w:rFonts w:asciiTheme="minorHAnsi" w:hAnsiTheme="minorHAnsi" w:cstheme="minorHAnsi"/>
        </w:rPr>
        <w:fldChar w:fldCharType="begin"/>
      </w:r>
      <w:r w:rsidR="00774F4A">
        <w:rPr>
          <w:rFonts w:asciiTheme="minorHAnsi" w:hAnsiTheme="minorHAnsi" w:cstheme="minorHAnsi"/>
        </w:rPr>
        <w:instrText xml:space="preserve"> ADDIN EN.CITE &lt;EndNote&gt;&lt;Cite&gt;&lt;Author&gt;Wohland P&lt;/Author&gt;&lt;Year&gt;2016&lt;/Year&gt;&lt;RecNum&gt;27&lt;/RecNum&gt;&lt;DisplayText&gt;&lt;style face="superscript"&gt;15&lt;/style&gt;&lt;/DisplayText&gt;&lt;record&gt;&lt;rec-number&gt;27&lt;/rec-number&gt;&lt;foreign-keys&gt;&lt;key app="EN" db-id="zwd9zadvm9rft1etsv2vr0an9trw0vzxwe0f" timestamp="1572792981"&gt;27&lt;/key&gt;&lt;/foreign-keys&gt;&lt;ref-type name="Web Page"&gt;12&lt;/ref-type&gt;&lt;contributors&gt;&lt;authors&gt;&lt;author&gt;Wohland P, &lt;/author&gt;&lt;author&gt;Burkitt M, &lt;/author&gt;&lt;author&gt;Norman P, &lt;/author&gt;&lt;author&gt;Rees P, &lt;/author&gt;&lt;author&gt;Boden P, &lt;/author&gt;&lt;author&gt;Durham H&lt;/author&gt;&lt;/authors&gt;&lt;/contributors&gt;&lt;titles&gt;&lt;title&gt;EthPOP database &lt;/title&gt;&lt;/titles&gt;&lt;volume&gt;2019&lt;/volume&gt;&lt;dates&gt;&lt;year&gt;2016&lt;/year&gt;&lt;/dates&gt;&lt;urls&gt;&lt;related-urls&gt;&lt;url&gt;https://www.ethpop.org/&lt;/url&gt;&lt;/related-urls&gt;&lt;/urls&gt;&lt;/record&gt;&lt;/Cite&gt;&lt;/EndNote&gt;</w:instrText>
      </w:r>
      <w:r w:rsidR="00466780">
        <w:rPr>
          <w:rFonts w:asciiTheme="minorHAnsi" w:hAnsiTheme="minorHAnsi" w:cstheme="minorHAnsi"/>
        </w:rPr>
        <w:fldChar w:fldCharType="separate"/>
      </w:r>
      <w:r w:rsidR="00C507FA" w:rsidRPr="00C507FA">
        <w:rPr>
          <w:rFonts w:asciiTheme="minorHAnsi" w:hAnsiTheme="minorHAnsi" w:cstheme="minorHAnsi"/>
          <w:noProof/>
          <w:vertAlign w:val="superscript"/>
        </w:rPr>
        <w:t>15</w:t>
      </w:r>
      <w:r w:rsidR="00466780">
        <w:rPr>
          <w:rFonts w:asciiTheme="minorHAnsi" w:hAnsiTheme="minorHAnsi" w:cstheme="minorHAnsi"/>
        </w:rPr>
        <w:fldChar w:fldCharType="end"/>
      </w:r>
      <w:r w:rsidR="00466780">
        <w:rPr>
          <w:rFonts w:asciiTheme="minorHAnsi" w:hAnsiTheme="minorHAnsi" w:cstheme="minorHAnsi"/>
        </w:rPr>
        <w:t xml:space="preserve"> This source </w:t>
      </w:r>
      <w:r w:rsidR="00783294">
        <w:rPr>
          <w:rFonts w:asciiTheme="minorHAnsi" w:hAnsiTheme="minorHAnsi" w:cstheme="minorHAnsi"/>
        </w:rPr>
        <w:t xml:space="preserve">was </w:t>
      </w:r>
      <w:r>
        <w:rPr>
          <w:rFonts w:asciiTheme="minorHAnsi" w:hAnsiTheme="minorHAnsi" w:cstheme="minorHAnsi"/>
        </w:rPr>
        <w:t>necessary rather than</w:t>
      </w:r>
      <w:r w:rsidR="00783294">
        <w:rPr>
          <w:rFonts w:asciiTheme="minorHAnsi" w:hAnsiTheme="minorHAnsi" w:cstheme="minorHAnsi"/>
        </w:rPr>
        <w:t xml:space="preserve"> ONS</w:t>
      </w:r>
      <w:r w:rsidR="00783294" w:rsidRPr="00783294">
        <w:rPr>
          <w:rFonts w:asciiTheme="minorHAnsi" w:hAnsiTheme="minorHAnsi" w:cstheme="minorHAnsi"/>
        </w:rPr>
        <w:t xml:space="preserve"> </w:t>
      </w:r>
      <w:r w:rsidR="00783294">
        <w:rPr>
          <w:rFonts w:asciiTheme="minorHAnsi" w:hAnsiTheme="minorHAnsi" w:cstheme="minorHAnsi"/>
        </w:rPr>
        <w:t>subnational estimates</w:t>
      </w:r>
      <w:r w:rsidR="00466780">
        <w:rPr>
          <w:rFonts w:asciiTheme="minorHAnsi" w:hAnsiTheme="minorHAnsi" w:cstheme="minorHAnsi"/>
        </w:rPr>
        <w:t xml:space="preserve"> because the </w:t>
      </w:r>
      <w:r w:rsidR="00397EA4">
        <w:rPr>
          <w:rFonts w:asciiTheme="minorHAnsi" w:hAnsiTheme="minorHAnsi" w:cstheme="minorHAnsi"/>
        </w:rPr>
        <w:t xml:space="preserve">ETHPOP </w:t>
      </w:r>
      <w:r w:rsidR="00466780">
        <w:rPr>
          <w:rFonts w:asciiTheme="minorHAnsi" w:hAnsiTheme="minorHAnsi" w:cstheme="minorHAnsi"/>
        </w:rPr>
        <w:t>cohort comp</w:t>
      </w:r>
      <w:r w:rsidR="00783294">
        <w:rPr>
          <w:rFonts w:asciiTheme="minorHAnsi" w:hAnsiTheme="minorHAnsi" w:cstheme="minorHAnsi"/>
        </w:rPr>
        <w:t>onent model</w:t>
      </w:r>
      <w:r w:rsidR="00466780">
        <w:rPr>
          <w:rFonts w:asciiTheme="minorHAnsi" w:hAnsiTheme="minorHAnsi" w:cstheme="minorHAnsi"/>
        </w:rPr>
        <w:fldChar w:fldCharType="begin"/>
      </w:r>
      <w:r w:rsidR="00774F4A">
        <w:rPr>
          <w:rFonts w:asciiTheme="minorHAnsi" w:hAnsiTheme="minorHAnsi" w:cstheme="minorHAnsi"/>
        </w:rPr>
        <w:instrText xml:space="preserve"> ADDIN EN.CITE &lt;EndNote&gt;&lt;Cite&gt;&lt;Author&gt;Rees&lt;/Author&gt;&lt;Year&gt;2011&lt;/Year&gt;&lt;RecNum&gt;28&lt;/RecNum&gt;&lt;DisplayText&gt;&lt;style face="superscript"&gt;16&lt;/style&gt;&lt;/DisplayText&gt;&lt;record&gt;&lt;rec-number&gt;28&lt;/rec-number&gt;&lt;foreign-keys&gt;&lt;key app="EN" db-id="zwd9zadvm9rft1etsv2vr0an9trw0vzxwe0f" timestamp="1572793084"&gt;28&lt;/key&gt;&lt;/foreign-keys&gt;&lt;ref-type name="Journal Article"&gt;17&lt;/ref-type&gt;&lt;contributors&gt;&lt;authors&gt;&lt;author&gt;Rees, P.&lt;/author&gt;&lt;author&gt;Wohland, P.&lt;/author&gt;&lt;author&gt;Norman, P.&lt;/author&gt;&lt;author&gt;Boden, P.&lt;/author&gt;&lt;/authors&gt;&lt;/contributors&gt;&lt;titles&gt;&lt;title&gt;A local analysis of ethnic group population trends and projections for the UK&lt;/title&gt;&lt;secondary-title&gt;Journal of Population Research&lt;/secondary-title&gt;&lt;/titles&gt;&lt;periodical&gt;&lt;full-title&gt;Journal of Population Research&lt;/full-title&gt;&lt;/periodical&gt;&lt;pages&gt;149-183&lt;/pages&gt;&lt;volume&gt;28&lt;/volume&gt;&lt;number&gt;2&lt;/number&gt;&lt;dates&gt;&lt;year&gt;2011&lt;/year&gt;&lt;pub-dates&gt;&lt;date&gt;2011/09/01&lt;/date&gt;&lt;/pub-dates&gt;&lt;/dates&gt;&lt;isbn&gt;1835-9469&lt;/isbn&gt;&lt;urls&gt;&lt;related-urls&gt;&lt;url&gt;https://doi.org/10.1007/s12546-011-9047-4&lt;/url&gt;&lt;/related-urls&gt;&lt;/urls&gt;&lt;electronic-resource-num&gt;10.1007/s12546-011-9047-4&lt;/electronic-resource-num&gt;&lt;/record&gt;&lt;/Cite&gt;&lt;/EndNote&gt;</w:instrText>
      </w:r>
      <w:r w:rsidR="00466780">
        <w:rPr>
          <w:rFonts w:asciiTheme="minorHAnsi" w:hAnsiTheme="minorHAnsi" w:cstheme="minorHAnsi"/>
        </w:rPr>
        <w:fldChar w:fldCharType="separate"/>
      </w:r>
      <w:r w:rsidR="00C507FA" w:rsidRPr="00C507FA">
        <w:rPr>
          <w:rFonts w:asciiTheme="minorHAnsi" w:hAnsiTheme="minorHAnsi" w:cstheme="minorHAnsi"/>
          <w:noProof/>
          <w:vertAlign w:val="superscript"/>
        </w:rPr>
        <w:t>16</w:t>
      </w:r>
      <w:r w:rsidR="00466780">
        <w:rPr>
          <w:rFonts w:asciiTheme="minorHAnsi" w:hAnsiTheme="minorHAnsi" w:cstheme="minorHAnsi"/>
        </w:rPr>
        <w:fldChar w:fldCharType="end"/>
      </w:r>
      <w:r w:rsidR="00466780">
        <w:rPr>
          <w:rFonts w:asciiTheme="minorHAnsi" w:hAnsiTheme="minorHAnsi" w:cstheme="minorHAnsi"/>
        </w:rPr>
        <w:t xml:space="preserve"> incorporates detailed demographic information by ethnic group in relation to new-borns, mortality, and most importantly, both subnational migration and international migration. </w:t>
      </w:r>
      <w:r w:rsidR="00032BC4">
        <w:rPr>
          <w:rFonts w:asciiTheme="minorHAnsi" w:hAnsiTheme="minorHAnsi" w:cstheme="minorHAnsi"/>
        </w:rPr>
        <w:t xml:space="preserve">Any changes in ethnic-specific demographic rates are aligned with ONS projection rate assumption changes. ETHPOP </w:t>
      </w:r>
      <w:r w:rsidR="00466780">
        <w:rPr>
          <w:rFonts w:asciiTheme="minorHAnsi" w:hAnsiTheme="minorHAnsi" w:cstheme="minorHAnsi"/>
        </w:rPr>
        <w:t>data were available as subnational populati</w:t>
      </w:r>
      <w:r w:rsidR="00783294">
        <w:rPr>
          <w:rFonts w:asciiTheme="minorHAnsi" w:hAnsiTheme="minorHAnsi" w:cstheme="minorHAnsi"/>
        </w:rPr>
        <w:t>on</w:t>
      </w:r>
      <w:r>
        <w:rPr>
          <w:rFonts w:asciiTheme="minorHAnsi" w:hAnsiTheme="minorHAnsi" w:cstheme="minorHAnsi"/>
        </w:rPr>
        <w:t>s</w:t>
      </w:r>
      <w:r w:rsidR="00783294">
        <w:rPr>
          <w:rFonts w:asciiTheme="minorHAnsi" w:hAnsiTheme="minorHAnsi" w:cstheme="minorHAnsi"/>
        </w:rPr>
        <w:t xml:space="preserve"> by ethnic group, age and sex.</w:t>
      </w:r>
    </w:p>
    <w:p w14:paraId="2438E5A6" w14:textId="77777777" w:rsidR="002D01A1" w:rsidRDefault="002D01A1" w:rsidP="00466780">
      <w:pPr>
        <w:pStyle w:val="Default"/>
        <w:spacing w:after="120" w:line="276" w:lineRule="auto"/>
        <w:jc w:val="both"/>
        <w:rPr>
          <w:rFonts w:asciiTheme="minorHAnsi" w:hAnsiTheme="minorHAnsi" w:cstheme="minorHAnsi"/>
        </w:rPr>
      </w:pPr>
    </w:p>
    <w:p w14:paraId="7A54912E" w14:textId="6FC01600" w:rsidR="008A500E" w:rsidRPr="009113C4" w:rsidRDefault="00A248B4" w:rsidP="007C15A3">
      <w:pPr>
        <w:pStyle w:val="Heading2"/>
      </w:pPr>
      <w:r w:rsidRPr="009113C4">
        <w:t>Study population</w:t>
      </w:r>
    </w:p>
    <w:p w14:paraId="3D8612A6" w14:textId="38FE5F42" w:rsidR="00344C98" w:rsidRDefault="00C22C66" w:rsidP="00E007CD">
      <w:pPr>
        <w:pStyle w:val="Default"/>
        <w:spacing w:after="120" w:line="276" w:lineRule="auto"/>
        <w:jc w:val="both"/>
        <w:rPr>
          <w:rFonts w:asciiTheme="minorHAnsi" w:hAnsiTheme="minorHAnsi" w:cstheme="minorHAnsi"/>
        </w:rPr>
      </w:pPr>
      <w:r>
        <w:rPr>
          <w:rFonts w:asciiTheme="minorHAnsi" w:hAnsiTheme="minorHAnsi" w:cstheme="minorHAnsi"/>
        </w:rPr>
        <w:t xml:space="preserve">All admitted patient care </w:t>
      </w:r>
      <w:r w:rsidR="00A248B4">
        <w:rPr>
          <w:rFonts w:asciiTheme="minorHAnsi" w:hAnsiTheme="minorHAnsi" w:cstheme="minorHAnsi"/>
        </w:rPr>
        <w:t xml:space="preserve">HES </w:t>
      </w:r>
      <w:r>
        <w:rPr>
          <w:rFonts w:asciiTheme="minorHAnsi" w:hAnsiTheme="minorHAnsi" w:cstheme="minorHAnsi"/>
        </w:rPr>
        <w:t xml:space="preserve">data for </w:t>
      </w:r>
      <w:r w:rsidR="002B29AC">
        <w:rPr>
          <w:rFonts w:asciiTheme="minorHAnsi" w:hAnsiTheme="minorHAnsi" w:cstheme="minorHAnsi"/>
          <w:iCs/>
        </w:rPr>
        <w:t>children</w:t>
      </w:r>
      <w:r w:rsidR="000129D0">
        <w:rPr>
          <w:rFonts w:asciiTheme="minorHAnsi" w:hAnsiTheme="minorHAnsi" w:cstheme="minorHAnsi"/>
          <w:iCs/>
        </w:rPr>
        <w:t xml:space="preserve"> aged 0-19 years</w:t>
      </w:r>
      <w:r w:rsidR="002B29AC">
        <w:rPr>
          <w:rFonts w:asciiTheme="minorHAnsi" w:hAnsiTheme="minorHAnsi" w:cstheme="minorHAnsi"/>
          <w:iCs/>
        </w:rPr>
        <w:t xml:space="preserve"> who had </w:t>
      </w:r>
      <w:r w:rsidR="003A0D35">
        <w:rPr>
          <w:rFonts w:asciiTheme="minorHAnsi" w:hAnsiTheme="minorHAnsi" w:cstheme="minorHAnsi"/>
          <w:iCs/>
        </w:rPr>
        <w:t>a</w:t>
      </w:r>
      <w:r w:rsidR="001B6748">
        <w:rPr>
          <w:rFonts w:asciiTheme="minorHAnsi" w:hAnsiTheme="minorHAnsi" w:cstheme="minorHAnsi"/>
          <w:iCs/>
        </w:rPr>
        <w:t xml:space="preserve"> </w:t>
      </w:r>
      <w:r w:rsidR="003A0D35">
        <w:t>life-limiting condition</w:t>
      </w:r>
      <w:r w:rsidR="001B6748">
        <w:rPr>
          <w:rFonts w:asciiTheme="minorHAnsi" w:hAnsiTheme="minorHAnsi" w:cstheme="minorHAnsi"/>
          <w:iCs/>
        </w:rPr>
        <w:t xml:space="preserve"> </w:t>
      </w:r>
      <w:r w:rsidR="000129D0">
        <w:rPr>
          <w:rFonts w:asciiTheme="minorHAnsi" w:hAnsiTheme="minorHAnsi" w:cstheme="minorHAnsi"/>
          <w:iCs/>
        </w:rPr>
        <w:t xml:space="preserve">recorded </w:t>
      </w:r>
      <w:r w:rsidR="001B6748">
        <w:rPr>
          <w:rFonts w:asciiTheme="minorHAnsi" w:hAnsiTheme="minorHAnsi" w:cstheme="minorHAnsi"/>
          <w:iCs/>
        </w:rPr>
        <w:t>between 1</w:t>
      </w:r>
      <w:r w:rsidR="001B6748" w:rsidRPr="001B6748">
        <w:rPr>
          <w:rFonts w:asciiTheme="minorHAnsi" w:hAnsiTheme="minorHAnsi" w:cstheme="minorHAnsi"/>
          <w:iCs/>
          <w:vertAlign w:val="superscript"/>
        </w:rPr>
        <w:t>st</w:t>
      </w:r>
      <w:r w:rsidR="001B6748">
        <w:rPr>
          <w:rFonts w:asciiTheme="minorHAnsi" w:hAnsiTheme="minorHAnsi" w:cstheme="minorHAnsi"/>
          <w:iCs/>
        </w:rPr>
        <w:t xml:space="preserve"> April 2000-31</w:t>
      </w:r>
      <w:r w:rsidR="001B6748" w:rsidRPr="001B6748">
        <w:rPr>
          <w:rFonts w:asciiTheme="minorHAnsi" w:hAnsiTheme="minorHAnsi" w:cstheme="minorHAnsi"/>
          <w:iCs/>
          <w:vertAlign w:val="superscript"/>
        </w:rPr>
        <w:t>st</w:t>
      </w:r>
      <w:r w:rsidR="001B6748">
        <w:rPr>
          <w:rFonts w:asciiTheme="minorHAnsi" w:hAnsiTheme="minorHAnsi" w:cstheme="minorHAnsi"/>
          <w:iCs/>
        </w:rPr>
        <w:t xml:space="preserve"> March 2018</w:t>
      </w:r>
      <w:r>
        <w:rPr>
          <w:rFonts w:asciiTheme="minorHAnsi" w:hAnsiTheme="minorHAnsi" w:cstheme="minorHAnsi"/>
          <w:iCs/>
        </w:rPr>
        <w:t xml:space="preserve"> w</w:t>
      </w:r>
      <w:r w:rsidR="00306175">
        <w:rPr>
          <w:rFonts w:asciiTheme="minorHAnsi" w:hAnsiTheme="minorHAnsi" w:cstheme="minorHAnsi"/>
          <w:iCs/>
        </w:rPr>
        <w:t>ere</w:t>
      </w:r>
      <w:r>
        <w:rPr>
          <w:rFonts w:asciiTheme="minorHAnsi" w:hAnsiTheme="minorHAnsi" w:cstheme="minorHAnsi"/>
          <w:iCs/>
        </w:rPr>
        <w:t xml:space="preserve"> obtained for this study</w:t>
      </w:r>
      <w:r w:rsidR="001B6748">
        <w:rPr>
          <w:rFonts w:asciiTheme="minorHAnsi" w:hAnsiTheme="minorHAnsi" w:cstheme="minorHAnsi"/>
          <w:iCs/>
        </w:rPr>
        <w:t>.</w:t>
      </w:r>
      <w:r w:rsidR="00FE4B4E">
        <w:rPr>
          <w:rFonts w:asciiTheme="minorHAnsi" w:hAnsiTheme="minorHAnsi" w:cstheme="minorHAnsi"/>
          <w:iCs/>
        </w:rPr>
        <w:t xml:space="preserve"> </w:t>
      </w:r>
      <w:r w:rsidR="003A0D35">
        <w:t>Life-limiting condition</w:t>
      </w:r>
      <w:r w:rsidR="001B6748">
        <w:rPr>
          <w:rFonts w:cstheme="minorHAnsi"/>
        </w:rPr>
        <w:t xml:space="preserve">s were identified using a previously </w:t>
      </w:r>
      <w:r w:rsidR="001B6748" w:rsidRPr="00395E1B">
        <w:rPr>
          <w:rFonts w:cstheme="minorHAnsi"/>
        </w:rPr>
        <w:t xml:space="preserve">developed </w:t>
      </w:r>
      <w:r>
        <w:rPr>
          <w:shd w:val="clear" w:color="auto" w:fill="FFFFFF"/>
        </w:rPr>
        <w:t xml:space="preserve">diagnostic </w:t>
      </w:r>
      <w:r w:rsidR="001B6748" w:rsidRPr="00395E1B">
        <w:rPr>
          <w:shd w:val="clear" w:color="auto" w:fill="FFFFFF"/>
        </w:rPr>
        <w:t>coding framework</w:t>
      </w:r>
      <w:r>
        <w:rPr>
          <w:shd w:val="clear" w:color="auto" w:fill="FFFFFF"/>
        </w:rPr>
        <w:t xml:space="preserve"> using </w:t>
      </w:r>
      <w:r w:rsidR="003D0469" w:rsidRPr="00CB18D9">
        <w:rPr>
          <w:rFonts w:asciiTheme="minorHAnsi" w:hAnsiTheme="minorHAnsi" w:cstheme="minorHAnsi"/>
        </w:rPr>
        <w:t>777 4-digit ICD-10 codes</w:t>
      </w:r>
      <w:r w:rsidR="00E17CD4">
        <w:rPr>
          <w:rFonts w:asciiTheme="minorHAnsi" w:hAnsiTheme="minorHAnsi" w:cstheme="minorHAnsi"/>
        </w:rPr>
        <w:t xml:space="preserve"> </w:t>
      </w:r>
      <w:r w:rsidR="00981678" w:rsidRPr="00F42B85">
        <w:rPr>
          <w:rFonts w:asciiTheme="minorHAnsi" w:hAnsiTheme="minorHAnsi" w:cstheme="minorHAnsi"/>
        </w:rPr>
        <w:t>(Supplementary Table 1).</w:t>
      </w:r>
      <w:r w:rsidR="00C507FA">
        <w:rPr>
          <w:shd w:val="clear" w:color="auto" w:fill="FFFFFF"/>
        </w:rPr>
        <w:fldChar w:fldCharType="begin">
          <w:fldData xml:space="preserve">PEVuZE5vdGU+PENpdGU+PEF1dGhvcj5GcmFzZXI8L0F1dGhvcj48WWVhcj4yMDEyPC9ZZWFyPjxS
ZWNOdW0+MTU8L1JlY051bT48RGlzcGxheVRleHQ+PHN0eWxlIGZhY2U9InN1cGVyc2NyaXB0Ij44
PC9zdHlsZT48L0Rpc3BsYXlUZXh0PjxyZWNvcmQ+PHJlYy1udW1iZXI+MTU8L3JlYy1udW1iZXI+
PGZvcmVpZ24ta2V5cz48a2V5IGFwcD0iRU4iIGRiLWlkPSJ6d2Q5emFkdm05cmZ0MWV0c3YydnIw
YW45dHJ3MHZ6eHdlMGYiIHRpbWVzdGFtcD0iMTU3Mjc4OTA3MiI+MTU8L2tleT48L2ZvcmVpZ24t
a2V5cz48cmVmLXR5cGUgbmFtZT0iSm91cm5hbCBBcnRpY2xlIj4xNzwvcmVmLXR5cGU+PGNvbnRy
aWJ1dG9ycz48YXV0aG9ycz48YXV0aG9yPkZyYXNlciwgTC4gSy48L2F1dGhvcj48YXV0aG9yPk1p
bGxlciwgTS48L2F1dGhvcj48YXV0aG9yPkhhaW4sIFIuPC9hdXRob3I+PGF1dGhvcj5Ob3JtYW4s
IFAuPC9hdXRob3I+PGF1dGhvcj5BbGRyaWRnZSwgSi48L2F1dGhvcj48YXV0aG9yPk1jS2lubmV5
LCBQLiBBLjwvYXV0aG9yPjxhdXRob3I+UGFyc2xvdywgUi4gQy48L2F1dGhvcj48L2F1dGhvcnM+
PC9jb250cmlidXRvcnM+PGF1dGgtYWRkcmVzcz5QYWVkaWF0cmljIEVwaWRlbWlvbG9neSBHcm91
cCwgRGl2aXNpb24gb2YgRXBpZGVtaW9sb2d5LCBVbml2ZXJzaXR5IG9mIExlZWRzLCBMZWVkcywg
VUsuIGwuay5mcmFzZXJAbGVlZHMuYWMudWs8L2F1dGgtYWRkcmVzcz48dGl0bGVzPjx0aXRsZT5S
aXNpbmcgbmF0aW9uYWwgcHJldmFsZW5jZSBvZiBsaWZlLWxpbWl0aW5nIGNvbmRpdGlvbnMgaW4g
Y2hpbGRyZW4gaW4gRW5nbGFuZD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kyMy05PC9wYWdlcz48dm9sdW1lPjEyOTwvdm9sdW1lPjxudW1i
ZXI+NDwvbnVtYmVyPjxlZGl0aW9uPjIwMTItMDMtMTI8L2VkaXRpb24+PGtleXdvcmRzPjxrZXl3
b3JkPkFkb2xlc2NlbnQ8L2tleXdvcmQ+PGtleXdvcmQ+QWR1bHQ8L2tleXdvcmQ+PGtleXdvcmQ+
Q2hpbGQ8L2tleXdvcmQ+PGtleXdvcmQ+Q2hpbGQsIFByZXNjaG9vbDwva2V5d29yZD48a2V5d29y
ZD5Dcml0aWNhbCBJbGxuZXNzLyplcGlkZW1pb2xvZ3k8L2tleXdvcmQ+PGtleXdvcmQ+RW5nbGFu
ZC9lcGlkZW1pb2xvZ3k8L2tleXdvcmQ+PGtleXdvcmQ+RmVtYWxlPC9rZXl3b3JkPjxrZXl3b3Jk
Pkh1bWFuczwva2V5d29yZD48a2V5d29yZD5JbmZhbnQ8L2tleXdvcmQ+PGtleXdvcmQ+SW5mYW50
LCBOZXdib3JuPC9rZXl3b3JkPjxrZXl3b3JkPk1hbGU8L2tleXdvcmQ+PGtleXdvcmQ+UGFsbGlh
dGl2ZSBDYXJlPC9rZXl3b3JkPjxrZXl3b3JkPlByZXZhbGVuY2U8L2tleXdvcmQ+PGtleXdvcmQ+
UmV0cm9zcGVjdGl2ZSBTdHVkaWVzPC9rZXl3b3JkPjxrZXl3b3JkPlRlcm1pbmFsbHkgSWxsLypz
dGF0aXN0aWNzICZhbXA7IG51bWVyaWNhbCBkYXRhPC9rZXl3b3JkPjxrZXl3b3JkPllvdW5nIEFk
dWx0PC9rZXl3b3JkPjwva2V5d29yZHM+PGRhdGVzPjx5ZWFyPjIwMTI8L3llYXI+PHB1Yi1kYXRl
cz48ZGF0ZT5BcHI8L2RhdGU+PC9wdWItZGF0ZXM+PC9kYXRlcz48aXNibj4xMDk4LTQyNzUgKEVs
ZWN0cm9uaWMpJiN4RDswMDMxLTQwMDUgKExpbmtpbmcpPC9pc2JuPjxhY2Nlc3Npb24tbnVtPjIy
NDEyMDM1PC9hY2Nlc3Npb24tbnVtPjx1cmxzPjxyZWxhdGVkLXVybHM+PHVybD5odHRwOi8vd3d3
Lm5jYmkubmxtLm5paC5nb3YvcHVibWVkLzIyNDEyMDM1PC91cmw+PC9yZWxhdGVkLXVybHM+PC91
cmxzPjxlbGVjdHJvbmljLXJlc291cmNlLW51bT4xMC4xNTQyL3BlZHMuMjAxMS0yODQ2PC9lbGVj
dHJvbmljLXJlc291cmNlLW51bT48L3JlY29yZD48L0NpdGU+PC9FbmROb3RlPn==
</w:fldData>
        </w:fldChar>
      </w:r>
      <w:r w:rsidR="00CB22A4">
        <w:rPr>
          <w:shd w:val="clear" w:color="auto" w:fill="FFFFFF"/>
        </w:rPr>
        <w:instrText xml:space="preserve"> ADDIN EN.CITE </w:instrText>
      </w:r>
      <w:r w:rsidR="00CB22A4">
        <w:rPr>
          <w:shd w:val="clear" w:color="auto" w:fill="FFFFFF"/>
        </w:rPr>
        <w:fldChar w:fldCharType="begin">
          <w:fldData xml:space="preserve">PEVuZE5vdGU+PENpdGU+PEF1dGhvcj5GcmFzZXI8L0F1dGhvcj48WWVhcj4yMDEyPC9ZZWFyPjxS
ZWNOdW0+MTU8L1JlY051bT48RGlzcGxheVRleHQ+PHN0eWxlIGZhY2U9InN1cGVyc2NyaXB0Ij44
PC9zdHlsZT48L0Rpc3BsYXlUZXh0PjxyZWNvcmQ+PHJlYy1udW1iZXI+MTU8L3JlYy1udW1iZXI+
PGZvcmVpZ24ta2V5cz48a2V5IGFwcD0iRU4iIGRiLWlkPSJ6d2Q5emFkdm05cmZ0MWV0c3YydnIw
YW45dHJ3MHZ6eHdlMGYiIHRpbWVzdGFtcD0iMTU3Mjc4OTA3MiI+MTU8L2tleT48L2ZvcmVpZ24t
a2V5cz48cmVmLXR5cGUgbmFtZT0iSm91cm5hbCBBcnRpY2xlIj4xNzwvcmVmLXR5cGU+PGNvbnRy
aWJ1dG9ycz48YXV0aG9ycz48YXV0aG9yPkZyYXNlciwgTC4gSy48L2F1dGhvcj48YXV0aG9yPk1p
bGxlciwgTS48L2F1dGhvcj48YXV0aG9yPkhhaW4sIFIuPC9hdXRob3I+PGF1dGhvcj5Ob3JtYW4s
IFAuPC9hdXRob3I+PGF1dGhvcj5BbGRyaWRnZSwgSi48L2F1dGhvcj48YXV0aG9yPk1jS2lubmV5
LCBQLiBBLjwvYXV0aG9yPjxhdXRob3I+UGFyc2xvdywgUi4gQy48L2F1dGhvcj48L2F1dGhvcnM+
PC9jb250cmlidXRvcnM+PGF1dGgtYWRkcmVzcz5QYWVkaWF0cmljIEVwaWRlbWlvbG9neSBHcm91
cCwgRGl2aXNpb24gb2YgRXBpZGVtaW9sb2d5LCBVbml2ZXJzaXR5IG9mIExlZWRzLCBMZWVkcywg
VUsuIGwuay5mcmFzZXJAbGVlZHMuYWMudWs8L2F1dGgtYWRkcmVzcz48dGl0bGVzPjx0aXRsZT5S
aXNpbmcgbmF0aW9uYWwgcHJldmFsZW5jZSBvZiBsaWZlLWxpbWl0aW5nIGNvbmRpdGlvbnMgaW4g
Y2hpbGRyZW4gaW4gRW5nbGFuZD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kyMy05PC9wYWdlcz48dm9sdW1lPjEyOTwvdm9sdW1lPjxudW1i
ZXI+NDwvbnVtYmVyPjxlZGl0aW9uPjIwMTItMDMtMTI8L2VkaXRpb24+PGtleXdvcmRzPjxrZXl3
b3JkPkFkb2xlc2NlbnQ8L2tleXdvcmQ+PGtleXdvcmQ+QWR1bHQ8L2tleXdvcmQ+PGtleXdvcmQ+
Q2hpbGQ8L2tleXdvcmQ+PGtleXdvcmQ+Q2hpbGQsIFByZXNjaG9vbDwva2V5d29yZD48a2V5d29y
ZD5Dcml0aWNhbCBJbGxuZXNzLyplcGlkZW1pb2xvZ3k8L2tleXdvcmQ+PGtleXdvcmQ+RW5nbGFu
ZC9lcGlkZW1pb2xvZ3k8L2tleXdvcmQ+PGtleXdvcmQ+RmVtYWxlPC9rZXl3b3JkPjxrZXl3b3Jk
Pkh1bWFuczwva2V5d29yZD48a2V5d29yZD5JbmZhbnQ8L2tleXdvcmQ+PGtleXdvcmQ+SW5mYW50
LCBOZXdib3JuPC9rZXl3b3JkPjxrZXl3b3JkPk1hbGU8L2tleXdvcmQ+PGtleXdvcmQ+UGFsbGlh
dGl2ZSBDYXJlPC9rZXl3b3JkPjxrZXl3b3JkPlByZXZhbGVuY2U8L2tleXdvcmQ+PGtleXdvcmQ+
UmV0cm9zcGVjdGl2ZSBTdHVkaWVzPC9rZXl3b3JkPjxrZXl3b3JkPlRlcm1pbmFsbHkgSWxsLypz
dGF0aXN0aWNzICZhbXA7IG51bWVyaWNhbCBkYXRhPC9rZXl3b3JkPjxrZXl3b3JkPllvdW5nIEFk
dWx0PC9rZXl3b3JkPjwva2V5d29yZHM+PGRhdGVzPjx5ZWFyPjIwMTI8L3llYXI+PHB1Yi1kYXRl
cz48ZGF0ZT5BcHI8L2RhdGU+PC9wdWItZGF0ZXM+PC9kYXRlcz48aXNibj4xMDk4LTQyNzUgKEVs
ZWN0cm9uaWMpJiN4RDswMDMxLTQwMDUgKExpbmtpbmcpPC9pc2JuPjxhY2Nlc3Npb24tbnVtPjIy
NDEyMDM1PC9hY2Nlc3Npb24tbnVtPjx1cmxzPjxyZWxhdGVkLXVybHM+PHVybD5odHRwOi8vd3d3
Lm5jYmkubmxtLm5paC5nb3YvcHVibWVkLzIyNDEyMDM1PC91cmw+PC9yZWxhdGVkLXVybHM+PC91
cmxzPjxlbGVjdHJvbmljLXJlc291cmNlLW51bT4xMC4xNTQyL3BlZHMuMjAxMS0yODQ2PC9lbGVj
dHJvbmljLXJlc291cmNlLW51bT48L3JlY29yZD48L0NpdGU+PC9FbmROb3RlPn==
</w:fldData>
        </w:fldChar>
      </w:r>
      <w:r w:rsidR="00CB22A4">
        <w:rPr>
          <w:shd w:val="clear" w:color="auto" w:fill="FFFFFF"/>
        </w:rPr>
        <w:instrText xml:space="preserve"> ADDIN EN.CITE.DATA </w:instrText>
      </w:r>
      <w:r w:rsidR="00CB22A4">
        <w:rPr>
          <w:shd w:val="clear" w:color="auto" w:fill="FFFFFF"/>
        </w:rPr>
      </w:r>
      <w:r w:rsidR="00CB22A4">
        <w:rPr>
          <w:shd w:val="clear" w:color="auto" w:fill="FFFFFF"/>
        </w:rPr>
        <w:fldChar w:fldCharType="end"/>
      </w:r>
      <w:r w:rsidR="00C507FA">
        <w:rPr>
          <w:shd w:val="clear" w:color="auto" w:fill="FFFFFF"/>
        </w:rPr>
      </w:r>
      <w:r w:rsidR="00C507FA">
        <w:rPr>
          <w:shd w:val="clear" w:color="auto" w:fill="FFFFFF"/>
        </w:rPr>
        <w:fldChar w:fldCharType="separate"/>
      </w:r>
      <w:r w:rsidR="00C507FA" w:rsidRPr="00C507FA">
        <w:rPr>
          <w:noProof/>
          <w:shd w:val="clear" w:color="auto" w:fill="FFFFFF"/>
          <w:vertAlign w:val="superscript"/>
        </w:rPr>
        <w:t>8</w:t>
      </w:r>
      <w:r w:rsidR="00C507FA">
        <w:rPr>
          <w:shd w:val="clear" w:color="auto" w:fill="FFFFFF"/>
        </w:rPr>
        <w:fldChar w:fldCharType="end"/>
      </w:r>
      <w:r w:rsidR="001B6748">
        <w:rPr>
          <w:shd w:val="clear" w:color="auto" w:fill="FFFFFF"/>
        </w:rPr>
        <w:t xml:space="preserve"> </w:t>
      </w:r>
    </w:p>
    <w:p w14:paraId="4D3B7477" w14:textId="6A51188A" w:rsidR="005D047E" w:rsidRDefault="005D047E" w:rsidP="00E007CD">
      <w:pPr>
        <w:pStyle w:val="Default"/>
        <w:spacing w:after="120" w:line="276" w:lineRule="auto"/>
        <w:jc w:val="both"/>
        <w:rPr>
          <w:rFonts w:asciiTheme="minorHAnsi" w:hAnsiTheme="minorHAnsi" w:cstheme="minorHAnsi"/>
        </w:rPr>
      </w:pPr>
      <w:r>
        <w:rPr>
          <w:rFonts w:asciiTheme="minorHAnsi" w:hAnsiTheme="minorHAnsi" w:cstheme="minorHAnsi"/>
        </w:rPr>
        <w:t>Eligibility criteria:</w:t>
      </w:r>
    </w:p>
    <w:p w14:paraId="73C4B3A1" w14:textId="43B9941A" w:rsidR="0047148D" w:rsidRDefault="0047148D" w:rsidP="0047148D">
      <w:pPr>
        <w:pStyle w:val="Default"/>
        <w:numPr>
          <w:ilvl w:val="0"/>
          <w:numId w:val="2"/>
        </w:numPr>
        <w:spacing w:after="120" w:line="276" w:lineRule="auto"/>
        <w:jc w:val="both"/>
        <w:rPr>
          <w:rFonts w:asciiTheme="minorHAnsi" w:hAnsiTheme="minorHAnsi" w:cstheme="minorHAnsi"/>
        </w:rPr>
      </w:pPr>
      <w:r>
        <w:rPr>
          <w:rFonts w:asciiTheme="minorHAnsi" w:hAnsiTheme="minorHAnsi" w:cstheme="minorHAnsi"/>
        </w:rPr>
        <w:t xml:space="preserve">had a diagnosis of one of the </w:t>
      </w:r>
      <w:r w:rsidR="003A0D35">
        <w:t>life-limiting condition</w:t>
      </w:r>
      <w:r w:rsidR="003D0469">
        <w:rPr>
          <w:rFonts w:asciiTheme="minorHAnsi" w:hAnsiTheme="minorHAnsi" w:cstheme="minorHAnsi"/>
        </w:rPr>
        <w:t xml:space="preserve"> </w:t>
      </w:r>
      <w:r>
        <w:rPr>
          <w:rFonts w:asciiTheme="minorHAnsi" w:hAnsiTheme="minorHAnsi" w:cstheme="minorHAnsi"/>
        </w:rPr>
        <w:t xml:space="preserve">ICD -10 codes in </w:t>
      </w:r>
      <w:r w:rsidR="00981678">
        <w:rPr>
          <w:rFonts w:asciiTheme="minorHAnsi" w:hAnsiTheme="minorHAnsi" w:cstheme="minorHAnsi"/>
        </w:rPr>
        <w:t xml:space="preserve">the current </w:t>
      </w:r>
      <w:r>
        <w:rPr>
          <w:rFonts w:asciiTheme="minorHAnsi" w:hAnsiTheme="minorHAnsi" w:cstheme="minorHAnsi"/>
        </w:rPr>
        <w:t>year or a previous year (from April 2001)</w:t>
      </w:r>
    </w:p>
    <w:p w14:paraId="5C2C2118" w14:textId="77777777" w:rsidR="0047148D" w:rsidRDefault="0047148D" w:rsidP="0047148D">
      <w:pPr>
        <w:pStyle w:val="Default"/>
        <w:numPr>
          <w:ilvl w:val="0"/>
          <w:numId w:val="2"/>
        </w:numPr>
        <w:spacing w:after="120" w:line="276" w:lineRule="auto"/>
        <w:jc w:val="both"/>
        <w:rPr>
          <w:rFonts w:asciiTheme="minorHAnsi" w:hAnsiTheme="minorHAnsi" w:cstheme="minorHAnsi"/>
        </w:rPr>
      </w:pPr>
      <w:r>
        <w:rPr>
          <w:rFonts w:asciiTheme="minorHAnsi" w:hAnsiTheme="minorHAnsi" w:cstheme="minorHAnsi"/>
        </w:rPr>
        <w:t>had a hospital admission in the year of analysis</w:t>
      </w:r>
      <w:r>
        <w:rPr>
          <w:rStyle w:val="FootnoteReference"/>
          <w:rFonts w:asciiTheme="minorHAnsi" w:hAnsiTheme="minorHAnsi" w:cstheme="minorHAnsi"/>
        </w:rPr>
        <w:footnoteReference w:id="1"/>
      </w:r>
    </w:p>
    <w:p w14:paraId="23FE8E6E" w14:textId="48E2BBFA" w:rsidR="0047148D" w:rsidRDefault="0047148D" w:rsidP="0047148D">
      <w:pPr>
        <w:pStyle w:val="Default"/>
        <w:numPr>
          <w:ilvl w:val="0"/>
          <w:numId w:val="2"/>
        </w:numPr>
        <w:spacing w:after="120" w:line="276" w:lineRule="auto"/>
        <w:jc w:val="both"/>
        <w:rPr>
          <w:rFonts w:asciiTheme="minorHAnsi" w:hAnsiTheme="minorHAnsi" w:cstheme="minorHAnsi"/>
        </w:rPr>
      </w:pPr>
      <w:r>
        <w:rPr>
          <w:rFonts w:asciiTheme="minorHAnsi" w:hAnsiTheme="minorHAnsi" w:cstheme="minorHAnsi"/>
        </w:rPr>
        <w:t xml:space="preserve">were </w:t>
      </w:r>
      <w:r w:rsidR="00FD3011">
        <w:rPr>
          <w:rFonts w:asciiTheme="minorHAnsi" w:hAnsiTheme="minorHAnsi" w:cstheme="minorHAnsi"/>
        </w:rPr>
        <w:t>≤</w:t>
      </w:r>
      <w:r>
        <w:rPr>
          <w:rFonts w:asciiTheme="minorHAnsi" w:hAnsiTheme="minorHAnsi" w:cstheme="minorHAnsi"/>
        </w:rPr>
        <w:t>19 years old</w:t>
      </w:r>
    </w:p>
    <w:p w14:paraId="77AADD56" w14:textId="77777777" w:rsidR="0047148D" w:rsidRPr="001701C4" w:rsidRDefault="0047148D" w:rsidP="0047148D">
      <w:pPr>
        <w:pStyle w:val="Default"/>
        <w:numPr>
          <w:ilvl w:val="0"/>
          <w:numId w:val="2"/>
        </w:numPr>
        <w:spacing w:after="120" w:line="276" w:lineRule="auto"/>
        <w:jc w:val="both"/>
        <w:rPr>
          <w:rFonts w:asciiTheme="minorHAnsi" w:hAnsiTheme="minorHAnsi" w:cstheme="minorHAnsi"/>
        </w:rPr>
      </w:pPr>
      <w:r>
        <w:rPr>
          <w:rFonts w:asciiTheme="minorHAnsi" w:hAnsiTheme="minorHAnsi" w:cstheme="minorHAnsi"/>
        </w:rPr>
        <w:t>were resident in England</w:t>
      </w:r>
    </w:p>
    <w:p w14:paraId="7AC3F81B" w14:textId="6ACD6245" w:rsidR="00416EDD" w:rsidRDefault="007C15A3" w:rsidP="008A5C5A">
      <w:pPr>
        <w:spacing w:line="276" w:lineRule="auto"/>
        <w:jc w:val="both"/>
      </w:pPr>
      <w:r>
        <w:t>The a</w:t>
      </w:r>
      <w:r w:rsidR="00416EDD">
        <w:t xml:space="preserve">ge </w:t>
      </w:r>
      <w:r>
        <w:t>was assigned as</w:t>
      </w:r>
      <w:r w:rsidR="00416EDD">
        <w:t xml:space="preserve"> the</w:t>
      </w:r>
      <w:r>
        <w:t xml:space="preserve"> age at the</w:t>
      </w:r>
      <w:r w:rsidR="00416EDD">
        <w:t xml:space="preserve"> first hospital episode in a year. Sex was categorized as the most commonly reported sex</w:t>
      </w:r>
      <w:r w:rsidR="00D202F5">
        <w:t xml:space="preserve"> across all records</w:t>
      </w:r>
      <w:r w:rsidR="00416EDD">
        <w:t>.</w:t>
      </w:r>
      <w:r w:rsidR="00416EDD" w:rsidRPr="00AC5391">
        <w:t xml:space="preserve"> </w:t>
      </w:r>
    </w:p>
    <w:p w14:paraId="551A30C4" w14:textId="233C5B59" w:rsidR="00306175" w:rsidRDefault="00416EDD" w:rsidP="00306175">
      <w:pPr>
        <w:spacing w:line="276" w:lineRule="auto"/>
        <w:jc w:val="both"/>
      </w:pPr>
      <w:r>
        <w:t>Diagnoses were grouped according to e</w:t>
      </w:r>
      <w:r w:rsidRPr="00AC5391">
        <w:t>leven diagnostic groups (neurology, haematology, oncology, metabolic, respiratory, circulatory, gastrointestinal, genitourinary, p</w:t>
      </w:r>
      <w:r w:rsidR="00F42B85">
        <w:t>erinatal, congenital and other)</w:t>
      </w:r>
      <w:r w:rsidR="00306175">
        <w:fldChar w:fldCharType="begin">
          <w:fldData xml:space="preserve">PEVuZE5vdGU+PENpdGU+PEF1dGhvcj5GcmFzZXI8L0F1dGhvcj48WWVhcj4yMDEyPC9ZZWFyPjxS
ZWNOdW0+MTU8L1JlY051bT48RGlzcGxheVRleHQ+PHN0eWxlIGZhY2U9InN1cGVyc2NyaXB0Ij44
PC9zdHlsZT48L0Rpc3BsYXlUZXh0PjxyZWNvcmQ+PHJlYy1udW1iZXI+MTU8L3JlYy1udW1iZXI+
PGZvcmVpZ24ta2V5cz48a2V5IGFwcD0iRU4iIGRiLWlkPSJ6d2Q5emFkdm05cmZ0MWV0c3YydnIw
YW45dHJ3MHZ6eHdlMGYiIHRpbWVzdGFtcD0iMTU3Mjc4OTA3MiI+MTU8L2tleT48L2ZvcmVpZ24t
a2V5cz48cmVmLXR5cGUgbmFtZT0iSm91cm5hbCBBcnRpY2xlIj4xNzwvcmVmLXR5cGU+PGNvbnRy
aWJ1dG9ycz48YXV0aG9ycz48YXV0aG9yPkZyYXNlciwgTC4gSy48L2F1dGhvcj48YXV0aG9yPk1p
bGxlciwgTS48L2F1dGhvcj48YXV0aG9yPkhhaW4sIFIuPC9hdXRob3I+PGF1dGhvcj5Ob3JtYW4s
IFAuPC9hdXRob3I+PGF1dGhvcj5BbGRyaWRnZSwgSi48L2F1dGhvcj48YXV0aG9yPk1jS2lubmV5
LCBQLiBBLjwvYXV0aG9yPjxhdXRob3I+UGFyc2xvdywgUi4gQy48L2F1dGhvcj48L2F1dGhvcnM+
PC9jb250cmlidXRvcnM+PGF1dGgtYWRkcmVzcz5QYWVkaWF0cmljIEVwaWRlbWlvbG9neSBHcm91
cCwgRGl2aXNpb24gb2YgRXBpZGVtaW9sb2d5LCBVbml2ZXJzaXR5IG9mIExlZWRzLCBMZWVkcywg
VUsuIGwuay5mcmFzZXJAbGVlZHMuYWMudWs8L2F1dGgtYWRkcmVzcz48dGl0bGVzPjx0aXRsZT5S
aXNpbmcgbmF0aW9uYWwgcHJldmFsZW5jZSBvZiBsaWZlLWxpbWl0aW5nIGNvbmRpdGlvbnMgaW4g
Y2hpbGRyZW4gaW4gRW5nbGFuZD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kyMy05PC9wYWdlcz48dm9sdW1lPjEyOTwvdm9sdW1lPjxudW1i
ZXI+NDwvbnVtYmVyPjxlZGl0aW9uPjIwMTItMDMtMTI8L2VkaXRpb24+PGtleXdvcmRzPjxrZXl3
b3JkPkFkb2xlc2NlbnQ8L2tleXdvcmQ+PGtleXdvcmQ+QWR1bHQ8L2tleXdvcmQ+PGtleXdvcmQ+
Q2hpbGQ8L2tleXdvcmQ+PGtleXdvcmQ+Q2hpbGQsIFByZXNjaG9vbDwva2V5d29yZD48a2V5d29y
ZD5Dcml0aWNhbCBJbGxuZXNzLyplcGlkZW1pb2xvZ3k8L2tleXdvcmQ+PGtleXdvcmQ+RW5nbGFu
ZC9lcGlkZW1pb2xvZ3k8L2tleXdvcmQ+PGtleXdvcmQ+RmVtYWxlPC9rZXl3b3JkPjxrZXl3b3Jk
Pkh1bWFuczwva2V5d29yZD48a2V5d29yZD5JbmZhbnQ8L2tleXdvcmQ+PGtleXdvcmQ+SW5mYW50
LCBOZXdib3JuPC9rZXl3b3JkPjxrZXl3b3JkPk1hbGU8L2tleXdvcmQ+PGtleXdvcmQ+UGFsbGlh
dGl2ZSBDYXJlPC9rZXl3b3JkPjxrZXl3b3JkPlByZXZhbGVuY2U8L2tleXdvcmQ+PGtleXdvcmQ+
UmV0cm9zcGVjdGl2ZSBTdHVkaWVzPC9rZXl3b3JkPjxrZXl3b3JkPlRlcm1pbmFsbHkgSWxsLypz
dGF0aXN0aWNzICZhbXA7IG51bWVyaWNhbCBkYXRhPC9rZXl3b3JkPjxrZXl3b3JkPllvdW5nIEFk
dWx0PC9rZXl3b3JkPjwva2V5d29yZHM+PGRhdGVzPjx5ZWFyPjIwMTI8L3llYXI+PHB1Yi1kYXRl
cz48ZGF0ZT5BcHI8L2RhdGU+PC9wdWItZGF0ZXM+PC9kYXRlcz48aXNibj4xMDk4LTQyNzUgKEVs
ZWN0cm9uaWMpJiN4RDswMDMxLTQwMDUgKExpbmtpbmcpPC9pc2JuPjxhY2Nlc3Npb24tbnVtPjIy
NDEyMDM1PC9hY2Nlc3Npb24tbnVtPjx1cmxzPjxyZWxhdGVkLXVybHM+PHVybD5odHRwOi8vd3d3
Lm5jYmkubmxtLm5paC5nb3YvcHVibWVkLzIyNDEyMDM1PC91cmw+PC9yZWxhdGVkLXVybHM+PC91
cmxzPjxlbGVjdHJvbmljLXJlc291cmNlLW51bT4xMC4xNTQyL3BlZHMuMjAxMS0yODQ2PC9lbGVj
dHJvbmljLXJlc291cmNlLW51bT48L3JlY29yZD48L0NpdGU+PC9FbmROb3RlPn==
</w:fldData>
        </w:fldChar>
      </w:r>
      <w:r w:rsidR="00CB22A4">
        <w:instrText xml:space="preserve"> ADDIN EN.CITE </w:instrText>
      </w:r>
      <w:r w:rsidR="00CB22A4">
        <w:fldChar w:fldCharType="begin">
          <w:fldData xml:space="preserve">PEVuZE5vdGU+PENpdGU+PEF1dGhvcj5GcmFzZXI8L0F1dGhvcj48WWVhcj4yMDEyPC9ZZWFyPjxS
ZWNOdW0+MTU8L1JlY051bT48RGlzcGxheVRleHQ+PHN0eWxlIGZhY2U9InN1cGVyc2NyaXB0Ij44
PC9zdHlsZT48L0Rpc3BsYXlUZXh0PjxyZWNvcmQ+PHJlYy1udW1iZXI+MTU8L3JlYy1udW1iZXI+
PGZvcmVpZ24ta2V5cz48a2V5IGFwcD0iRU4iIGRiLWlkPSJ6d2Q5emFkdm05cmZ0MWV0c3YydnIw
YW45dHJ3MHZ6eHdlMGYiIHRpbWVzdGFtcD0iMTU3Mjc4OTA3MiI+MTU8L2tleT48L2ZvcmVpZ24t
a2V5cz48cmVmLXR5cGUgbmFtZT0iSm91cm5hbCBBcnRpY2xlIj4xNzwvcmVmLXR5cGU+PGNvbnRy
aWJ1dG9ycz48YXV0aG9ycz48YXV0aG9yPkZyYXNlciwgTC4gSy48L2F1dGhvcj48YXV0aG9yPk1p
bGxlciwgTS48L2F1dGhvcj48YXV0aG9yPkhhaW4sIFIuPC9hdXRob3I+PGF1dGhvcj5Ob3JtYW4s
IFAuPC9hdXRob3I+PGF1dGhvcj5BbGRyaWRnZSwgSi48L2F1dGhvcj48YXV0aG9yPk1jS2lubmV5
LCBQLiBBLjwvYXV0aG9yPjxhdXRob3I+UGFyc2xvdywgUi4gQy48L2F1dGhvcj48L2F1dGhvcnM+
PC9jb250cmlidXRvcnM+PGF1dGgtYWRkcmVzcz5QYWVkaWF0cmljIEVwaWRlbWlvbG9neSBHcm91
cCwgRGl2aXNpb24gb2YgRXBpZGVtaW9sb2d5LCBVbml2ZXJzaXR5IG9mIExlZWRzLCBMZWVkcywg
VUsuIGwuay5mcmFzZXJAbGVlZHMuYWMudWs8L2F1dGgtYWRkcmVzcz48dGl0bGVzPjx0aXRsZT5S
aXNpbmcgbmF0aW9uYWwgcHJldmFsZW5jZSBvZiBsaWZlLWxpbWl0aW5nIGNvbmRpdGlvbnMgaW4g
Y2hpbGRyZW4gaW4gRW5nbGFuZD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ZTkyMy05PC9wYWdlcz48dm9sdW1lPjEyOTwvdm9sdW1lPjxudW1i
ZXI+NDwvbnVtYmVyPjxlZGl0aW9uPjIwMTItMDMtMTI8L2VkaXRpb24+PGtleXdvcmRzPjxrZXl3
b3JkPkFkb2xlc2NlbnQ8L2tleXdvcmQ+PGtleXdvcmQ+QWR1bHQ8L2tleXdvcmQ+PGtleXdvcmQ+
Q2hpbGQ8L2tleXdvcmQ+PGtleXdvcmQ+Q2hpbGQsIFByZXNjaG9vbDwva2V5d29yZD48a2V5d29y
ZD5Dcml0aWNhbCBJbGxuZXNzLyplcGlkZW1pb2xvZ3k8L2tleXdvcmQ+PGtleXdvcmQ+RW5nbGFu
ZC9lcGlkZW1pb2xvZ3k8L2tleXdvcmQ+PGtleXdvcmQ+RmVtYWxlPC9rZXl3b3JkPjxrZXl3b3Jk
Pkh1bWFuczwva2V5d29yZD48a2V5d29yZD5JbmZhbnQ8L2tleXdvcmQ+PGtleXdvcmQ+SW5mYW50
LCBOZXdib3JuPC9rZXl3b3JkPjxrZXl3b3JkPk1hbGU8L2tleXdvcmQ+PGtleXdvcmQ+UGFsbGlh
dGl2ZSBDYXJlPC9rZXl3b3JkPjxrZXl3b3JkPlByZXZhbGVuY2U8L2tleXdvcmQ+PGtleXdvcmQ+
UmV0cm9zcGVjdGl2ZSBTdHVkaWVzPC9rZXl3b3JkPjxrZXl3b3JkPlRlcm1pbmFsbHkgSWxsLypz
dGF0aXN0aWNzICZhbXA7IG51bWVyaWNhbCBkYXRhPC9rZXl3b3JkPjxrZXl3b3JkPllvdW5nIEFk
dWx0PC9rZXl3b3JkPjwva2V5d29yZHM+PGRhdGVzPjx5ZWFyPjIwMTI8L3llYXI+PHB1Yi1kYXRl
cz48ZGF0ZT5BcHI8L2RhdGU+PC9wdWItZGF0ZXM+PC9kYXRlcz48aXNibj4xMDk4LTQyNzUgKEVs
ZWN0cm9uaWMpJiN4RDswMDMxLTQwMDUgKExpbmtpbmcpPC9pc2JuPjxhY2Nlc3Npb24tbnVtPjIy
NDEyMDM1PC9hY2Nlc3Npb24tbnVtPjx1cmxzPjxyZWxhdGVkLXVybHM+PHVybD5odHRwOi8vd3d3
Lm5jYmkubmxtLm5paC5nb3YvcHVibWVkLzIyNDEyMDM1PC91cmw+PC9yZWxhdGVkLXVybHM+PC91
cmxzPjxlbGVjdHJvbmljLXJlc291cmNlLW51bT4xMC4xNTQyL3BlZHMuMjAxMS0yODQ2PC9lbGVj
dHJvbmljLXJlc291cmNlLW51bT48L3JlY29yZD48L0NpdGU+PC9FbmROb3RlPn==
</w:fldData>
        </w:fldChar>
      </w:r>
      <w:r w:rsidR="00CB22A4">
        <w:instrText xml:space="preserve"> ADDIN EN.CITE.DATA </w:instrText>
      </w:r>
      <w:r w:rsidR="00CB22A4">
        <w:fldChar w:fldCharType="end"/>
      </w:r>
      <w:r w:rsidR="00306175">
        <w:fldChar w:fldCharType="separate"/>
      </w:r>
      <w:r w:rsidR="00306175" w:rsidRPr="00306175">
        <w:rPr>
          <w:noProof/>
          <w:vertAlign w:val="superscript"/>
        </w:rPr>
        <w:t>8</w:t>
      </w:r>
      <w:r w:rsidR="00306175">
        <w:fldChar w:fldCharType="end"/>
      </w:r>
      <w:r w:rsidRPr="00AC5391">
        <w:t>.</w:t>
      </w:r>
      <w:r w:rsidR="007C15A3">
        <w:t xml:space="preserve"> </w:t>
      </w:r>
      <w:r w:rsidR="00306175">
        <w:t>No attempt was made to prioritize multiple diagnoses for individuals;</w:t>
      </w:r>
    </w:p>
    <w:p w14:paraId="1024EE0D" w14:textId="5EDC0E96" w:rsidR="00416EDD" w:rsidRDefault="00306175" w:rsidP="00306175">
      <w:pPr>
        <w:spacing w:line="276" w:lineRule="auto"/>
        <w:jc w:val="both"/>
      </w:pPr>
      <w:r>
        <w:t>therefore, a child may have more than 1 life-limiting diagnosis.</w:t>
      </w:r>
    </w:p>
    <w:p w14:paraId="60E76F49" w14:textId="49555886" w:rsidR="00F42B85" w:rsidRDefault="00416EDD" w:rsidP="008A5C5A">
      <w:pPr>
        <w:spacing w:line="276" w:lineRule="auto"/>
        <w:jc w:val="both"/>
      </w:pPr>
      <w:r w:rsidRPr="00AC5391">
        <w:lastRenderedPageBreak/>
        <w:t xml:space="preserve">Self-reported ethnicity </w:t>
      </w:r>
      <w:r>
        <w:t xml:space="preserve">for each hospital episode </w:t>
      </w:r>
      <w:r w:rsidRPr="00AC5391">
        <w:t xml:space="preserve">was coded according to the </w:t>
      </w:r>
      <w:r w:rsidR="00F42B85">
        <w:t xml:space="preserve">16 </w:t>
      </w:r>
      <w:r w:rsidRPr="00AC5391">
        <w:t>20</w:t>
      </w:r>
      <w:r>
        <w:t>0</w:t>
      </w:r>
      <w:r w:rsidRPr="00AC5391">
        <w:t>1 Census groups</w:t>
      </w:r>
      <w:r>
        <w:t xml:space="preserve"> </w:t>
      </w:r>
      <w:r w:rsidRPr="00AC5391">
        <w:fldChar w:fldCharType="begin"/>
      </w:r>
      <w:r w:rsidR="00774F4A">
        <w:instrText xml:space="preserve"> ADDIN EN.CITE &lt;EndNote&gt;&lt;Cite&gt;&lt;Author&gt;NOMIS&lt;/Author&gt;&lt;Year&gt;2013&lt;/Year&gt;&lt;RecNum&gt;21&lt;/RecNum&gt;&lt;DisplayText&gt;&lt;style face="superscript"&gt;17&lt;/style&gt;&lt;/DisplayText&gt;&lt;record&gt;&lt;rec-number&gt;21&lt;/rec-number&gt;&lt;foreign-keys&gt;&lt;key app="EN" db-id="zwd9zadvm9rft1etsv2vr0an9trw0vzxwe0f" timestamp="1572789098"&gt;21&lt;/key&gt;&lt;/foreign-keys&gt;&lt;ref-type name="Report"&gt;27&lt;/ref-type&gt;&lt;contributors&gt;&lt;authors&gt;&lt;author&gt;NOMIS,&lt;/author&gt;&lt;/authors&gt;&lt;tertiary-authors&gt;&lt;author&gt;https://www.nomisweb.co.uk/census/2011/dc2101ew&lt;/author&gt;&lt;/tertiary-authors&gt;&lt;/contributors&gt;&lt;titles&gt;&lt;title&gt;Census 2011 - Ethnic group by sex by age&lt;/title&gt;&lt;/titles&gt;&lt;dates&gt;&lt;year&gt;2013&lt;/year&gt;&lt;/dates&gt;&lt;publisher&gt;NOMIS&lt;/publisher&gt;&lt;urls&gt;&lt;related-urls&gt;&lt;url&gt;https://www.nomisweb.co.uk/census/2011/dc2101ew&lt;/url&gt;&lt;/related-urls&gt;&lt;/urls&gt;&lt;/record&gt;&lt;/Cite&gt;&lt;/EndNote&gt;</w:instrText>
      </w:r>
      <w:r w:rsidRPr="00AC5391">
        <w:fldChar w:fldCharType="separate"/>
      </w:r>
      <w:r w:rsidR="00C507FA" w:rsidRPr="00C507FA">
        <w:rPr>
          <w:noProof/>
          <w:vertAlign w:val="superscript"/>
        </w:rPr>
        <w:t>17</w:t>
      </w:r>
      <w:r w:rsidRPr="00AC5391">
        <w:fldChar w:fldCharType="end"/>
      </w:r>
      <w:r w:rsidRPr="00AC5391">
        <w:t>.</w:t>
      </w:r>
      <w:r>
        <w:t xml:space="preserve"> </w:t>
      </w:r>
      <w:r w:rsidRPr="00AC5391">
        <w:t>Eight ethnic groups were made by collapsing the</w:t>
      </w:r>
      <w:r w:rsidR="003D0469">
        <w:t>se</w:t>
      </w:r>
      <w:r w:rsidRPr="00AC5391">
        <w:t xml:space="preserve"> groups</w:t>
      </w:r>
      <w:r w:rsidR="00F42B85">
        <w:t>:</w:t>
      </w:r>
    </w:p>
    <w:p w14:paraId="1B0409DF" w14:textId="40B90CCD" w:rsidR="00F42B85" w:rsidRDefault="00416EDD" w:rsidP="00F42B85">
      <w:pPr>
        <w:pStyle w:val="ListParagraph"/>
        <w:numPr>
          <w:ilvl w:val="0"/>
          <w:numId w:val="4"/>
        </w:numPr>
        <w:spacing w:line="276" w:lineRule="auto"/>
        <w:jc w:val="both"/>
      </w:pPr>
      <w:r w:rsidRPr="00AC5391">
        <w:t>White (White: British, White: Iris</w:t>
      </w:r>
      <w:r w:rsidR="00F42B85">
        <w:t>h, Other White)</w:t>
      </w:r>
    </w:p>
    <w:p w14:paraId="304FC3B6" w14:textId="77777777" w:rsidR="00F42B85" w:rsidRDefault="00416EDD" w:rsidP="00F42B85">
      <w:pPr>
        <w:pStyle w:val="ListParagraph"/>
        <w:numPr>
          <w:ilvl w:val="0"/>
          <w:numId w:val="4"/>
        </w:numPr>
        <w:spacing w:line="276" w:lineRule="auto"/>
        <w:jc w:val="both"/>
      </w:pPr>
      <w:r w:rsidRPr="00AC5391">
        <w:t>Black (Black or Black British: Black</w:t>
      </w:r>
      <w:r>
        <w:t xml:space="preserve"> </w:t>
      </w:r>
      <w:r w:rsidRPr="00AC5391">
        <w:t xml:space="preserve">Caribbean, Black or Black British: Black African, Black </w:t>
      </w:r>
      <w:r w:rsidR="00F42B85">
        <w:t>or Black British: Other Black)</w:t>
      </w:r>
    </w:p>
    <w:p w14:paraId="117C7DE1" w14:textId="77777777" w:rsidR="00F42B85" w:rsidRDefault="00416EDD" w:rsidP="00F42B85">
      <w:pPr>
        <w:pStyle w:val="ListParagraph"/>
        <w:numPr>
          <w:ilvl w:val="0"/>
          <w:numId w:val="4"/>
        </w:numPr>
        <w:spacing w:line="276" w:lineRule="auto"/>
        <w:jc w:val="both"/>
      </w:pPr>
      <w:r w:rsidRPr="00AC5391">
        <w:t>Indian (A</w:t>
      </w:r>
      <w:r w:rsidR="00F42B85">
        <w:t>sian or Asian British: Indian)</w:t>
      </w:r>
    </w:p>
    <w:p w14:paraId="7E4F12AE" w14:textId="77777777" w:rsidR="00F42B85" w:rsidRDefault="00416EDD" w:rsidP="00F42B85">
      <w:pPr>
        <w:pStyle w:val="ListParagraph"/>
        <w:numPr>
          <w:ilvl w:val="0"/>
          <w:numId w:val="4"/>
        </w:numPr>
        <w:spacing w:line="276" w:lineRule="auto"/>
        <w:jc w:val="both"/>
      </w:pPr>
      <w:r w:rsidRPr="00AC5391">
        <w:t>Pakistani (Asia</w:t>
      </w:r>
      <w:r w:rsidR="00F42B85">
        <w:t>n or Asian British: Pakistani)</w:t>
      </w:r>
    </w:p>
    <w:p w14:paraId="05C4ED81" w14:textId="77777777" w:rsidR="00F42B85" w:rsidRDefault="00416EDD" w:rsidP="00F42B85">
      <w:pPr>
        <w:pStyle w:val="ListParagraph"/>
        <w:numPr>
          <w:ilvl w:val="0"/>
          <w:numId w:val="4"/>
        </w:numPr>
        <w:spacing w:line="276" w:lineRule="auto"/>
        <w:jc w:val="both"/>
      </w:pPr>
      <w:r w:rsidRPr="00AC5391">
        <w:t>Bangladeshi (Asian or Asia</w:t>
      </w:r>
      <w:r w:rsidR="00F42B85">
        <w:t>n British: Bangladeshi)</w:t>
      </w:r>
    </w:p>
    <w:p w14:paraId="3B212228" w14:textId="77777777" w:rsidR="00F42B85" w:rsidRDefault="00F42B85" w:rsidP="00F42B85">
      <w:pPr>
        <w:pStyle w:val="ListParagraph"/>
        <w:numPr>
          <w:ilvl w:val="0"/>
          <w:numId w:val="4"/>
        </w:numPr>
        <w:spacing w:line="276" w:lineRule="auto"/>
        <w:jc w:val="both"/>
      </w:pPr>
      <w:r>
        <w:t>Chinese</w:t>
      </w:r>
    </w:p>
    <w:p w14:paraId="622EA17E" w14:textId="77777777" w:rsidR="00F42B85" w:rsidRDefault="00416EDD" w:rsidP="00F42B85">
      <w:pPr>
        <w:pStyle w:val="ListParagraph"/>
        <w:numPr>
          <w:ilvl w:val="0"/>
          <w:numId w:val="4"/>
        </w:numPr>
        <w:spacing w:line="276" w:lineRule="auto"/>
        <w:jc w:val="both"/>
      </w:pPr>
      <w:r w:rsidRPr="00AC5391">
        <w:t xml:space="preserve">Mixed (Mixed: White and Black Caribbean, Mixed: White and Black African, Mixed: White </w:t>
      </w:r>
      <w:r w:rsidR="00F42B85">
        <w:t>and Asian, Mixed: Other Mixed)</w:t>
      </w:r>
    </w:p>
    <w:p w14:paraId="4DDFA1EF" w14:textId="2D36F77C" w:rsidR="00F42B85" w:rsidRDefault="00F42B85" w:rsidP="00F42B85">
      <w:pPr>
        <w:pStyle w:val="ListParagraph"/>
        <w:numPr>
          <w:ilvl w:val="0"/>
          <w:numId w:val="4"/>
        </w:numPr>
        <w:spacing w:line="276" w:lineRule="auto"/>
        <w:jc w:val="both"/>
      </w:pPr>
      <w:r>
        <w:t>O</w:t>
      </w:r>
      <w:r w:rsidR="00416EDD" w:rsidRPr="00AC5391">
        <w:t xml:space="preserve">ther Asian. </w:t>
      </w:r>
    </w:p>
    <w:p w14:paraId="44C341E9" w14:textId="25D696A2" w:rsidR="00416EDD" w:rsidRPr="00AC5391" w:rsidRDefault="0052527D" w:rsidP="008A5C5A">
      <w:pPr>
        <w:spacing w:line="276" w:lineRule="auto"/>
        <w:jc w:val="both"/>
      </w:pPr>
      <w:r>
        <w:t>Individuals were</w:t>
      </w:r>
      <w:r w:rsidR="00416EDD" w:rsidRPr="00AC5391">
        <w:t xml:space="preserve"> assigned the</w:t>
      </w:r>
      <w:r w:rsidR="003D0469">
        <w:t>ir</w:t>
      </w:r>
      <w:r w:rsidR="00416EDD" w:rsidRPr="00AC5391">
        <w:t xml:space="preserve"> most commonly recorded ethnicity</w:t>
      </w:r>
      <w:r w:rsidR="00F42B85">
        <w:t>.</w:t>
      </w:r>
      <w:r w:rsidR="00416EDD">
        <w:t xml:space="preserve"> </w:t>
      </w:r>
    </w:p>
    <w:p w14:paraId="34CB9001" w14:textId="1E10BBF2" w:rsidR="00416EDD" w:rsidRPr="00AC5391" w:rsidRDefault="00416EDD" w:rsidP="008A5C5A">
      <w:pPr>
        <w:spacing w:line="276" w:lineRule="auto"/>
        <w:jc w:val="both"/>
      </w:pPr>
      <w:r w:rsidRPr="00AC5391">
        <w:t>An</w:t>
      </w:r>
      <w:r w:rsidRPr="00AC5391">
        <w:rPr>
          <w:b/>
        </w:rPr>
        <w:t xml:space="preserve"> </w:t>
      </w:r>
      <w:r w:rsidRPr="00AC5391">
        <w:t>index of multiple deprivation (IMD2010)</w:t>
      </w:r>
      <w:r w:rsidR="0054303C">
        <w:t xml:space="preserve"> score</w:t>
      </w:r>
      <w:r>
        <w:fldChar w:fldCharType="begin"/>
      </w:r>
      <w:r w:rsidR="00774F4A">
        <w:instrText xml:space="preserve"> ADDIN EN.CITE &lt;EndNote&gt;&lt;Cite&gt;&lt;Author&gt;Department for Communities and Local Government&lt;/Author&gt;&lt;Year&gt;2011&lt;/Year&gt;&lt;RecNum&gt;29&lt;/RecNum&gt;&lt;DisplayText&gt;&lt;style face="superscript"&gt;18&lt;/style&gt;&lt;/DisplayText&gt;&lt;record&gt;&lt;rec-number&gt;29&lt;/rec-number&gt;&lt;foreign-keys&gt;&lt;key app="EN" db-id="zwd9zadvm9rft1etsv2vr0an9trw0vzxwe0f" timestamp="1572793332"&gt;29&lt;/key&gt;&lt;/foreign-keys&gt;&lt;ref-type name="Web Page"&gt;12&lt;/ref-type&gt;&lt;contributors&gt;&lt;authors&gt;&lt;author&gt;Department for Communities and Local Government,&lt;/author&gt;&lt;/authors&gt;&lt;/contributors&gt;&lt;titles&gt;&lt;title&gt;Indices of deprivation &lt;/title&gt;&lt;/titles&gt;&lt;dates&gt;&lt;year&gt;2011&lt;/year&gt;&lt;/dates&gt;&lt;urls&gt;&lt;related-urls&gt;&lt;url&gt; http://www.communities.gov.uk/communities/research/indicesdeprivation/deprivation10/&lt;/url&gt;&lt;/related-urls&gt;&lt;/urls&gt;&lt;custom1&gt;2019&lt;/custom1&gt;&lt;/record&gt;&lt;/Cite&gt;&lt;/EndNote&gt;</w:instrText>
      </w:r>
      <w:r>
        <w:fldChar w:fldCharType="separate"/>
      </w:r>
      <w:r w:rsidR="00C507FA" w:rsidRPr="00C507FA">
        <w:rPr>
          <w:noProof/>
          <w:vertAlign w:val="superscript"/>
        </w:rPr>
        <w:t>18</w:t>
      </w:r>
      <w:r>
        <w:fldChar w:fldCharType="end"/>
      </w:r>
      <w:r w:rsidRPr="00AC5391">
        <w:t xml:space="preserve"> was assigned to each individual based on the 2001 </w:t>
      </w:r>
      <w:r w:rsidRPr="00AC5391">
        <w:rPr>
          <w:color w:val="292D33"/>
          <w:shd w:val="clear" w:color="auto" w:fill="FFFFFF"/>
        </w:rPr>
        <w:t>Lower-layer Super Output Area (</w:t>
      </w:r>
      <w:r w:rsidR="0054303C">
        <w:t>LSOA)</w:t>
      </w:r>
      <w:r w:rsidR="00306175">
        <w:fldChar w:fldCharType="begin"/>
      </w:r>
      <w:r w:rsidR="00774F4A">
        <w:instrText xml:space="preserve"> ADDIN EN.CITE &lt;EndNote&gt;&lt;Cite&gt;&lt;Author&gt;Statistics&lt;/Author&gt;&lt;RecNum&gt;55&lt;/RecNum&gt;&lt;DisplayText&gt;&lt;style face="superscript"&gt;19&lt;/style&gt;&lt;/DisplayText&gt;&lt;record&gt;&lt;rec-number&gt;55&lt;/rec-number&gt;&lt;foreign-keys&gt;&lt;key app="EN" db-id="zwd9zadvm9rft1etsv2vr0an9trw0vzxwe0f" timestamp="1581590590"&gt;55&lt;/key&gt;&lt;/foreign-keys&gt;&lt;ref-type name="Web Page"&gt;12&lt;/ref-type&gt;&lt;contributors&gt;&lt;authors&gt;&lt;author&gt;Office for National Statistics&lt;/author&gt;&lt;/authors&gt;&lt;/contributors&gt;&lt;titles&gt;&lt;title&gt;Introduction to Output Areas - the building block of Census geography&lt;/title&gt;&lt;/titles&gt;&lt;volume&gt;2020&lt;/volume&gt;&lt;number&gt;11/2/2020&lt;/number&gt;&lt;dates&gt;&lt;/dates&gt;&lt;urls&gt;&lt;related-urls&gt;&lt;url&gt;https://www.ons.gov.uk/census/2001censusandearlier/dataandproducts/outputgeography/outputareas&lt;/url&gt;&lt;/related-urls&gt;&lt;/urls&gt;&lt;/record&gt;&lt;/Cite&gt;&lt;/EndNote&gt;</w:instrText>
      </w:r>
      <w:r w:rsidR="00306175">
        <w:fldChar w:fldCharType="separate"/>
      </w:r>
      <w:r w:rsidR="00306175" w:rsidRPr="00306175">
        <w:rPr>
          <w:noProof/>
          <w:vertAlign w:val="superscript"/>
        </w:rPr>
        <w:t>19</w:t>
      </w:r>
      <w:r w:rsidR="00306175">
        <w:fldChar w:fldCharType="end"/>
      </w:r>
      <w:r w:rsidR="0054303C">
        <w:t xml:space="preserve"> of residence in that year and ten population weighted categories were created (</w:t>
      </w:r>
      <w:r w:rsidR="0054303C">
        <w:rPr>
          <w:color w:val="222222"/>
          <w:shd w:val="clear" w:color="auto" w:fill="FFFFFF"/>
        </w:rPr>
        <w:t>C</w:t>
      </w:r>
      <w:r>
        <w:rPr>
          <w:color w:val="222222"/>
          <w:shd w:val="clear" w:color="auto" w:fill="FFFFFF"/>
        </w:rPr>
        <w:t>ategory 1</w:t>
      </w:r>
      <w:r w:rsidR="0054303C">
        <w:rPr>
          <w:color w:val="222222"/>
          <w:shd w:val="clear" w:color="auto" w:fill="FFFFFF"/>
        </w:rPr>
        <w:t xml:space="preserve"> – least deprived</w:t>
      </w:r>
      <w:r w:rsidR="00F42B85">
        <w:rPr>
          <w:color w:val="222222"/>
          <w:shd w:val="clear" w:color="auto" w:fill="FFFFFF"/>
        </w:rPr>
        <w:t>)</w:t>
      </w:r>
      <w:r w:rsidRPr="00CD1929">
        <w:rPr>
          <w:color w:val="222222"/>
          <w:shd w:val="clear" w:color="auto" w:fill="FFFFFF"/>
        </w:rPr>
        <w:t xml:space="preserve"> based on </w:t>
      </w:r>
      <w:r w:rsidR="00FD3011">
        <w:rPr>
          <w:color w:val="222222"/>
          <w:shd w:val="clear" w:color="auto" w:fill="FFFFFF"/>
        </w:rPr>
        <w:t>these</w:t>
      </w:r>
      <w:r w:rsidR="00FD3011" w:rsidRPr="00CD1929">
        <w:rPr>
          <w:color w:val="222222"/>
          <w:shd w:val="clear" w:color="auto" w:fill="FFFFFF"/>
        </w:rPr>
        <w:t xml:space="preserve"> </w:t>
      </w:r>
      <w:r w:rsidRPr="00CD1929">
        <w:rPr>
          <w:color w:val="222222"/>
          <w:shd w:val="clear" w:color="auto" w:fill="FFFFFF"/>
        </w:rPr>
        <w:t xml:space="preserve">scores. </w:t>
      </w:r>
    </w:p>
    <w:p w14:paraId="77D9D4C1" w14:textId="77777777" w:rsidR="00416EDD" w:rsidRPr="00416EDD" w:rsidRDefault="00416EDD" w:rsidP="00416EDD">
      <w:pPr>
        <w:rPr>
          <w:lang w:val="en-GB"/>
        </w:rPr>
      </w:pPr>
    </w:p>
    <w:p w14:paraId="78F4E198" w14:textId="57E1ABF0" w:rsidR="00344C98" w:rsidRPr="002D01A1" w:rsidRDefault="00344C98" w:rsidP="007C15A3">
      <w:pPr>
        <w:pStyle w:val="Heading2"/>
      </w:pPr>
      <w:r w:rsidRPr="002D01A1">
        <w:t>Analysis</w:t>
      </w:r>
    </w:p>
    <w:p w14:paraId="1F65DFE9" w14:textId="77777777" w:rsidR="00344C98" w:rsidRPr="009113C4" w:rsidRDefault="00344C98" w:rsidP="009113C4">
      <w:pPr>
        <w:pStyle w:val="Heading3"/>
      </w:pPr>
      <w:r w:rsidRPr="009113C4">
        <w:t>Current prevalence</w:t>
      </w:r>
    </w:p>
    <w:p w14:paraId="55D3768A" w14:textId="4BA31D18" w:rsidR="00293815" w:rsidRDefault="00E007CD" w:rsidP="002D01A1">
      <w:pPr>
        <w:pStyle w:val="Default"/>
        <w:spacing w:after="120" w:line="276" w:lineRule="auto"/>
        <w:jc w:val="both"/>
        <w:rPr>
          <w:rFonts w:asciiTheme="minorHAnsi" w:hAnsiTheme="minorHAnsi" w:cstheme="minorHAnsi"/>
        </w:rPr>
      </w:pPr>
      <w:r>
        <w:rPr>
          <w:rFonts w:asciiTheme="minorHAnsi" w:hAnsiTheme="minorHAnsi" w:cstheme="minorHAnsi"/>
        </w:rPr>
        <w:t>The p</w:t>
      </w:r>
      <w:r w:rsidRPr="006973B3">
        <w:rPr>
          <w:rFonts w:asciiTheme="minorHAnsi" w:hAnsiTheme="minorHAnsi" w:cstheme="minorHAnsi"/>
        </w:rPr>
        <w:t>revalence and 95% confidence intervals</w:t>
      </w:r>
      <w:r w:rsidR="00DC4E4F">
        <w:rPr>
          <w:rFonts w:asciiTheme="minorHAnsi" w:hAnsiTheme="minorHAnsi" w:cstheme="minorHAnsi"/>
        </w:rPr>
        <w:fldChar w:fldCharType="begin"/>
      </w:r>
      <w:r w:rsidR="00774F4A">
        <w:rPr>
          <w:rFonts w:asciiTheme="minorHAnsi" w:hAnsiTheme="minorHAnsi" w:cstheme="minorHAnsi"/>
        </w:rPr>
        <w:instrText xml:space="preserve"> ADDIN EN.CITE &lt;EndNote&gt;&lt;Cite&gt;&lt;Author&gt;Bland&lt;/Author&gt;&lt;Year&gt;2015&lt;/Year&gt;&lt;RecNum&gt;11&lt;/RecNum&gt;&lt;DisplayText&gt;&lt;style face="superscript"&gt;20&lt;/style&gt;&lt;/DisplayText&gt;&lt;record&gt;&lt;rec-number&gt;11&lt;/rec-number&gt;&lt;foreign-keys&gt;&lt;key app="EN" db-id="zwd9zadvm9rft1etsv2vr0an9trw0vzxwe0f" timestamp="1572789071"&gt;11&lt;/key&gt;&lt;/foreign-keys&gt;&lt;ref-type name="Book Section"&gt;5&lt;/ref-type&gt;&lt;contributors&gt;&lt;authors&gt;&lt;author&gt;Bland, J Martin&lt;/author&gt;&lt;/authors&gt;&lt;/contributors&gt;&lt;titles&gt;&lt;title&gt;Standard error and confidence interval for a proportion&lt;/title&gt;&lt;secondary-title&gt;An introduction to medical statistics&lt;/secondary-title&gt;&lt;/titles&gt;&lt;pages&gt;105-106&lt;/pages&gt;&lt;edition&gt;4th&lt;/edition&gt;&lt;section&gt;8.4 &lt;/section&gt;&lt;dates&gt;&lt;year&gt;2015&lt;/year&gt;&lt;/dates&gt;&lt;pub-location&gt;Oxford&lt;/pub-location&gt;&lt;publisher&gt;Oxford University Press&lt;/publisher&gt;&lt;isbn&gt;0199589925&lt;/isbn&gt;&lt;urls&gt;&lt;/urls&gt;&lt;/record&gt;&lt;/Cite&gt;&lt;/EndNote&gt;</w:instrText>
      </w:r>
      <w:r w:rsidR="00DC4E4F">
        <w:rPr>
          <w:rFonts w:asciiTheme="minorHAnsi" w:hAnsiTheme="minorHAnsi" w:cstheme="minorHAnsi"/>
        </w:rPr>
        <w:fldChar w:fldCharType="separate"/>
      </w:r>
      <w:r w:rsidR="00306175" w:rsidRPr="00306175">
        <w:rPr>
          <w:rFonts w:asciiTheme="minorHAnsi" w:hAnsiTheme="minorHAnsi" w:cstheme="minorHAnsi"/>
          <w:noProof/>
          <w:vertAlign w:val="superscript"/>
        </w:rPr>
        <w:t>20</w:t>
      </w:r>
      <w:r w:rsidR="00DC4E4F">
        <w:rPr>
          <w:rFonts w:asciiTheme="minorHAnsi" w:hAnsiTheme="minorHAnsi" w:cstheme="minorHAnsi"/>
        </w:rPr>
        <w:fldChar w:fldCharType="end"/>
      </w:r>
      <w:r w:rsidRPr="006973B3">
        <w:rPr>
          <w:rFonts w:asciiTheme="minorHAnsi" w:hAnsiTheme="minorHAnsi" w:cstheme="minorHAnsi"/>
        </w:rPr>
        <w:t xml:space="preserve"> were calculated per 10,000 population at risk (aged</w:t>
      </w:r>
      <w:r>
        <w:rPr>
          <w:rFonts w:asciiTheme="minorHAnsi" w:hAnsiTheme="minorHAnsi" w:cstheme="minorHAnsi"/>
        </w:rPr>
        <w:t xml:space="preserve"> 0-19 years)</w:t>
      </w:r>
      <w:r w:rsidR="000F7760">
        <w:rPr>
          <w:rFonts w:asciiTheme="minorHAnsi" w:hAnsiTheme="minorHAnsi" w:cstheme="minorHAnsi"/>
        </w:rPr>
        <w:t xml:space="preserve"> </w:t>
      </w:r>
      <w:r w:rsidR="000F7760" w:rsidRPr="006C2223">
        <w:rPr>
          <w:rFonts w:asciiTheme="minorHAnsi" w:hAnsiTheme="minorHAnsi" w:cstheme="minorHAnsi"/>
          <w:color w:val="000000" w:themeColor="text1"/>
        </w:rPr>
        <w:t xml:space="preserve">by dividing the number of individuals with an </w:t>
      </w:r>
      <w:r w:rsidR="003A0D35">
        <w:t>life-limiting condition</w:t>
      </w:r>
      <w:r w:rsidR="000F7760" w:rsidRPr="006C2223">
        <w:rPr>
          <w:rFonts w:asciiTheme="minorHAnsi" w:hAnsiTheme="minorHAnsi" w:cstheme="minorHAnsi"/>
          <w:color w:val="000000" w:themeColor="text1"/>
        </w:rPr>
        <w:t xml:space="preserve"> by the population estimates for that year according to the ETHPOP dataset</w:t>
      </w:r>
      <w:r w:rsidR="000F7760" w:rsidRPr="006C2223">
        <w:rPr>
          <w:rFonts w:asciiTheme="minorHAnsi" w:hAnsiTheme="minorHAnsi" w:cstheme="minorHAnsi"/>
          <w:color w:val="000000" w:themeColor="text1"/>
        </w:rPr>
        <w:fldChar w:fldCharType="begin"/>
      </w:r>
      <w:r w:rsidR="00C507FA">
        <w:rPr>
          <w:rFonts w:asciiTheme="minorHAnsi" w:hAnsiTheme="minorHAnsi" w:cstheme="minorHAnsi"/>
          <w:color w:val="000000" w:themeColor="text1"/>
        </w:rPr>
        <w:instrText xml:space="preserve"> ADDIN EN.CITE &lt;EndNote&gt;&lt;Cite&gt;&lt;Author&gt;Wohland P&lt;/Author&gt;&lt;Year&gt;2016&lt;/Year&gt;&lt;RecNum&gt;27&lt;/RecNum&gt;&lt;DisplayText&gt;&lt;style face="superscript"&gt;15&lt;/style&gt;&lt;/DisplayText&gt;&lt;record&gt;&lt;rec-number&gt;27&lt;/rec-number&gt;&lt;foreign-keys&gt;&lt;key app="EN" db-id="zwd9zadvm9rft1etsv2vr0an9trw0vzxwe0f" timestamp="1572792981"&gt;27&lt;/key&gt;&lt;/foreign-keys&gt;&lt;ref-type name="Web Page"&gt;12&lt;/ref-type&gt;&lt;contributors&gt;&lt;authors&gt;&lt;author&gt;Wohland P, &lt;/author&gt;&lt;author&gt;Burkitt M, &lt;/author&gt;&lt;author&gt;Norman P, &lt;/author&gt;&lt;author&gt;Rees P, &lt;/author&gt;&lt;author&gt;Boden P, &lt;/author&gt;&lt;author&gt;Durham H&lt;/author&gt;&lt;/authors&gt;&lt;/contributors&gt;&lt;titles&gt;&lt;title&gt;EthPOP database &lt;/title&gt;&lt;/titles&gt;&lt;volume&gt;2019&lt;/volume&gt;&lt;dates&gt;&lt;year&gt;2016&lt;/year&gt;&lt;/dates&gt;&lt;urls&gt;&lt;related-urls&gt;&lt;url&gt;https://www.ethpop.org/&lt;/url&gt;&lt;/related-urls&gt;&lt;/urls&gt;&lt;/record&gt;&lt;/Cite&gt;&lt;/EndNote&gt;</w:instrText>
      </w:r>
      <w:r w:rsidR="000F7760" w:rsidRPr="006C2223">
        <w:rPr>
          <w:rFonts w:asciiTheme="minorHAnsi" w:hAnsiTheme="minorHAnsi" w:cstheme="minorHAnsi"/>
          <w:color w:val="000000" w:themeColor="text1"/>
        </w:rPr>
        <w:fldChar w:fldCharType="separate"/>
      </w:r>
      <w:r w:rsidR="00C507FA" w:rsidRPr="00C507FA">
        <w:rPr>
          <w:rFonts w:asciiTheme="minorHAnsi" w:hAnsiTheme="minorHAnsi" w:cstheme="minorHAnsi"/>
          <w:noProof/>
          <w:color w:val="000000" w:themeColor="text1"/>
          <w:vertAlign w:val="superscript"/>
        </w:rPr>
        <w:t>15</w:t>
      </w:r>
      <w:r w:rsidR="000F7760" w:rsidRPr="006C2223">
        <w:rPr>
          <w:rFonts w:asciiTheme="minorHAnsi" w:hAnsiTheme="minorHAnsi" w:cstheme="minorHAnsi"/>
          <w:color w:val="000000" w:themeColor="text1"/>
        </w:rPr>
        <w:fldChar w:fldCharType="end"/>
      </w:r>
      <w:r w:rsidRPr="006C2223">
        <w:rPr>
          <w:rFonts w:asciiTheme="minorHAnsi" w:hAnsiTheme="minorHAnsi" w:cstheme="minorHAnsi"/>
          <w:color w:val="000000" w:themeColor="text1"/>
        </w:rPr>
        <w:t xml:space="preserve">. </w:t>
      </w:r>
      <w:r w:rsidR="00344C98" w:rsidRPr="00472D07">
        <w:rPr>
          <w:rFonts w:asciiTheme="minorHAnsi" w:hAnsiTheme="minorHAnsi" w:cstheme="minorHAnsi"/>
        </w:rPr>
        <w:t xml:space="preserve">Prevalence was calculated </w:t>
      </w:r>
      <w:r w:rsidR="00344C98">
        <w:rPr>
          <w:rFonts w:asciiTheme="minorHAnsi" w:hAnsiTheme="minorHAnsi" w:cstheme="minorHAnsi"/>
        </w:rPr>
        <w:t>as an overall total per 10</w:t>
      </w:r>
      <w:r w:rsidR="00605EF3">
        <w:rPr>
          <w:rFonts w:asciiTheme="minorHAnsi" w:hAnsiTheme="minorHAnsi" w:cstheme="minorHAnsi"/>
        </w:rPr>
        <w:t>,</w:t>
      </w:r>
      <w:r w:rsidR="00344C98">
        <w:rPr>
          <w:rFonts w:asciiTheme="minorHAnsi" w:hAnsiTheme="minorHAnsi" w:cstheme="minorHAnsi"/>
        </w:rPr>
        <w:t>000 and stratified</w:t>
      </w:r>
      <w:r w:rsidR="00344C98" w:rsidRPr="00472D07">
        <w:rPr>
          <w:rFonts w:asciiTheme="minorHAnsi" w:hAnsiTheme="minorHAnsi" w:cstheme="minorHAnsi"/>
        </w:rPr>
        <w:t xml:space="preserve"> by </w:t>
      </w:r>
      <w:r w:rsidR="006C2223" w:rsidRPr="00472D07">
        <w:rPr>
          <w:rFonts w:asciiTheme="minorHAnsi" w:hAnsiTheme="minorHAnsi" w:cstheme="minorHAnsi"/>
        </w:rPr>
        <w:t xml:space="preserve">age </w:t>
      </w:r>
      <w:r w:rsidR="006C2223">
        <w:rPr>
          <w:rFonts w:asciiTheme="minorHAnsi" w:hAnsiTheme="minorHAnsi" w:cstheme="minorHAnsi"/>
        </w:rPr>
        <w:t>group</w:t>
      </w:r>
      <w:r w:rsidR="009B7C64">
        <w:rPr>
          <w:rFonts w:asciiTheme="minorHAnsi" w:hAnsiTheme="minorHAnsi" w:cstheme="minorHAnsi"/>
        </w:rPr>
        <w:t>, diagnostic category, ethnicity and deprivation category.</w:t>
      </w:r>
      <w:r w:rsidR="00344C98" w:rsidRPr="00472D07">
        <w:rPr>
          <w:rFonts w:asciiTheme="minorHAnsi" w:hAnsiTheme="minorHAnsi" w:cstheme="minorHAnsi"/>
        </w:rPr>
        <w:t xml:space="preserve"> </w:t>
      </w:r>
    </w:p>
    <w:p w14:paraId="7B7C601D" w14:textId="1D5970E3" w:rsidR="000B78DD" w:rsidRPr="006C2223" w:rsidRDefault="000B78DD" w:rsidP="000B78DD">
      <w:pPr>
        <w:pStyle w:val="Default"/>
        <w:spacing w:after="120" w:line="276" w:lineRule="auto"/>
        <w:jc w:val="both"/>
        <w:rPr>
          <w:rFonts w:asciiTheme="minorHAnsi" w:hAnsiTheme="minorHAnsi" w:cstheme="minorHAnsi"/>
        </w:rPr>
      </w:pPr>
      <w:r w:rsidRPr="006C2223">
        <w:rPr>
          <w:rFonts w:asciiTheme="minorHAnsi" w:hAnsiTheme="minorHAnsi" w:cstheme="minorHAnsi"/>
        </w:rPr>
        <w:t xml:space="preserve">A </w:t>
      </w:r>
      <w:r w:rsidR="006C2223" w:rsidRPr="006C2223">
        <w:rPr>
          <w:rFonts w:asciiTheme="minorHAnsi" w:hAnsiTheme="minorHAnsi" w:cstheme="minorHAnsi"/>
        </w:rPr>
        <w:t xml:space="preserve">further calculation of prevalence using a restricted definition of </w:t>
      </w:r>
      <w:r w:rsidR="003A0D35">
        <w:t>life-limiting condition</w:t>
      </w:r>
      <w:r w:rsidR="006C2223" w:rsidRPr="006C2223">
        <w:rPr>
          <w:rFonts w:asciiTheme="minorHAnsi" w:hAnsiTheme="minorHAnsi" w:cstheme="minorHAnsi"/>
        </w:rPr>
        <w:t xml:space="preserve"> was undertaken which</w:t>
      </w:r>
      <w:r w:rsidRPr="006C2223">
        <w:rPr>
          <w:rFonts w:asciiTheme="minorHAnsi" w:hAnsiTheme="minorHAnsi" w:cstheme="minorHAnsi"/>
        </w:rPr>
        <w:t xml:space="preserve"> exclude</w:t>
      </w:r>
      <w:r w:rsidR="006C2223" w:rsidRPr="006C2223">
        <w:rPr>
          <w:rFonts w:asciiTheme="minorHAnsi" w:hAnsiTheme="minorHAnsi" w:cstheme="minorHAnsi"/>
        </w:rPr>
        <w:t>d</w:t>
      </w:r>
      <w:r w:rsidRPr="006C2223">
        <w:rPr>
          <w:rFonts w:asciiTheme="minorHAnsi" w:hAnsiTheme="minorHAnsi" w:cstheme="minorHAnsi"/>
        </w:rPr>
        <w:t xml:space="preserve"> the following sets of diagnoses</w:t>
      </w:r>
      <w:r w:rsidR="00981678">
        <w:rPr>
          <w:rFonts w:asciiTheme="minorHAnsi" w:hAnsiTheme="minorHAnsi" w:cstheme="minorHAnsi"/>
        </w:rPr>
        <w:t xml:space="preserve"> </w:t>
      </w:r>
      <w:r w:rsidR="006C2223" w:rsidRPr="006C2223">
        <w:rPr>
          <w:rFonts w:asciiTheme="minorHAnsi" w:hAnsiTheme="minorHAnsi" w:cstheme="minorHAnsi"/>
        </w:rPr>
        <w:t>(</w:t>
      </w:r>
      <w:r w:rsidRPr="006C2223">
        <w:rPr>
          <w:rFonts w:asciiTheme="minorHAnsi" w:hAnsiTheme="minorHAnsi" w:cstheme="minorHAnsi"/>
        </w:rPr>
        <w:t xml:space="preserve">identified by the </w:t>
      </w:r>
      <w:r w:rsidR="009113C4">
        <w:rPr>
          <w:rFonts w:asciiTheme="minorHAnsi" w:hAnsiTheme="minorHAnsi" w:cstheme="minorHAnsi"/>
        </w:rPr>
        <w:t>study</w:t>
      </w:r>
      <w:r w:rsidR="006C2223" w:rsidRPr="006C2223">
        <w:rPr>
          <w:rFonts w:asciiTheme="minorHAnsi" w:hAnsiTheme="minorHAnsi" w:cstheme="minorHAnsi"/>
        </w:rPr>
        <w:t xml:space="preserve"> advisory board)</w:t>
      </w:r>
      <w:r w:rsidRPr="006C2223">
        <w:rPr>
          <w:rFonts w:asciiTheme="minorHAnsi" w:hAnsiTheme="minorHAnsi" w:cstheme="minorHAnsi"/>
        </w:rPr>
        <w:t>:</w:t>
      </w:r>
    </w:p>
    <w:p w14:paraId="6D802973" w14:textId="77777777" w:rsidR="000B78DD" w:rsidRPr="006C2223" w:rsidRDefault="000B78DD" w:rsidP="000B78DD">
      <w:pPr>
        <w:pStyle w:val="Default"/>
        <w:numPr>
          <w:ilvl w:val="0"/>
          <w:numId w:val="1"/>
        </w:numPr>
        <w:spacing w:after="120" w:line="276" w:lineRule="auto"/>
        <w:jc w:val="both"/>
        <w:rPr>
          <w:rFonts w:asciiTheme="minorHAnsi" w:hAnsiTheme="minorHAnsi" w:cstheme="minorHAnsi"/>
        </w:rPr>
      </w:pPr>
      <w:r w:rsidRPr="006C2223">
        <w:rPr>
          <w:rFonts w:asciiTheme="minorHAnsi" w:hAnsiTheme="minorHAnsi" w:cstheme="minorHAnsi"/>
        </w:rPr>
        <w:t>Perinatal disorders were assumed not to be relevant after the first birthday</w:t>
      </w:r>
      <w:r w:rsidRPr="006C2223">
        <w:rPr>
          <w:rStyle w:val="FootnoteReference"/>
          <w:rFonts w:asciiTheme="minorHAnsi" w:hAnsiTheme="minorHAnsi" w:cstheme="minorHAnsi"/>
        </w:rPr>
        <w:footnoteReference w:id="2"/>
      </w:r>
    </w:p>
    <w:p w14:paraId="68C316CA" w14:textId="745B47FA" w:rsidR="000B78DD" w:rsidRPr="006C2223" w:rsidRDefault="000B78DD" w:rsidP="000B78DD">
      <w:pPr>
        <w:pStyle w:val="Default"/>
        <w:numPr>
          <w:ilvl w:val="0"/>
          <w:numId w:val="1"/>
        </w:numPr>
        <w:spacing w:after="120" w:line="276" w:lineRule="auto"/>
        <w:jc w:val="both"/>
        <w:rPr>
          <w:rFonts w:asciiTheme="minorHAnsi" w:hAnsiTheme="minorHAnsi" w:cstheme="minorHAnsi"/>
        </w:rPr>
      </w:pPr>
      <w:r w:rsidRPr="006C2223">
        <w:rPr>
          <w:rFonts w:asciiTheme="minorHAnsi" w:hAnsiTheme="minorHAnsi" w:cstheme="minorHAnsi"/>
        </w:rPr>
        <w:t>Oncology cases 5 years after diagnosis</w:t>
      </w:r>
      <w:r w:rsidR="00FD3011">
        <w:rPr>
          <w:rFonts w:asciiTheme="minorHAnsi" w:hAnsiTheme="minorHAnsi" w:cstheme="minorHAnsi"/>
        </w:rPr>
        <w:t>,</w:t>
      </w:r>
      <w:r w:rsidRPr="006C2223">
        <w:rPr>
          <w:rFonts w:asciiTheme="minorHAnsi" w:hAnsiTheme="minorHAnsi" w:cstheme="minorHAnsi"/>
        </w:rPr>
        <w:t xml:space="preserve"> </w:t>
      </w:r>
      <w:r w:rsidR="003D0469">
        <w:rPr>
          <w:rFonts w:asciiTheme="minorHAnsi" w:hAnsiTheme="minorHAnsi" w:cstheme="minorHAnsi"/>
        </w:rPr>
        <w:t>which</w:t>
      </w:r>
      <w:r w:rsidRPr="006C2223">
        <w:rPr>
          <w:rFonts w:asciiTheme="minorHAnsi" w:hAnsiTheme="minorHAnsi" w:cstheme="minorHAnsi"/>
        </w:rPr>
        <w:t xml:space="preserve"> were assumed to be resolved</w:t>
      </w:r>
    </w:p>
    <w:p w14:paraId="30013B9B" w14:textId="6BBF719F" w:rsidR="002D01A1" w:rsidRPr="006C2223" w:rsidRDefault="000B78DD" w:rsidP="002D01A1">
      <w:pPr>
        <w:pStyle w:val="Default"/>
        <w:numPr>
          <w:ilvl w:val="0"/>
          <w:numId w:val="1"/>
        </w:numPr>
        <w:spacing w:after="120" w:line="276" w:lineRule="auto"/>
        <w:jc w:val="both"/>
        <w:rPr>
          <w:rFonts w:asciiTheme="minorHAnsi" w:hAnsiTheme="minorHAnsi" w:cstheme="minorHAnsi"/>
        </w:rPr>
      </w:pPr>
      <w:r w:rsidRPr="006C2223">
        <w:rPr>
          <w:rFonts w:asciiTheme="minorHAnsi" w:hAnsiTheme="minorHAnsi" w:cstheme="minorHAnsi"/>
        </w:rPr>
        <w:t>Early stage (1-3) kidney failure.</w:t>
      </w:r>
    </w:p>
    <w:p w14:paraId="2C777329" w14:textId="77777777" w:rsidR="00293815" w:rsidRDefault="00293815" w:rsidP="009113C4">
      <w:pPr>
        <w:pStyle w:val="Heading3"/>
      </w:pPr>
      <w:bookmarkStart w:id="2" w:name="_Toc25922094"/>
      <w:r>
        <w:t>Modelling of future prevalence</w:t>
      </w:r>
      <w:bookmarkEnd w:id="2"/>
      <w:r>
        <w:t xml:space="preserve"> </w:t>
      </w:r>
    </w:p>
    <w:p w14:paraId="7D89BC5D" w14:textId="785B0AFA" w:rsidR="00293815" w:rsidRDefault="00D34694" w:rsidP="001D599C">
      <w:pPr>
        <w:spacing w:line="276" w:lineRule="auto"/>
        <w:jc w:val="both"/>
      </w:pPr>
      <w:r>
        <w:t>A population based modelling approach, utilizing the ETHPOP data, was used to allow for the prevalence differences by age group</w:t>
      </w:r>
      <w:r w:rsidR="00981678">
        <w:t>, sex, GOR</w:t>
      </w:r>
      <w:r>
        <w:t xml:space="preserve"> and ethnicity</w:t>
      </w:r>
      <w:r w:rsidR="00FD3011">
        <w:t>.</w:t>
      </w:r>
      <w:r w:rsidR="00293815">
        <w:fldChar w:fldCharType="begin"/>
      </w:r>
      <w:r w:rsidR="00774F4A">
        <w:instrText xml:space="preserve"> ADDIN EN.CITE &lt;EndNote&gt;&lt;Cite&gt;&lt;Author&gt;AD&lt;/Author&gt;&lt;Year&gt;1997&lt;/Year&gt;&lt;RecNum&gt;30&lt;/RecNum&gt;&lt;DisplayText&gt;&lt;style face="superscript"&gt;21&lt;/style&gt;&lt;/DisplayText&gt;&lt;record&gt;&lt;rec-number&gt;30&lt;/rec-number&gt;&lt;foreign-keys&gt;&lt;key app="EN" db-id="zwd9zadvm9rft1etsv2vr0an9trw0vzxwe0f" timestamp="1574262917"&gt;30&lt;/key&gt;&lt;/foreign-keys&gt;&lt;ref-type name="Journal Article"&gt;17&lt;/ref-type&gt;&lt;contributors&gt;&lt;authors&gt;&lt;author&gt;Murray CJL  Lopez AD&lt;/author&gt;&lt;/authors&gt;&lt;/contributors&gt;&lt;titles&gt;&lt;title&gt;Alternative projections of mortality and disability by cause 1990–2020: Global Burden of Disease Study&lt;/title&gt;&lt;secondary-title&gt;The Lancet&lt;/secondary-title&gt;&lt;/titles&gt;&lt;periodical&gt;&lt;full-title&gt;The Lancet&lt;/full-title&gt;&lt;/periodical&gt;&lt;pages&gt;1498-1504&lt;/pages&gt;&lt;volume&gt;349.9064 &lt;/volume&gt;&lt;dates&gt;&lt;year&gt;1997&lt;/year&gt;&lt;/dates&gt;&lt;urls&gt;&lt;/urls&gt;&lt;/record&gt;&lt;/Cite&gt;&lt;/EndNote&gt;</w:instrText>
      </w:r>
      <w:r w:rsidR="00293815">
        <w:fldChar w:fldCharType="separate"/>
      </w:r>
      <w:r w:rsidR="00306175" w:rsidRPr="00306175">
        <w:rPr>
          <w:noProof/>
          <w:vertAlign w:val="superscript"/>
        </w:rPr>
        <w:t>21</w:t>
      </w:r>
      <w:r w:rsidR="00293815">
        <w:fldChar w:fldCharType="end"/>
      </w:r>
      <w:r w:rsidR="00293815">
        <w:t xml:space="preserve"> This modelling approach automatically adjusts for changing population demographics and d</w:t>
      </w:r>
      <w:r w:rsidR="00293815" w:rsidRPr="005220F3">
        <w:t>oes not require separation of incidence, survival and migration</w:t>
      </w:r>
      <w:r w:rsidR="00C749D4">
        <w:t>.</w:t>
      </w:r>
      <w:r w:rsidR="00CB22A4" w:rsidDel="00CB22A4">
        <w:t xml:space="preserve"> </w:t>
      </w:r>
    </w:p>
    <w:p w14:paraId="14A9C587" w14:textId="38D1B543" w:rsidR="00C749D4" w:rsidRDefault="00C749D4" w:rsidP="00CB22A4">
      <w:pPr>
        <w:spacing w:line="276" w:lineRule="auto"/>
        <w:jc w:val="both"/>
        <w:rPr>
          <w:rFonts w:cstheme="minorHAnsi"/>
        </w:rPr>
      </w:pPr>
      <w:r>
        <w:rPr>
          <w:rFonts w:cstheme="minorHAnsi"/>
        </w:rPr>
        <w:lastRenderedPageBreak/>
        <w:t>HES data from 2004</w:t>
      </w:r>
      <w:r w:rsidR="00CB22A4">
        <w:rPr>
          <w:rFonts w:cstheme="minorHAnsi"/>
        </w:rPr>
        <w:t>/5</w:t>
      </w:r>
      <w:r>
        <w:rPr>
          <w:rFonts w:cstheme="minorHAnsi"/>
        </w:rPr>
        <w:t>-2016</w:t>
      </w:r>
      <w:r w:rsidR="00CB22A4">
        <w:rPr>
          <w:rFonts w:cstheme="minorHAnsi"/>
        </w:rPr>
        <w:t>/17</w:t>
      </w:r>
      <w:r>
        <w:rPr>
          <w:rFonts w:cstheme="minorHAnsi"/>
        </w:rPr>
        <w:t xml:space="preserve"> </w:t>
      </w:r>
      <w:r w:rsidR="00FD3011">
        <w:rPr>
          <w:rFonts w:cstheme="minorHAnsi"/>
        </w:rPr>
        <w:t xml:space="preserve">were </w:t>
      </w:r>
      <w:r w:rsidR="000B78DD">
        <w:rPr>
          <w:rFonts w:cstheme="minorHAnsi"/>
        </w:rPr>
        <w:t>the base data for these calculations due to greater missing data for ethnicity prior to 2004</w:t>
      </w:r>
      <w:r w:rsidR="00E31FE1">
        <w:rPr>
          <w:rFonts w:cstheme="minorHAnsi"/>
        </w:rPr>
        <w:t>/5</w:t>
      </w:r>
      <w:r w:rsidR="000B78DD">
        <w:rPr>
          <w:rFonts w:cstheme="minorHAnsi"/>
        </w:rPr>
        <w:t xml:space="preserve"> and </w:t>
      </w:r>
      <w:r w:rsidR="007D58D1">
        <w:rPr>
          <w:rFonts w:cstheme="minorHAnsi"/>
        </w:rPr>
        <w:t>the introduction</w:t>
      </w:r>
      <w:r w:rsidR="00FE4B4E">
        <w:rPr>
          <w:rFonts w:cstheme="minorHAnsi"/>
        </w:rPr>
        <w:t xml:space="preserve"> </w:t>
      </w:r>
      <w:r w:rsidR="00306175">
        <w:rPr>
          <w:rFonts w:cstheme="minorHAnsi"/>
        </w:rPr>
        <w:t>of a ‘</w:t>
      </w:r>
      <w:r w:rsidR="00306175">
        <w:t>Payment by R</w:t>
      </w:r>
      <w:r>
        <w:t>esults</w:t>
      </w:r>
      <w:r w:rsidR="00306175">
        <w:t>’</w:t>
      </w:r>
      <w:r>
        <w:t xml:space="preserve"> system</w:t>
      </w:r>
      <w:r w:rsidR="007D58D1">
        <w:t xml:space="preserve"> in 2004</w:t>
      </w:r>
      <w:r w:rsidR="000B78DD">
        <w:t xml:space="preserve"> </w:t>
      </w:r>
      <w:r w:rsidR="00306175">
        <w:rPr>
          <w:rFonts w:cstheme="minorHAnsi"/>
        </w:rPr>
        <w:t>which may have a</w:t>
      </w:r>
      <w:r>
        <w:rPr>
          <w:rFonts w:cstheme="minorHAnsi"/>
        </w:rPr>
        <w:t>ffected coding practices</w:t>
      </w:r>
      <w:r w:rsidR="00312754">
        <w:rPr>
          <w:rFonts w:cstheme="minorHAnsi"/>
        </w:rPr>
        <w:t>.</w:t>
      </w:r>
      <w:r>
        <w:rPr>
          <w:rFonts w:cstheme="minorHAnsi"/>
        </w:rPr>
        <w:fldChar w:fldCharType="begin"/>
      </w:r>
      <w:r w:rsidR="00C507FA">
        <w:rPr>
          <w:rFonts w:cstheme="minorHAnsi"/>
        </w:rPr>
        <w:instrText xml:space="preserve"> ADDIN EN.CITE &lt;EndNote&gt;&lt;Cite&gt;&lt;Author&gt;Herbert&lt;/Author&gt;&lt;Year&gt;2017&lt;/Year&gt;&lt;RecNum&gt;23&lt;/RecNum&gt;&lt;DisplayText&gt;&lt;style face="superscript"&gt;14&lt;/style&gt;&lt;/DisplayText&gt;&lt;record&gt;&lt;rec-number&gt;23&lt;/rec-number&gt;&lt;foreign-keys&gt;&lt;key app="EN" db-id="zwd9zadvm9rft1etsv2vr0an9trw0vzxwe0f" timestamp="1572791494"&gt;23&lt;/key&gt;&lt;/foreign-keys&gt;&lt;ref-type name="Journal Article"&gt;17&lt;/ref-type&gt;&lt;contributors&gt;&lt;authors&gt;&lt;author&gt;Herbert, Annie&lt;/author&gt;&lt;author&gt;Wijlaars, Linda&lt;/author&gt;&lt;author&gt;Zylbersztejn, Ania&lt;/author&gt;&lt;author&gt;Cromwell, David&lt;/author&gt;&lt;author&gt;Hardelid, Pia&lt;/author&gt;&lt;/authors&gt;&lt;/contributors&gt;&lt;titles&gt;&lt;title&gt;Data Resource Profile: Hospital Episode Statistics Admitted Patient Care (HES APC)&lt;/title&gt;&lt;secondary-title&gt;International Journal of Epidemiology&lt;/secondary-title&gt;&lt;/titles&gt;&lt;periodical&gt;&lt;full-title&gt;International Journal of Epidemiology&lt;/full-title&gt;&lt;/periodical&gt;&lt;pages&gt;1093-1093i&lt;/pages&gt;&lt;volume&gt;46&lt;/volume&gt;&lt;number&gt;4&lt;/number&gt;&lt;dates&gt;&lt;year&gt;2017&lt;/year&gt;&lt;/dates&gt;&lt;isbn&gt;0300-5771&lt;/isbn&gt;&lt;urls&gt;&lt;related-urls&gt;&lt;url&gt;https://doi.org/10.1093/ije/dyx015&lt;/url&gt;&lt;/related-urls&gt;&lt;/urls&gt;&lt;electronic-resource-num&gt;10.1093/ije/dyx015&lt;/electronic-resource-num&gt;&lt;access-date&gt;11/3/2019&lt;/access-date&gt;&lt;/record&gt;&lt;/Cite&gt;&lt;/EndNote&gt;</w:instrText>
      </w:r>
      <w:r>
        <w:rPr>
          <w:rFonts w:cstheme="minorHAnsi"/>
        </w:rPr>
        <w:fldChar w:fldCharType="separate"/>
      </w:r>
      <w:r w:rsidR="00C507FA" w:rsidRPr="00C507FA">
        <w:rPr>
          <w:rFonts w:cstheme="minorHAnsi"/>
          <w:noProof/>
          <w:vertAlign w:val="superscript"/>
        </w:rPr>
        <w:t>14</w:t>
      </w:r>
      <w:r>
        <w:rPr>
          <w:rFonts w:cstheme="minorHAnsi"/>
        </w:rPr>
        <w:fldChar w:fldCharType="end"/>
      </w:r>
    </w:p>
    <w:p w14:paraId="571B1BD1" w14:textId="74AA16F9" w:rsidR="00293815" w:rsidRDefault="00293815" w:rsidP="001D599C">
      <w:pPr>
        <w:pStyle w:val="Default"/>
        <w:spacing w:after="120" w:line="276" w:lineRule="auto"/>
        <w:jc w:val="both"/>
        <w:rPr>
          <w:color w:val="2A2A2A"/>
          <w:shd w:val="clear" w:color="auto" w:fill="FFFFFF"/>
        </w:rPr>
      </w:pPr>
      <w:r>
        <w:rPr>
          <w:rFonts w:asciiTheme="minorHAnsi" w:hAnsiTheme="minorHAnsi" w:cstheme="minorHAnsi"/>
        </w:rPr>
        <w:t xml:space="preserve">The annual probability of an individual having a </w:t>
      </w:r>
      <w:r w:rsidR="003A0D35">
        <w:t>life-limiting condition</w:t>
      </w:r>
      <w:r>
        <w:rPr>
          <w:rFonts w:asciiTheme="minorHAnsi" w:hAnsiTheme="minorHAnsi" w:cstheme="minorHAnsi"/>
        </w:rPr>
        <w:t xml:space="preserve"> was estimated using </w:t>
      </w:r>
      <w:r w:rsidR="00312754">
        <w:rPr>
          <w:rFonts w:asciiTheme="minorHAnsi" w:hAnsiTheme="minorHAnsi" w:cstheme="minorHAnsi"/>
        </w:rPr>
        <w:t xml:space="preserve">the following </w:t>
      </w:r>
      <w:r>
        <w:rPr>
          <w:rFonts w:asciiTheme="minorHAnsi" w:hAnsiTheme="minorHAnsi" w:cstheme="minorHAnsi"/>
        </w:rPr>
        <w:t>logistic regression</w:t>
      </w:r>
      <w:r w:rsidR="003D0469">
        <w:rPr>
          <w:rFonts w:asciiTheme="minorHAnsi" w:hAnsiTheme="minorHAnsi" w:cstheme="minorHAnsi"/>
        </w:rPr>
        <w:t xml:space="preserve"> equation</w:t>
      </w:r>
      <w:r>
        <w:rPr>
          <w:color w:val="2A2A2A"/>
          <w:shd w:val="clear" w:color="auto" w:fill="FFFFFF"/>
        </w:rPr>
        <w:t>:</w:t>
      </w:r>
    </w:p>
    <w:p w14:paraId="4606FD16" w14:textId="77777777" w:rsidR="00293815" w:rsidRDefault="00CB4A7D" w:rsidP="001D599C">
      <w:pPr>
        <w:pStyle w:val="Default"/>
        <w:spacing w:after="120" w:line="276" w:lineRule="auto"/>
        <w:jc w:val="both"/>
        <w:rPr>
          <w:color w:val="2A2A2A"/>
          <w:shd w:val="clear" w:color="auto" w:fill="FFFFFF"/>
        </w:rPr>
      </w:pPr>
      <m:oMathPara>
        <m:oMath>
          <m:sSub>
            <m:sSubPr>
              <m:ctrlPr>
                <w:rPr>
                  <w:rFonts w:ascii="Cambria Math" w:hAnsi="Cambria Math"/>
                  <w:color w:val="2A2A2A"/>
                  <w:shd w:val="clear" w:color="auto" w:fill="FFFFFF"/>
                </w:rPr>
              </m:ctrlPr>
            </m:sSubPr>
            <m:e>
              <m:r>
                <m:rPr>
                  <m:sty m:val="p"/>
                </m:rPr>
                <w:rPr>
                  <w:rFonts w:ascii="Cambria Math" w:hAnsi="Cambria Math"/>
                  <w:color w:val="2A2A2A"/>
                  <w:shd w:val="clear" w:color="auto" w:fill="FFFFFF"/>
                </w:rPr>
                <m:t>log</m:t>
              </m:r>
            </m:e>
            <m:sub>
              <m:r>
                <w:rPr>
                  <w:rFonts w:ascii="Cambria Math" w:hAnsi="Cambria Math"/>
                  <w:color w:val="2A2A2A"/>
                  <w:shd w:val="clear" w:color="auto" w:fill="FFFFFF"/>
                </w:rPr>
                <m:t>e</m:t>
              </m:r>
            </m:sub>
          </m:sSub>
          <m:d>
            <m:dPr>
              <m:ctrlPr>
                <w:rPr>
                  <w:rFonts w:ascii="Cambria Math" w:hAnsi="Cambria Math"/>
                  <w:i/>
                  <w:color w:val="2A2A2A"/>
                  <w:shd w:val="clear" w:color="auto" w:fill="FFFFFF"/>
                </w:rPr>
              </m:ctrlPr>
            </m:dPr>
            <m:e>
              <m:f>
                <m:fPr>
                  <m:ctrlPr>
                    <w:rPr>
                      <w:rFonts w:ascii="Cambria Math" w:hAnsi="Cambria Math"/>
                      <w:i/>
                      <w:color w:val="2A2A2A"/>
                      <w:shd w:val="clear" w:color="auto" w:fill="FFFFFF"/>
                    </w:rPr>
                  </m:ctrlPr>
                </m:fPr>
                <m:num>
                  <m:r>
                    <w:rPr>
                      <w:rFonts w:ascii="Cambria Math" w:hAnsi="Cambria Math"/>
                      <w:color w:val="2A2A2A"/>
                      <w:shd w:val="clear" w:color="auto" w:fill="FFFFFF"/>
                    </w:rPr>
                    <m:t>P</m:t>
                  </m:r>
                </m:num>
                <m:den>
                  <m:r>
                    <w:rPr>
                      <w:rFonts w:ascii="Cambria Math" w:hAnsi="Cambria Math"/>
                      <w:color w:val="2A2A2A"/>
                      <w:shd w:val="clear" w:color="auto" w:fill="FFFFFF"/>
                    </w:rPr>
                    <m:t>1-P</m:t>
                  </m:r>
                </m:den>
              </m:f>
            </m:e>
          </m:d>
          <m:r>
            <w:rPr>
              <w:rFonts w:ascii="Cambria Math" w:hAnsi="Cambria Math"/>
              <w:color w:val="2A2A2A"/>
              <w:shd w:val="clear" w:color="auto" w:fill="FFFFFF"/>
            </w:rPr>
            <m:t xml:space="preserve">=C+ </m:t>
          </m:r>
          <m:sSub>
            <m:sSubPr>
              <m:ctrlPr>
                <w:rPr>
                  <w:rFonts w:ascii="Cambria Math" w:hAnsi="Cambria Math"/>
                  <w:i/>
                  <w:color w:val="2A2A2A"/>
                  <w:shd w:val="clear" w:color="auto" w:fill="FFFFFF"/>
                </w:rPr>
              </m:ctrlPr>
            </m:sSubPr>
            <m:e>
              <m:r>
                <w:rPr>
                  <w:rFonts w:ascii="Cambria Math" w:hAnsi="Cambria Math"/>
                  <w:color w:val="2A2A2A"/>
                  <w:shd w:val="clear" w:color="auto" w:fill="FFFFFF"/>
                </w:rPr>
                <m:t>β</m:t>
              </m:r>
            </m:e>
            <m:sub>
              <m:r>
                <w:rPr>
                  <w:rFonts w:ascii="Cambria Math" w:hAnsi="Cambria Math"/>
                  <w:color w:val="2A2A2A"/>
                  <w:shd w:val="clear" w:color="auto" w:fill="FFFFFF"/>
                </w:rPr>
                <m:t>1</m:t>
              </m:r>
            </m:sub>
          </m:sSub>
          <m:sSub>
            <m:sSubPr>
              <m:ctrlPr>
                <w:rPr>
                  <w:rFonts w:ascii="Cambria Math" w:hAnsi="Cambria Math"/>
                  <w:i/>
                  <w:color w:val="2A2A2A"/>
                  <w:shd w:val="clear" w:color="auto" w:fill="FFFFFF"/>
                </w:rPr>
              </m:ctrlPr>
            </m:sSubPr>
            <m:e>
              <m:r>
                <w:rPr>
                  <w:rFonts w:ascii="Cambria Math" w:hAnsi="Cambria Math"/>
                  <w:color w:val="2A2A2A"/>
                  <w:shd w:val="clear" w:color="auto" w:fill="FFFFFF"/>
                </w:rPr>
                <m:t>x</m:t>
              </m:r>
            </m:e>
            <m:sub>
              <m:r>
                <w:rPr>
                  <w:rFonts w:ascii="Cambria Math" w:hAnsi="Cambria Math"/>
                  <w:color w:val="2A2A2A"/>
                  <w:shd w:val="clear" w:color="auto" w:fill="FFFFFF"/>
                </w:rPr>
                <m:t>i</m:t>
              </m:r>
            </m:sub>
          </m:sSub>
          <m:r>
            <w:rPr>
              <w:rFonts w:ascii="Cambria Math" w:hAnsi="Cambria Math"/>
              <w:color w:val="2A2A2A"/>
              <w:shd w:val="clear" w:color="auto" w:fill="FFFFFF"/>
            </w:rPr>
            <m:t xml:space="preserve">+… </m:t>
          </m:r>
          <m:sSub>
            <m:sSubPr>
              <m:ctrlPr>
                <w:rPr>
                  <w:rFonts w:ascii="Cambria Math" w:hAnsi="Cambria Math"/>
                  <w:i/>
                  <w:color w:val="2A2A2A"/>
                  <w:shd w:val="clear" w:color="auto" w:fill="FFFFFF"/>
                </w:rPr>
              </m:ctrlPr>
            </m:sSubPr>
            <m:e>
              <m:r>
                <w:rPr>
                  <w:rFonts w:ascii="Cambria Math" w:hAnsi="Cambria Math"/>
                  <w:color w:val="2A2A2A"/>
                  <w:shd w:val="clear" w:color="auto" w:fill="FFFFFF"/>
                </w:rPr>
                <m:t>β</m:t>
              </m:r>
            </m:e>
            <m:sub>
              <m:r>
                <w:rPr>
                  <w:rFonts w:ascii="Cambria Math" w:hAnsi="Cambria Math"/>
                  <w:color w:val="2A2A2A"/>
                  <w:shd w:val="clear" w:color="auto" w:fill="FFFFFF"/>
                </w:rPr>
                <m:t>i</m:t>
              </m:r>
            </m:sub>
          </m:sSub>
          <m:sSub>
            <m:sSubPr>
              <m:ctrlPr>
                <w:rPr>
                  <w:rFonts w:ascii="Cambria Math" w:hAnsi="Cambria Math"/>
                  <w:i/>
                  <w:color w:val="2A2A2A"/>
                  <w:shd w:val="clear" w:color="auto" w:fill="FFFFFF"/>
                </w:rPr>
              </m:ctrlPr>
            </m:sSubPr>
            <m:e>
              <m:r>
                <w:rPr>
                  <w:rFonts w:ascii="Cambria Math" w:hAnsi="Cambria Math"/>
                  <w:color w:val="2A2A2A"/>
                  <w:shd w:val="clear" w:color="auto" w:fill="FFFFFF"/>
                </w:rPr>
                <m:t>x</m:t>
              </m:r>
            </m:e>
            <m:sub>
              <m:r>
                <w:rPr>
                  <w:rFonts w:ascii="Cambria Math" w:hAnsi="Cambria Math"/>
                  <w:color w:val="2A2A2A"/>
                  <w:shd w:val="clear" w:color="auto" w:fill="FFFFFF"/>
                </w:rPr>
                <m:t>i</m:t>
              </m:r>
            </m:sub>
          </m:sSub>
          <m:r>
            <w:rPr>
              <w:rFonts w:ascii="Cambria Math" w:hAnsi="Cambria Math"/>
              <w:color w:val="2A2A2A"/>
              <w:shd w:val="clear" w:color="auto" w:fill="FFFFFF"/>
            </w:rPr>
            <m:t>+</m:t>
          </m:r>
          <m:sSub>
            <m:sSubPr>
              <m:ctrlPr>
                <w:rPr>
                  <w:rFonts w:ascii="Cambria Math" w:hAnsi="Cambria Math"/>
                  <w:i/>
                  <w:color w:val="2A2A2A"/>
                  <w:shd w:val="clear" w:color="auto" w:fill="FFFFFF"/>
                </w:rPr>
              </m:ctrlPr>
            </m:sSubPr>
            <m:e>
              <m:r>
                <w:rPr>
                  <w:rFonts w:ascii="Cambria Math" w:hAnsi="Cambria Math"/>
                  <w:color w:val="2A2A2A"/>
                  <w:shd w:val="clear" w:color="auto" w:fill="FFFFFF"/>
                </w:rPr>
                <m:t>β</m:t>
              </m:r>
            </m:e>
            <m:sub>
              <m:r>
                <w:rPr>
                  <w:rFonts w:ascii="Cambria Math" w:hAnsi="Cambria Math"/>
                  <w:color w:val="2A2A2A"/>
                  <w:shd w:val="clear" w:color="auto" w:fill="FFFFFF"/>
                </w:rPr>
                <m:t>y1</m:t>
              </m:r>
            </m:sub>
          </m:sSub>
          <m:r>
            <w:rPr>
              <w:rFonts w:ascii="Cambria Math" w:hAnsi="Cambria Math"/>
              <w:color w:val="2A2A2A"/>
              <w:shd w:val="clear" w:color="auto" w:fill="FFFFFF"/>
            </w:rPr>
            <m:t>year+</m:t>
          </m:r>
          <m:sSub>
            <m:sSubPr>
              <m:ctrlPr>
                <w:rPr>
                  <w:rFonts w:ascii="Cambria Math" w:hAnsi="Cambria Math"/>
                  <w:i/>
                  <w:color w:val="2A2A2A"/>
                  <w:shd w:val="clear" w:color="auto" w:fill="FFFFFF"/>
                </w:rPr>
              </m:ctrlPr>
            </m:sSubPr>
            <m:e>
              <m:r>
                <w:rPr>
                  <w:rFonts w:ascii="Cambria Math" w:hAnsi="Cambria Math"/>
                  <w:color w:val="2A2A2A"/>
                  <w:shd w:val="clear" w:color="auto" w:fill="FFFFFF"/>
                </w:rPr>
                <m:t>β</m:t>
              </m:r>
            </m:e>
            <m:sub>
              <m:r>
                <w:rPr>
                  <w:rFonts w:ascii="Cambria Math" w:hAnsi="Cambria Math"/>
                  <w:color w:val="2A2A2A"/>
                  <w:shd w:val="clear" w:color="auto" w:fill="FFFFFF"/>
                </w:rPr>
                <m:t>y2</m:t>
              </m:r>
            </m:sub>
          </m:sSub>
          <m:sSup>
            <m:sSupPr>
              <m:ctrlPr>
                <w:rPr>
                  <w:rFonts w:ascii="Cambria Math" w:hAnsi="Cambria Math"/>
                  <w:i/>
                  <w:color w:val="2A2A2A"/>
                  <w:shd w:val="clear" w:color="auto" w:fill="FFFFFF"/>
                </w:rPr>
              </m:ctrlPr>
            </m:sSupPr>
            <m:e>
              <m:r>
                <w:rPr>
                  <w:rFonts w:ascii="Cambria Math" w:hAnsi="Cambria Math"/>
                  <w:color w:val="2A2A2A"/>
                  <w:shd w:val="clear" w:color="auto" w:fill="FFFFFF"/>
                </w:rPr>
                <m:t xml:space="preserve">year </m:t>
              </m:r>
            </m:e>
            <m:sup>
              <m:r>
                <w:rPr>
                  <w:rFonts w:ascii="Cambria Math" w:hAnsi="Cambria Math"/>
                  <w:color w:val="2A2A2A"/>
                  <w:shd w:val="clear" w:color="auto" w:fill="FFFFFF"/>
                </w:rPr>
                <m:t>2</m:t>
              </m:r>
            </m:sup>
          </m:sSup>
        </m:oMath>
      </m:oMathPara>
    </w:p>
    <w:p w14:paraId="15281EDE" w14:textId="416C376A" w:rsidR="00293815" w:rsidRPr="006709B8" w:rsidRDefault="00293815" w:rsidP="001D599C">
      <w:pPr>
        <w:pStyle w:val="Default"/>
        <w:spacing w:after="120" w:line="276" w:lineRule="auto"/>
        <w:jc w:val="both"/>
        <w:rPr>
          <w:color w:val="2A2A2A"/>
          <w:shd w:val="clear" w:color="auto" w:fill="FFFFFF"/>
        </w:rPr>
      </w:pPr>
      <w:r>
        <w:rPr>
          <w:color w:val="2A2A2A"/>
          <w:shd w:val="clear" w:color="auto" w:fill="FFFFFF"/>
        </w:rPr>
        <w:t xml:space="preserve">where </w:t>
      </w:r>
      <w:r w:rsidRPr="00821E90">
        <w:rPr>
          <w:i/>
          <w:color w:val="2A2A2A"/>
          <w:shd w:val="clear" w:color="auto" w:fill="FFFFFF"/>
        </w:rPr>
        <w:t>P</w:t>
      </w:r>
      <w:r>
        <w:rPr>
          <w:color w:val="2A2A2A"/>
          <w:shd w:val="clear" w:color="auto" w:fill="FFFFFF"/>
        </w:rPr>
        <w:t xml:space="preserve"> is the probability of an individual having a </w:t>
      </w:r>
      <w:r w:rsidR="003A0D35">
        <w:t>life-limiting condition</w:t>
      </w:r>
      <w:r>
        <w:rPr>
          <w:color w:val="2A2A2A"/>
          <w:shd w:val="clear" w:color="auto" w:fill="FFFFFF"/>
        </w:rPr>
        <w:t xml:space="preserve"> and </w:t>
      </w:r>
      <w:r w:rsidRPr="006709B8">
        <w:rPr>
          <w:i/>
          <w:color w:val="2A2A2A"/>
          <w:shd w:val="clear" w:color="auto" w:fill="FFFFFF"/>
        </w:rPr>
        <w:t>x</w:t>
      </w:r>
      <w:r w:rsidRPr="006709B8">
        <w:rPr>
          <w:i/>
          <w:color w:val="2A2A2A"/>
          <w:shd w:val="clear" w:color="auto" w:fill="FFFFFF"/>
          <w:vertAlign w:val="subscript"/>
        </w:rPr>
        <w:t>i</w:t>
      </w:r>
      <w:r>
        <w:rPr>
          <w:color w:val="2A2A2A"/>
          <w:shd w:val="clear" w:color="auto" w:fill="FFFFFF"/>
          <w:vertAlign w:val="subscript"/>
        </w:rPr>
        <w:t xml:space="preserve"> </w:t>
      </w:r>
      <w:r>
        <w:rPr>
          <w:color w:val="2A2A2A"/>
          <w:shd w:val="clear" w:color="auto" w:fill="FFFFFF"/>
        </w:rPr>
        <w:t xml:space="preserve">are </w:t>
      </w:r>
      <w:r w:rsidR="00EB4B27">
        <w:rPr>
          <w:color w:val="2A2A2A"/>
          <w:shd w:val="clear" w:color="auto" w:fill="FFFFFF"/>
        </w:rPr>
        <w:t xml:space="preserve">the values of the demographic variables included in the model: </w:t>
      </w:r>
      <w:r w:rsidR="005F741A">
        <w:rPr>
          <w:color w:val="2A2A2A"/>
          <w:shd w:val="clear" w:color="auto" w:fill="FFFFFF"/>
        </w:rPr>
        <w:t>sex,</w:t>
      </w:r>
      <w:r w:rsidR="00FD3011">
        <w:rPr>
          <w:color w:val="2A2A2A"/>
          <w:shd w:val="clear" w:color="auto" w:fill="FFFFFF"/>
        </w:rPr>
        <w:t xml:space="preserve"> </w:t>
      </w:r>
      <w:r>
        <w:rPr>
          <w:color w:val="2A2A2A"/>
          <w:shd w:val="clear" w:color="auto" w:fill="FFFFFF"/>
        </w:rPr>
        <w:t>age group,</w:t>
      </w:r>
      <w:r w:rsidR="00584287">
        <w:rPr>
          <w:color w:val="2A2A2A"/>
          <w:shd w:val="clear" w:color="auto" w:fill="FFFFFF"/>
        </w:rPr>
        <w:t xml:space="preserve"> </w:t>
      </w:r>
      <w:r>
        <w:rPr>
          <w:color w:val="2A2A2A"/>
          <w:shd w:val="clear" w:color="auto" w:fill="FFFFFF"/>
        </w:rPr>
        <w:t>ethnic group and GOR</w:t>
      </w:r>
      <w:r w:rsidR="00EB4B27">
        <w:rPr>
          <w:color w:val="2A2A2A"/>
          <w:shd w:val="clear" w:color="auto" w:fill="FFFFFF"/>
        </w:rPr>
        <w:t xml:space="preserve"> (all categorical</w:t>
      </w:r>
      <w:r w:rsidR="00FD3011">
        <w:rPr>
          <w:color w:val="2A2A2A"/>
          <w:shd w:val="clear" w:color="auto" w:fill="FFFFFF"/>
        </w:rPr>
        <w:t>)</w:t>
      </w:r>
      <w:r>
        <w:rPr>
          <w:color w:val="2A2A2A"/>
          <w:shd w:val="clear" w:color="auto" w:fill="FFFFFF"/>
        </w:rPr>
        <w:t>.</w:t>
      </w:r>
      <w:r w:rsidR="00EB4B27">
        <w:rPr>
          <w:color w:val="2A2A2A"/>
          <w:shd w:val="clear" w:color="auto" w:fill="FFFFFF"/>
        </w:rPr>
        <w:t xml:space="preserve"> </w:t>
      </w:r>
      <w:r w:rsidR="00EB4B27" w:rsidRPr="00F3274C">
        <w:rPr>
          <w:rFonts w:asciiTheme="minorHAnsi" w:hAnsiTheme="minorHAnsi" w:cstheme="minorHAnsi"/>
        </w:rPr>
        <w:t>The year terms in the model reflect</w:t>
      </w:r>
      <w:r w:rsidR="00EB4B27">
        <w:rPr>
          <w:rFonts w:asciiTheme="minorHAnsi" w:hAnsiTheme="minorHAnsi" w:cstheme="minorHAnsi"/>
        </w:rPr>
        <w:t>ed</w:t>
      </w:r>
      <w:r w:rsidR="00EB4B27" w:rsidRPr="00F3274C">
        <w:rPr>
          <w:rFonts w:asciiTheme="minorHAnsi" w:hAnsiTheme="minorHAnsi" w:cstheme="minorHAnsi"/>
        </w:rPr>
        <w:t xml:space="preserve"> changes in probability of an individual having a </w:t>
      </w:r>
      <w:r w:rsidR="003A0D35">
        <w:t>life-limiting condition</w:t>
      </w:r>
      <w:r w:rsidR="00EB4B27" w:rsidRPr="00F3274C">
        <w:rPr>
          <w:rFonts w:asciiTheme="minorHAnsi" w:hAnsiTheme="minorHAnsi" w:cstheme="minorHAnsi"/>
        </w:rPr>
        <w:t xml:space="preserve"> </w:t>
      </w:r>
      <w:r w:rsidR="00EB4B27">
        <w:rPr>
          <w:rFonts w:asciiTheme="minorHAnsi" w:hAnsiTheme="minorHAnsi" w:cstheme="minorHAnsi"/>
        </w:rPr>
        <w:t xml:space="preserve">which were </w:t>
      </w:r>
      <w:r w:rsidR="00EB4B27" w:rsidRPr="00F3274C">
        <w:rPr>
          <w:rFonts w:asciiTheme="minorHAnsi" w:hAnsiTheme="minorHAnsi" w:cstheme="minorHAnsi"/>
        </w:rPr>
        <w:t xml:space="preserve">not explained by demographics, i.e. increases in survival and/or incidence rates of </w:t>
      </w:r>
      <w:r w:rsidR="003A0D35">
        <w:t>life-limiting condition</w:t>
      </w:r>
      <w:r w:rsidR="00EB4B27" w:rsidRPr="00F3274C">
        <w:rPr>
          <w:rFonts w:asciiTheme="minorHAnsi" w:hAnsiTheme="minorHAnsi" w:cstheme="minorHAnsi"/>
        </w:rPr>
        <w:t xml:space="preserve"> over time.</w:t>
      </w:r>
      <w:r w:rsidR="00FE4B4E">
        <w:rPr>
          <w:rFonts w:asciiTheme="minorHAnsi" w:hAnsiTheme="minorHAnsi" w:cstheme="minorHAnsi"/>
        </w:rPr>
        <w:t xml:space="preserve"> </w:t>
      </w:r>
      <w:r w:rsidR="00EB4B27" w:rsidRPr="00F3274C">
        <w:rPr>
          <w:rFonts w:asciiTheme="minorHAnsi" w:hAnsiTheme="minorHAnsi" w:cstheme="minorHAnsi"/>
        </w:rPr>
        <w:t xml:space="preserve">Inclusion of a linear year term alone would result in predicted numbers with </w:t>
      </w:r>
      <w:r w:rsidR="003A0D35">
        <w:t>life-limiting condition</w:t>
      </w:r>
      <w:r w:rsidR="00EB4B27" w:rsidRPr="00F3274C">
        <w:rPr>
          <w:rFonts w:asciiTheme="minorHAnsi" w:hAnsiTheme="minorHAnsi" w:cstheme="minorHAnsi"/>
        </w:rPr>
        <w:t xml:space="preserve"> being forced to be monotonic with year (i.e. always increasing or always decreasing).</w:t>
      </w:r>
      <w:r w:rsidR="00EB4B27">
        <w:rPr>
          <w:rFonts w:asciiTheme="minorHAnsi" w:hAnsiTheme="minorHAnsi" w:cstheme="minorHAnsi"/>
        </w:rPr>
        <w:t xml:space="preserve"> </w:t>
      </w:r>
      <w:r w:rsidR="00EB4B27" w:rsidRPr="00F3274C">
        <w:rPr>
          <w:rFonts w:asciiTheme="minorHAnsi" w:hAnsiTheme="minorHAnsi" w:cstheme="minorHAnsi"/>
        </w:rPr>
        <w:t>Hence a quadratic year term was included.</w:t>
      </w:r>
    </w:p>
    <w:p w14:paraId="6E02F7B6" w14:textId="0A7D445A" w:rsidR="00293815" w:rsidRDefault="00293815" w:rsidP="001D599C">
      <w:pPr>
        <w:pStyle w:val="Default"/>
        <w:spacing w:after="120" w:line="276" w:lineRule="auto"/>
        <w:jc w:val="both"/>
        <w:rPr>
          <w:color w:val="2A2A2A"/>
          <w:shd w:val="clear" w:color="auto" w:fill="FFFFFF"/>
        </w:rPr>
      </w:pPr>
      <w:r w:rsidRPr="009113C4">
        <w:rPr>
          <w:rFonts w:asciiTheme="minorHAnsi" w:hAnsiTheme="minorHAnsi" w:cstheme="minorHAnsi"/>
        </w:rPr>
        <w:t xml:space="preserve">The regression </w:t>
      </w:r>
      <w:r w:rsidR="00FD3011">
        <w:rPr>
          <w:rFonts w:asciiTheme="minorHAnsi" w:hAnsiTheme="minorHAnsi" w:cstheme="minorHAnsi"/>
        </w:rPr>
        <w:t>coefficients</w:t>
      </w:r>
      <w:r w:rsidR="00FD3011" w:rsidRPr="009113C4">
        <w:rPr>
          <w:rFonts w:asciiTheme="minorHAnsi" w:hAnsiTheme="minorHAnsi" w:cstheme="minorHAnsi"/>
        </w:rPr>
        <w:t xml:space="preserve"> </w:t>
      </w:r>
      <w:r w:rsidRPr="009113C4">
        <w:rPr>
          <w:rFonts w:asciiTheme="minorHAnsi" w:hAnsiTheme="minorHAnsi" w:cstheme="minorHAnsi"/>
        </w:rPr>
        <w:t>w</w:t>
      </w:r>
      <w:r w:rsidR="00FD3011">
        <w:rPr>
          <w:rFonts w:asciiTheme="minorHAnsi" w:hAnsiTheme="minorHAnsi" w:cstheme="minorHAnsi"/>
        </w:rPr>
        <w:t>ere</w:t>
      </w:r>
      <w:r w:rsidRPr="009113C4">
        <w:rPr>
          <w:rFonts w:asciiTheme="minorHAnsi" w:hAnsiTheme="minorHAnsi" w:cstheme="minorHAnsi"/>
        </w:rPr>
        <w:t xml:space="preserve"> then applied to predict (from E</w:t>
      </w:r>
      <w:r w:rsidR="00584287" w:rsidRPr="009113C4">
        <w:rPr>
          <w:rFonts w:asciiTheme="minorHAnsi" w:hAnsiTheme="minorHAnsi" w:cstheme="minorHAnsi"/>
        </w:rPr>
        <w:t>THPOP</w:t>
      </w:r>
      <w:r w:rsidRPr="009113C4">
        <w:rPr>
          <w:rFonts w:asciiTheme="minorHAnsi" w:hAnsiTheme="minorHAnsi" w:cstheme="minorHAnsi"/>
        </w:rPr>
        <w:t xml:space="preserve"> data</w:t>
      </w:r>
      <w:r w:rsidRPr="009113C4">
        <w:rPr>
          <w:rFonts w:asciiTheme="minorHAnsi" w:hAnsiTheme="minorHAnsi" w:cstheme="minorHAnsi"/>
        </w:rPr>
        <w:fldChar w:fldCharType="begin"/>
      </w:r>
      <w:r w:rsidR="00C507FA" w:rsidRPr="009113C4">
        <w:rPr>
          <w:rFonts w:asciiTheme="minorHAnsi" w:hAnsiTheme="minorHAnsi" w:cstheme="minorHAnsi"/>
        </w:rPr>
        <w:instrText xml:space="preserve"> ADDIN EN.CITE &lt;EndNote&gt;&lt;Cite&gt;&lt;Author&gt;Wohland P&lt;/Author&gt;&lt;Year&gt;2016&lt;/Year&gt;&lt;RecNum&gt;27&lt;/RecNum&gt;&lt;DisplayText&gt;&lt;style face="superscript"&gt;15&lt;/style&gt;&lt;/DisplayText&gt;&lt;record&gt;&lt;rec-number&gt;27&lt;/rec-number&gt;&lt;foreign-keys&gt;&lt;key app="EN" db-id="zwd9zadvm9rft1etsv2vr0an9trw0vzxwe0f" timestamp="1572792981"&gt;27&lt;/key&gt;&lt;/foreign-keys&gt;&lt;ref-type name="Web Page"&gt;12&lt;/ref-type&gt;&lt;contributors&gt;&lt;authors&gt;&lt;author&gt;Wohland P, &lt;/author&gt;&lt;author&gt;Burkitt M, &lt;/author&gt;&lt;author&gt;Norman P, &lt;/author&gt;&lt;author&gt;Rees P, &lt;/author&gt;&lt;author&gt;Boden P, &lt;/author&gt;&lt;author&gt;Durham H&lt;/author&gt;&lt;/authors&gt;&lt;/contributors&gt;&lt;titles&gt;&lt;title&gt;EthPOP database &lt;/title&gt;&lt;/titles&gt;&lt;volume&gt;2019&lt;/volume&gt;&lt;dates&gt;&lt;year&gt;2016&lt;/year&gt;&lt;/dates&gt;&lt;urls&gt;&lt;related-urls&gt;&lt;url&gt;https://www.ethpop.org/&lt;/url&gt;&lt;/related-urls&gt;&lt;/urls&gt;&lt;/record&gt;&lt;/Cite&gt;&lt;/EndNote&gt;</w:instrText>
      </w:r>
      <w:r w:rsidRPr="009113C4">
        <w:rPr>
          <w:rFonts w:asciiTheme="minorHAnsi" w:hAnsiTheme="minorHAnsi" w:cstheme="minorHAnsi"/>
        </w:rPr>
        <w:fldChar w:fldCharType="separate"/>
      </w:r>
      <w:r w:rsidR="00C507FA" w:rsidRPr="009113C4">
        <w:rPr>
          <w:rFonts w:asciiTheme="minorHAnsi" w:hAnsiTheme="minorHAnsi" w:cstheme="minorHAnsi"/>
          <w:noProof/>
          <w:vertAlign w:val="superscript"/>
        </w:rPr>
        <w:t>15</w:t>
      </w:r>
      <w:r w:rsidRPr="009113C4">
        <w:rPr>
          <w:rFonts w:asciiTheme="minorHAnsi" w:hAnsiTheme="minorHAnsi" w:cstheme="minorHAnsi"/>
        </w:rPr>
        <w:fldChar w:fldCharType="end"/>
      </w:r>
      <w:r w:rsidRPr="009113C4">
        <w:rPr>
          <w:rFonts w:asciiTheme="minorHAnsi" w:hAnsiTheme="minorHAnsi" w:cstheme="minorHAnsi"/>
        </w:rPr>
        <w:t xml:space="preserve">) numbers </w:t>
      </w:r>
      <w:r w:rsidR="00FD3011" w:rsidRPr="009113C4">
        <w:rPr>
          <w:rFonts w:asciiTheme="minorHAnsi" w:hAnsiTheme="minorHAnsi" w:cstheme="minorHAnsi"/>
        </w:rPr>
        <w:t xml:space="preserve">of individuals </w:t>
      </w:r>
      <w:r w:rsidRPr="009113C4">
        <w:rPr>
          <w:rFonts w:asciiTheme="minorHAnsi" w:hAnsiTheme="minorHAnsi" w:cstheme="minorHAnsi"/>
        </w:rPr>
        <w:t>with each unique combination</w:t>
      </w:r>
      <w:r w:rsidR="00EB4B27">
        <w:rPr>
          <w:rFonts w:asciiTheme="minorHAnsi" w:hAnsiTheme="minorHAnsi" w:cstheme="minorHAnsi"/>
        </w:rPr>
        <w:t xml:space="preserve"> of demographic values</w:t>
      </w:r>
      <w:r w:rsidRPr="009113C4">
        <w:rPr>
          <w:rFonts w:asciiTheme="minorHAnsi" w:hAnsiTheme="minorHAnsi" w:cstheme="minorHAnsi"/>
        </w:rPr>
        <w:t xml:space="preserve"> in years 2018-2030 </w:t>
      </w:r>
      <w:r w:rsidR="00FD3011">
        <w:rPr>
          <w:rFonts w:asciiTheme="minorHAnsi" w:hAnsiTheme="minorHAnsi" w:cstheme="minorHAnsi"/>
        </w:rPr>
        <w:t xml:space="preserve">expected to have a </w:t>
      </w:r>
      <w:r w:rsidR="004057AE">
        <w:t>life-limiting condition</w:t>
      </w:r>
      <w:r w:rsidR="00FD3011">
        <w:rPr>
          <w:rFonts w:asciiTheme="minorHAnsi" w:hAnsiTheme="minorHAnsi" w:cstheme="minorHAnsi"/>
        </w:rPr>
        <w:t xml:space="preserve"> (product of the probability of having a </w:t>
      </w:r>
      <w:r w:rsidR="004057AE">
        <w:t>life-limiting condition</w:t>
      </w:r>
      <w:r w:rsidR="007A2FB8">
        <w:t xml:space="preserve"> </w:t>
      </w:r>
      <w:r w:rsidR="00FD3011">
        <w:rPr>
          <w:rFonts w:asciiTheme="minorHAnsi" w:hAnsiTheme="minorHAnsi" w:cstheme="minorHAnsi"/>
        </w:rPr>
        <w:t>for a unique demographic combination and the number of individuals with that unique demographic combination)</w:t>
      </w:r>
      <w:r w:rsidRPr="009113C4">
        <w:rPr>
          <w:rFonts w:asciiTheme="minorHAnsi" w:hAnsiTheme="minorHAnsi" w:cstheme="minorHAnsi"/>
        </w:rPr>
        <w:t>.</w:t>
      </w:r>
      <w:r w:rsidRPr="009F10EA">
        <w:rPr>
          <w:rFonts w:asciiTheme="minorHAnsi" w:hAnsiTheme="minorHAnsi" w:cstheme="minorHAnsi"/>
        </w:rPr>
        <w:t xml:space="preserve"> </w:t>
      </w:r>
      <w:r w:rsidRPr="00F3274C">
        <w:rPr>
          <w:rFonts w:asciiTheme="minorHAnsi" w:hAnsiTheme="minorHAnsi" w:cstheme="minorHAnsi"/>
          <w:color w:val="2A2A2A"/>
          <w:shd w:val="clear" w:color="auto" w:fill="FFFFFF"/>
        </w:rPr>
        <w:t xml:space="preserve">These </w:t>
      </w:r>
      <w:r w:rsidR="00EB4B27">
        <w:rPr>
          <w:rFonts w:asciiTheme="minorHAnsi" w:hAnsiTheme="minorHAnsi" w:cstheme="minorHAnsi"/>
          <w:color w:val="2A2A2A"/>
          <w:shd w:val="clear" w:color="auto" w:fill="FFFFFF"/>
        </w:rPr>
        <w:t xml:space="preserve">predictions </w:t>
      </w:r>
      <w:r w:rsidRPr="00F3274C">
        <w:rPr>
          <w:rFonts w:asciiTheme="minorHAnsi" w:hAnsiTheme="minorHAnsi" w:cstheme="minorHAnsi"/>
          <w:color w:val="2A2A2A"/>
          <w:shd w:val="clear" w:color="auto" w:fill="FFFFFF"/>
        </w:rPr>
        <w:t xml:space="preserve">were then summed </w:t>
      </w:r>
      <w:r w:rsidR="00EB4B27">
        <w:rPr>
          <w:rFonts w:asciiTheme="minorHAnsi" w:hAnsiTheme="minorHAnsi" w:cstheme="minorHAnsi"/>
          <w:color w:val="2A2A2A"/>
          <w:shd w:val="clear" w:color="auto" w:fill="FFFFFF"/>
        </w:rPr>
        <w:t xml:space="preserve">across the unique demographic combinations </w:t>
      </w:r>
      <w:r w:rsidRPr="00F3274C">
        <w:rPr>
          <w:rFonts w:asciiTheme="minorHAnsi" w:hAnsiTheme="minorHAnsi" w:cstheme="minorHAnsi"/>
          <w:color w:val="2A2A2A"/>
          <w:shd w:val="clear" w:color="auto" w:fill="FFFFFF"/>
        </w:rPr>
        <w:t xml:space="preserve">to give annual totals of expected individuals with </w:t>
      </w:r>
      <w:r w:rsidR="004057AE">
        <w:t>life-limiting condition</w:t>
      </w:r>
      <w:r>
        <w:rPr>
          <w:color w:val="2A2A2A"/>
          <w:shd w:val="clear" w:color="auto" w:fill="FFFFFF"/>
        </w:rPr>
        <w:t>.</w:t>
      </w:r>
    </w:p>
    <w:p w14:paraId="02E5F928" w14:textId="77777777" w:rsidR="00293815" w:rsidRPr="0020498B" w:rsidRDefault="00CB4A7D" w:rsidP="001D599C">
      <w:pPr>
        <w:pStyle w:val="Default"/>
        <w:spacing w:after="120" w:line="276" w:lineRule="auto"/>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LC</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d</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LC,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e>
          </m:nary>
        </m:oMath>
      </m:oMathPara>
    </w:p>
    <w:p w14:paraId="4B9426B5" w14:textId="77777777" w:rsidR="00293815" w:rsidRDefault="00293815" w:rsidP="001D599C">
      <w:pPr>
        <w:pStyle w:val="Default"/>
        <w:spacing w:after="120" w:line="276" w:lineRule="auto"/>
        <w:jc w:val="both"/>
        <w:rPr>
          <w:rFonts w:ascii="Times New Roman" w:hAnsi="Times New Roman" w:cs="Times New Roman"/>
        </w:rPr>
      </w:pPr>
    </w:p>
    <w:p w14:paraId="0D9DC9EC" w14:textId="02B3F3E9" w:rsidR="00293815" w:rsidRPr="00E2711A" w:rsidRDefault="002D01A1" w:rsidP="001D599C">
      <w:pPr>
        <w:pStyle w:val="Default"/>
        <w:spacing w:after="120" w:line="276" w:lineRule="auto"/>
        <w:jc w:val="both"/>
        <w:rPr>
          <w:rFonts w:asciiTheme="minorHAnsi" w:hAnsiTheme="minorHAnsi" w:cstheme="minorHAnsi"/>
        </w:rPr>
      </w:pPr>
      <w:r>
        <w:rPr>
          <w:rFonts w:asciiTheme="minorHAnsi" w:hAnsiTheme="minorHAnsi" w:cstheme="minorHAnsi"/>
        </w:rPr>
        <w:t>W</w:t>
      </w:r>
      <w:r w:rsidR="00293815">
        <w:rPr>
          <w:rFonts w:asciiTheme="minorHAnsi" w:hAnsiTheme="minorHAnsi" w:cstheme="minorHAnsi"/>
        </w:rPr>
        <w:t>here N</w:t>
      </w:r>
      <w:r w:rsidR="00293815" w:rsidRPr="00F3274C">
        <w:rPr>
          <w:rFonts w:asciiTheme="minorHAnsi" w:hAnsiTheme="minorHAnsi" w:cstheme="minorHAnsi"/>
          <w:vertAlign w:val="subscript"/>
        </w:rPr>
        <w:t>LLC</w:t>
      </w:r>
      <w:r w:rsidR="00293815">
        <w:rPr>
          <w:rFonts w:asciiTheme="minorHAnsi" w:hAnsiTheme="minorHAnsi" w:cstheme="minorHAnsi"/>
        </w:rPr>
        <w:t xml:space="preserve"> is the annual predicted number of individuals with a </w:t>
      </w:r>
      <w:r w:rsidR="004057AE">
        <w:t>life-limiting condition</w:t>
      </w:r>
      <w:r w:rsidR="00293815">
        <w:rPr>
          <w:rFonts w:asciiTheme="minorHAnsi" w:hAnsiTheme="minorHAnsi" w:cstheme="minorHAnsi"/>
        </w:rPr>
        <w:t>; P</w:t>
      </w:r>
      <w:r w:rsidR="00293815" w:rsidRPr="00F3274C">
        <w:rPr>
          <w:rFonts w:asciiTheme="minorHAnsi" w:hAnsiTheme="minorHAnsi" w:cstheme="minorHAnsi"/>
          <w:vertAlign w:val="subscript"/>
        </w:rPr>
        <w:t>d</w:t>
      </w:r>
      <w:r w:rsidR="00293815">
        <w:rPr>
          <w:rFonts w:asciiTheme="minorHAnsi" w:hAnsiTheme="minorHAnsi" w:cstheme="minorHAnsi"/>
        </w:rPr>
        <w:t xml:space="preserve"> is the probability of an individual in unique demographic combination group (d) having a </w:t>
      </w:r>
      <w:r w:rsidR="005F741A">
        <w:t>LLC</w:t>
      </w:r>
      <w:r w:rsidR="00293815">
        <w:rPr>
          <w:rFonts w:asciiTheme="minorHAnsi" w:hAnsiTheme="minorHAnsi" w:cstheme="minorHAnsi"/>
        </w:rPr>
        <w:t xml:space="preserve"> and N</w:t>
      </w:r>
      <w:r w:rsidR="00293815" w:rsidRPr="00F3274C">
        <w:rPr>
          <w:rFonts w:asciiTheme="minorHAnsi" w:hAnsiTheme="minorHAnsi" w:cstheme="minorHAnsi"/>
          <w:vertAlign w:val="subscript"/>
        </w:rPr>
        <w:t>d</w:t>
      </w:r>
      <w:r w:rsidR="000B78DD">
        <w:rPr>
          <w:rFonts w:asciiTheme="minorHAnsi" w:hAnsiTheme="minorHAnsi" w:cstheme="minorHAnsi"/>
        </w:rPr>
        <w:t xml:space="preserve"> is the number of individuals </w:t>
      </w:r>
      <w:r w:rsidR="00293815">
        <w:rPr>
          <w:rFonts w:asciiTheme="minorHAnsi" w:hAnsiTheme="minorHAnsi" w:cstheme="minorHAnsi"/>
        </w:rPr>
        <w:t>predicted to be in that unique demographic group.</w:t>
      </w:r>
    </w:p>
    <w:p w14:paraId="795816E2" w14:textId="146FE959" w:rsidR="00293815" w:rsidRDefault="00293815" w:rsidP="001D599C">
      <w:pPr>
        <w:pStyle w:val="Default"/>
        <w:spacing w:after="120" w:line="276" w:lineRule="auto"/>
        <w:jc w:val="both"/>
        <w:rPr>
          <w:rFonts w:asciiTheme="minorHAnsi" w:hAnsiTheme="minorHAnsi" w:cstheme="minorHAnsi"/>
        </w:rPr>
      </w:pPr>
    </w:p>
    <w:p w14:paraId="4372C620" w14:textId="69DF6923" w:rsidR="00293815" w:rsidRDefault="007579B8" w:rsidP="001D599C">
      <w:pPr>
        <w:pStyle w:val="Default"/>
        <w:spacing w:after="120" w:line="276" w:lineRule="auto"/>
        <w:jc w:val="both"/>
        <w:rPr>
          <w:rFonts w:asciiTheme="minorHAnsi" w:hAnsiTheme="minorHAnsi" w:cstheme="minorHAnsi"/>
        </w:rPr>
      </w:pPr>
      <w:r>
        <w:rPr>
          <w:rFonts w:asciiTheme="minorHAnsi" w:hAnsiTheme="minorHAnsi" w:cstheme="minorHAnsi"/>
        </w:rPr>
        <w:t>Three models were developed</w:t>
      </w:r>
      <w:r w:rsidR="00EB4B27">
        <w:rPr>
          <w:rFonts w:asciiTheme="minorHAnsi" w:hAnsiTheme="minorHAnsi" w:cstheme="minorHAnsi"/>
        </w:rPr>
        <w:t xml:space="preserve"> with differing underlying data</w:t>
      </w:r>
      <w:r>
        <w:rPr>
          <w:rFonts w:asciiTheme="minorHAnsi" w:hAnsiTheme="minorHAnsi" w:cstheme="minorHAnsi"/>
        </w:rPr>
        <w:t>:</w:t>
      </w:r>
    </w:p>
    <w:p w14:paraId="17B42EEB" w14:textId="75B91015" w:rsidR="007579B8" w:rsidRDefault="00293815" w:rsidP="004B2F72">
      <w:pPr>
        <w:pStyle w:val="Default"/>
        <w:spacing w:after="120" w:line="276" w:lineRule="auto"/>
        <w:jc w:val="both"/>
        <w:rPr>
          <w:rFonts w:asciiTheme="minorHAnsi" w:hAnsiTheme="minorHAnsi" w:cstheme="minorHAnsi"/>
        </w:rPr>
      </w:pPr>
      <w:r w:rsidRPr="001B0BE7">
        <w:rPr>
          <w:rFonts w:asciiTheme="minorHAnsi" w:hAnsiTheme="minorHAnsi" w:cstheme="minorHAnsi"/>
          <w:b/>
        </w:rPr>
        <w:t>Model 1</w:t>
      </w:r>
      <w:r w:rsidR="00EB4B27">
        <w:rPr>
          <w:rFonts w:asciiTheme="minorHAnsi" w:hAnsiTheme="minorHAnsi" w:cstheme="minorHAnsi"/>
          <w:b/>
        </w:rPr>
        <w:t>:</w:t>
      </w:r>
      <w:r w:rsidR="007579B8">
        <w:rPr>
          <w:rFonts w:asciiTheme="minorHAnsi" w:hAnsiTheme="minorHAnsi" w:cstheme="minorHAnsi"/>
        </w:rPr>
        <w:t xml:space="preserve"> </w:t>
      </w:r>
      <w:r>
        <w:rPr>
          <w:rFonts w:asciiTheme="minorHAnsi" w:hAnsiTheme="minorHAnsi" w:cstheme="minorHAnsi"/>
        </w:rPr>
        <w:t xml:space="preserve">used estimates of numbers of individuals with </w:t>
      </w:r>
      <w:r w:rsidR="005F741A">
        <w:t>LLC</w:t>
      </w:r>
      <w:r>
        <w:rPr>
          <w:rFonts w:asciiTheme="minorHAnsi" w:hAnsiTheme="minorHAnsi" w:cstheme="minorHAnsi"/>
        </w:rPr>
        <w:t xml:space="preserve"> from 2004</w:t>
      </w:r>
      <w:r w:rsidR="00E31FE1">
        <w:rPr>
          <w:rFonts w:asciiTheme="minorHAnsi" w:hAnsiTheme="minorHAnsi" w:cstheme="minorHAnsi"/>
        </w:rPr>
        <w:t>/5</w:t>
      </w:r>
      <w:r>
        <w:rPr>
          <w:rFonts w:asciiTheme="minorHAnsi" w:hAnsiTheme="minorHAnsi" w:cstheme="minorHAnsi"/>
        </w:rPr>
        <w:t>-2016</w:t>
      </w:r>
      <w:r w:rsidR="00E31FE1">
        <w:rPr>
          <w:rFonts w:asciiTheme="minorHAnsi" w:hAnsiTheme="minorHAnsi" w:cstheme="minorHAnsi"/>
        </w:rPr>
        <w:t>/17</w:t>
      </w:r>
      <w:r>
        <w:rPr>
          <w:rFonts w:asciiTheme="minorHAnsi" w:hAnsiTheme="minorHAnsi" w:cstheme="minorHAnsi"/>
        </w:rPr>
        <w:t xml:space="preserve"> </w:t>
      </w:r>
    </w:p>
    <w:p w14:paraId="727D2B74" w14:textId="57AADC48" w:rsidR="007579B8" w:rsidRDefault="00293815" w:rsidP="004B2F72">
      <w:pPr>
        <w:pStyle w:val="Default"/>
        <w:spacing w:after="120" w:line="276" w:lineRule="auto"/>
        <w:jc w:val="both"/>
        <w:rPr>
          <w:rFonts w:asciiTheme="minorHAnsi" w:hAnsiTheme="minorHAnsi" w:cstheme="minorHAnsi"/>
        </w:rPr>
      </w:pPr>
      <w:r w:rsidRPr="001B0BE7">
        <w:rPr>
          <w:rFonts w:asciiTheme="minorHAnsi" w:hAnsiTheme="minorHAnsi" w:cstheme="minorHAnsi"/>
          <w:b/>
        </w:rPr>
        <w:t>Model 2</w:t>
      </w:r>
      <w:r w:rsidR="00EB4B27">
        <w:rPr>
          <w:rFonts w:asciiTheme="minorHAnsi" w:hAnsiTheme="minorHAnsi" w:cstheme="minorHAnsi"/>
          <w:b/>
        </w:rPr>
        <w:t>:</w:t>
      </w:r>
      <w:r>
        <w:rPr>
          <w:rFonts w:asciiTheme="minorHAnsi" w:hAnsiTheme="minorHAnsi" w:cstheme="minorHAnsi"/>
        </w:rPr>
        <w:t xml:space="preserve"> </w:t>
      </w:r>
      <w:r w:rsidR="00EB4B27">
        <w:rPr>
          <w:rFonts w:asciiTheme="minorHAnsi" w:hAnsiTheme="minorHAnsi" w:cstheme="minorHAnsi"/>
        </w:rPr>
        <w:t xml:space="preserve">as model 1, but using estimates from the restricted definition of </w:t>
      </w:r>
      <w:r w:rsidR="005F741A">
        <w:t>LLC</w:t>
      </w:r>
    </w:p>
    <w:p w14:paraId="3DDC26FF" w14:textId="4064369E" w:rsidR="00293815" w:rsidRPr="007579B8" w:rsidRDefault="007579B8" w:rsidP="004B2F72">
      <w:pPr>
        <w:pStyle w:val="Default"/>
        <w:spacing w:after="120" w:line="276" w:lineRule="auto"/>
        <w:jc w:val="both"/>
        <w:rPr>
          <w:rFonts w:asciiTheme="minorHAnsi" w:hAnsiTheme="minorHAnsi" w:cstheme="minorHAnsi"/>
          <w:b/>
        </w:rPr>
      </w:pPr>
      <w:r w:rsidRPr="007579B8">
        <w:rPr>
          <w:rFonts w:asciiTheme="minorHAnsi" w:hAnsiTheme="minorHAnsi" w:cstheme="minorHAnsi"/>
          <w:b/>
        </w:rPr>
        <w:t>Model 3</w:t>
      </w:r>
      <w:r w:rsidR="00EB4B27">
        <w:rPr>
          <w:rFonts w:asciiTheme="minorHAnsi" w:hAnsiTheme="minorHAnsi" w:cstheme="minorHAnsi"/>
          <w:b/>
        </w:rPr>
        <w:t>:</w:t>
      </w:r>
      <w:r>
        <w:rPr>
          <w:rFonts w:asciiTheme="minorHAnsi" w:hAnsiTheme="minorHAnsi" w:cstheme="minorHAnsi"/>
          <w:b/>
        </w:rPr>
        <w:t xml:space="preserve"> </w:t>
      </w:r>
      <w:r w:rsidR="00EB4B27" w:rsidRPr="00CB22A4">
        <w:rPr>
          <w:rFonts w:asciiTheme="minorHAnsi" w:hAnsiTheme="minorHAnsi" w:cstheme="minorHAnsi"/>
        </w:rPr>
        <w:t>as model 1,</w:t>
      </w:r>
      <w:r w:rsidR="00EB4B27">
        <w:rPr>
          <w:rFonts w:asciiTheme="minorHAnsi" w:hAnsiTheme="minorHAnsi" w:cstheme="minorHAnsi"/>
          <w:b/>
        </w:rPr>
        <w:t xml:space="preserve"> </w:t>
      </w:r>
      <w:r w:rsidR="00EB4B27" w:rsidRPr="00CB22A4">
        <w:rPr>
          <w:rFonts w:asciiTheme="minorHAnsi" w:hAnsiTheme="minorHAnsi" w:cstheme="minorHAnsi"/>
        </w:rPr>
        <w:t xml:space="preserve">but </w:t>
      </w:r>
      <w:r>
        <w:rPr>
          <w:rFonts w:asciiTheme="minorHAnsi" w:hAnsiTheme="minorHAnsi" w:cstheme="minorHAnsi"/>
        </w:rPr>
        <w:t>predict</w:t>
      </w:r>
      <w:r w:rsidR="00EB4B27">
        <w:rPr>
          <w:rFonts w:asciiTheme="minorHAnsi" w:hAnsiTheme="minorHAnsi" w:cstheme="minorHAnsi"/>
        </w:rPr>
        <w:t xml:space="preserve">ions </w:t>
      </w:r>
      <w:r>
        <w:rPr>
          <w:rFonts w:asciiTheme="minorHAnsi" w:hAnsiTheme="minorHAnsi" w:cstheme="minorHAnsi"/>
        </w:rPr>
        <w:t>us</w:t>
      </w:r>
      <w:r w:rsidR="00EB4B27">
        <w:rPr>
          <w:rFonts w:asciiTheme="minorHAnsi" w:hAnsiTheme="minorHAnsi" w:cstheme="minorHAnsi"/>
        </w:rPr>
        <w:t xml:space="preserve">ed </w:t>
      </w:r>
      <w:r>
        <w:rPr>
          <w:rFonts w:asciiTheme="minorHAnsi" w:hAnsiTheme="minorHAnsi" w:cstheme="minorHAnsi"/>
        </w:rPr>
        <w:t xml:space="preserve">a fixed value of 2017 for year to </w:t>
      </w:r>
      <w:r w:rsidR="00EB4B27">
        <w:rPr>
          <w:rFonts w:asciiTheme="minorHAnsi" w:hAnsiTheme="minorHAnsi" w:cstheme="minorHAnsi"/>
        </w:rPr>
        <w:t>predict numbers if there was no future change</w:t>
      </w:r>
      <w:r w:rsidR="00293815">
        <w:rPr>
          <w:rFonts w:asciiTheme="minorHAnsi" w:hAnsiTheme="minorHAnsi" w:cstheme="minorHAnsi"/>
        </w:rPr>
        <w:t xml:space="preserve"> in survival or incidence</w:t>
      </w:r>
      <w:r>
        <w:rPr>
          <w:rFonts w:asciiTheme="minorHAnsi" w:hAnsiTheme="minorHAnsi" w:cstheme="minorHAnsi"/>
        </w:rPr>
        <w:t>.</w:t>
      </w:r>
      <w:r w:rsidR="00293815">
        <w:rPr>
          <w:rFonts w:asciiTheme="minorHAnsi" w:hAnsiTheme="minorHAnsi" w:cstheme="minorHAnsi"/>
        </w:rPr>
        <w:t xml:space="preserve"> </w:t>
      </w:r>
    </w:p>
    <w:p w14:paraId="728DF19C" w14:textId="092248C8" w:rsidR="00293815" w:rsidRDefault="00293815" w:rsidP="001D599C">
      <w:pPr>
        <w:spacing w:line="276" w:lineRule="auto"/>
        <w:jc w:val="both"/>
      </w:pPr>
    </w:p>
    <w:p w14:paraId="3FFEAB71" w14:textId="6AEB58F2" w:rsidR="00863F1E" w:rsidRDefault="00863F1E" w:rsidP="00863F1E">
      <w:pPr>
        <w:spacing w:line="276" w:lineRule="auto"/>
        <w:jc w:val="both"/>
        <w:rPr>
          <w:rFonts w:cstheme="minorHAnsi"/>
        </w:rPr>
      </w:pPr>
      <w:r w:rsidRPr="00472D07">
        <w:rPr>
          <w:rFonts w:cstheme="minorHAnsi"/>
        </w:rPr>
        <w:t>All data manipulation was undertaken using Microsoft SQL server and statistical analysis using STATA version 15 (Stata Corp, Collage Station, TX).</w:t>
      </w:r>
    </w:p>
    <w:p w14:paraId="034ED722" w14:textId="77777777" w:rsidR="00863F1E" w:rsidRDefault="00863F1E" w:rsidP="001D599C">
      <w:pPr>
        <w:spacing w:line="276" w:lineRule="auto"/>
        <w:jc w:val="both"/>
      </w:pPr>
    </w:p>
    <w:p w14:paraId="4A7AF2BF" w14:textId="77777777" w:rsidR="00293815" w:rsidRDefault="00293815" w:rsidP="009113C4">
      <w:pPr>
        <w:pStyle w:val="Heading1"/>
      </w:pPr>
      <w:r>
        <w:t>Results</w:t>
      </w:r>
    </w:p>
    <w:p w14:paraId="67BCB56A" w14:textId="3F8A0B03" w:rsidR="009335E3" w:rsidRDefault="00D34694" w:rsidP="009335E3">
      <w:pPr>
        <w:pStyle w:val="Default"/>
        <w:spacing w:after="120" w:line="276" w:lineRule="auto"/>
        <w:jc w:val="both"/>
        <w:rPr>
          <w:rFonts w:asciiTheme="minorHAnsi" w:hAnsiTheme="minorHAnsi" w:cstheme="minorHAnsi"/>
        </w:rPr>
      </w:pPr>
      <w:r>
        <w:t>The</w:t>
      </w:r>
      <w:r w:rsidR="009335E3">
        <w:rPr>
          <w:rFonts w:asciiTheme="minorHAnsi" w:hAnsiTheme="minorHAnsi" w:cstheme="minorHAnsi"/>
        </w:rPr>
        <w:t xml:space="preserve"> final</w:t>
      </w:r>
      <w:r w:rsidR="00A27BC3">
        <w:rPr>
          <w:rFonts w:asciiTheme="minorHAnsi" w:hAnsiTheme="minorHAnsi" w:cstheme="minorHAnsi"/>
        </w:rPr>
        <w:t xml:space="preserve"> analys</w:t>
      </w:r>
      <w:r w:rsidR="006B544F">
        <w:rPr>
          <w:rFonts w:asciiTheme="minorHAnsi" w:hAnsiTheme="minorHAnsi" w:cstheme="minorHAnsi"/>
        </w:rPr>
        <w:t>is</w:t>
      </w:r>
      <w:r w:rsidR="009335E3">
        <w:rPr>
          <w:rFonts w:asciiTheme="minorHAnsi" w:hAnsiTheme="minorHAnsi" w:cstheme="minorHAnsi"/>
        </w:rPr>
        <w:t xml:space="preserve"> dataset contained information on 4,543,386 hospital episodes for </w:t>
      </w:r>
      <w:r w:rsidR="009335E3" w:rsidRPr="009335E3">
        <w:rPr>
          <w:rFonts w:asciiTheme="minorHAnsi" w:hAnsiTheme="minorHAnsi" w:cstheme="minorHAnsi"/>
        </w:rPr>
        <w:t>359,634 individuals</w:t>
      </w:r>
      <w:r>
        <w:rPr>
          <w:rFonts w:asciiTheme="minorHAnsi" w:hAnsiTheme="minorHAnsi" w:cstheme="minorHAnsi"/>
        </w:rPr>
        <w:t xml:space="preserve"> (</w:t>
      </w:r>
      <w:r w:rsidR="00DF0808">
        <w:rPr>
          <w:rFonts w:asciiTheme="minorHAnsi" w:hAnsiTheme="minorHAnsi" w:cstheme="minorHAnsi"/>
        </w:rPr>
        <w:t>Figure 1</w:t>
      </w:r>
      <w:r>
        <w:rPr>
          <w:rFonts w:asciiTheme="minorHAnsi" w:hAnsiTheme="minorHAnsi" w:cstheme="minorHAnsi"/>
        </w:rPr>
        <w:t>)</w:t>
      </w:r>
      <w:r w:rsidR="009335E3" w:rsidRPr="009335E3">
        <w:rPr>
          <w:rFonts w:asciiTheme="minorHAnsi" w:hAnsiTheme="minorHAnsi" w:cstheme="minorHAnsi"/>
        </w:rPr>
        <w:t>.</w:t>
      </w:r>
      <w:r>
        <w:rPr>
          <w:rFonts w:asciiTheme="minorHAnsi" w:hAnsiTheme="minorHAnsi" w:cstheme="minorHAnsi"/>
        </w:rPr>
        <w:t xml:space="preserve"> </w:t>
      </w:r>
    </w:p>
    <w:p w14:paraId="69BF53A3" w14:textId="7E8A3D6A" w:rsidR="00293815" w:rsidRPr="00C975D8" w:rsidRDefault="00A51820" w:rsidP="00C975D8">
      <w:pPr>
        <w:pStyle w:val="Default"/>
        <w:spacing w:after="120" w:line="276" w:lineRule="auto"/>
        <w:jc w:val="both"/>
        <w:rPr>
          <w:rFonts w:asciiTheme="minorHAnsi" w:hAnsiTheme="minorHAnsi" w:cstheme="minorHAnsi"/>
          <w:color w:val="auto"/>
        </w:rPr>
      </w:pPr>
      <w:r>
        <w:rPr>
          <w:rFonts w:asciiTheme="minorHAnsi" w:hAnsiTheme="minorHAnsi" w:cstheme="minorHAnsi"/>
        </w:rPr>
        <w:t>There w</w:t>
      </w:r>
      <w:r w:rsidR="006B544F">
        <w:rPr>
          <w:rFonts w:asciiTheme="minorHAnsi" w:hAnsiTheme="minorHAnsi" w:cstheme="minorHAnsi"/>
        </w:rPr>
        <w:t>ere</w:t>
      </w:r>
      <w:r>
        <w:rPr>
          <w:rFonts w:asciiTheme="minorHAnsi" w:hAnsiTheme="minorHAnsi" w:cstheme="minorHAnsi"/>
        </w:rPr>
        <w:t xml:space="preserve"> minimal missing data for</w:t>
      </w:r>
      <w:r w:rsidR="00BC2D3B">
        <w:rPr>
          <w:rFonts w:asciiTheme="minorHAnsi" w:hAnsiTheme="minorHAnsi" w:cstheme="minorHAnsi"/>
        </w:rPr>
        <w:t xml:space="preserve"> </w:t>
      </w:r>
      <w:r w:rsidR="00E007CD">
        <w:rPr>
          <w:rFonts w:asciiTheme="minorHAnsi" w:hAnsiTheme="minorHAnsi" w:cstheme="minorHAnsi"/>
        </w:rPr>
        <w:t>sex</w:t>
      </w:r>
      <w:r w:rsidR="00E007CD" w:rsidRPr="00472D07">
        <w:rPr>
          <w:rFonts w:asciiTheme="minorHAnsi" w:hAnsiTheme="minorHAnsi" w:cstheme="minorHAnsi"/>
        </w:rPr>
        <w:t xml:space="preserve"> (n=2,</w:t>
      </w:r>
      <w:r w:rsidR="00E007CD">
        <w:rPr>
          <w:rFonts w:asciiTheme="minorHAnsi" w:hAnsiTheme="minorHAnsi" w:cstheme="minorHAnsi"/>
        </w:rPr>
        <w:t>064 (0.2%)</w:t>
      </w:r>
      <w:r w:rsidR="00E007CD" w:rsidRPr="00472D07">
        <w:rPr>
          <w:rFonts w:asciiTheme="minorHAnsi" w:hAnsiTheme="minorHAnsi" w:cstheme="minorHAnsi"/>
        </w:rPr>
        <w:t xml:space="preserve">) </w:t>
      </w:r>
      <w:r w:rsidRPr="00A51820">
        <w:rPr>
          <w:rFonts w:asciiTheme="minorHAnsi" w:hAnsiTheme="minorHAnsi" w:cstheme="minorHAnsi"/>
          <w:color w:val="000000" w:themeColor="text1"/>
        </w:rPr>
        <w:t xml:space="preserve">or </w:t>
      </w:r>
      <w:r w:rsidR="00E007CD" w:rsidRPr="00A51820">
        <w:rPr>
          <w:rFonts w:asciiTheme="minorHAnsi" w:hAnsiTheme="minorHAnsi" w:cstheme="minorHAnsi"/>
          <w:color w:val="000000" w:themeColor="text1"/>
        </w:rPr>
        <w:t xml:space="preserve">deprivation (n=3,330 (0.3%)) </w:t>
      </w:r>
      <w:r>
        <w:rPr>
          <w:rFonts w:asciiTheme="minorHAnsi" w:hAnsiTheme="minorHAnsi" w:cstheme="minorHAnsi"/>
        </w:rPr>
        <w:t xml:space="preserve">but </w:t>
      </w:r>
      <w:r w:rsidR="006B544F">
        <w:rPr>
          <w:rFonts w:asciiTheme="minorHAnsi" w:hAnsiTheme="minorHAnsi" w:cstheme="minorHAnsi"/>
        </w:rPr>
        <w:t>more</w:t>
      </w:r>
      <w:r>
        <w:rPr>
          <w:rFonts w:asciiTheme="minorHAnsi" w:hAnsiTheme="minorHAnsi" w:cstheme="minorHAnsi"/>
        </w:rPr>
        <w:t xml:space="preserve"> missing </w:t>
      </w:r>
      <w:r w:rsidR="00BC2D3B">
        <w:rPr>
          <w:rFonts w:asciiTheme="minorHAnsi" w:hAnsiTheme="minorHAnsi" w:cstheme="minorHAnsi"/>
        </w:rPr>
        <w:t>data for ethnicity</w:t>
      </w:r>
      <w:r w:rsidR="00E007CD">
        <w:rPr>
          <w:rFonts w:asciiTheme="minorHAnsi" w:hAnsiTheme="minorHAnsi" w:cstheme="minorHAnsi"/>
        </w:rPr>
        <w:t xml:space="preserve"> </w:t>
      </w:r>
      <w:r w:rsidR="006C2223">
        <w:rPr>
          <w:rFonts w:asciiTheme="minorHAnsi" w:hAnsiTheme="minorHAnsi" w:cstheme="minorHAnsi"/>
        </w:rPr>
        <w:t>(</w:t>
      </w:r>
      <w:r w:rsidR="00E007CD">
        <w:rPr>
          <w:rFonts w:asciiTheme="minorHAnsi" w:hAnsiTheme="minorHAnsi" w:cstheme="minorHAnsi"/>
        </w:rPr>
        <w:t>29,740 (2.8%)</w:t>
      </w:r>
      <w:r>
        <w:rPr>
          <w:rFonts w:asciiTheme="minorHAnsi" w:hAnsiTheme="minorHAnsi" w:cstheme="minorHAnsi"/>
        </w:rPr>
        <w:t xml:space="preserve"> overall</w:t>
      </w:r>
      <w:r w:rsidR="006C2223">
        <w:rPr>
          <w:rFonts w:asciiTheme="minorHAnsi" w:hAnsiTheme="minorHAnsi" w:cstheme="minorHAnsi"/>
        </w:rPr>
        <w:t>)</w:t>
      </w:r>
      <w:r>
        <w:rPr>
          <w:rFonts w:asciiTheme="minorHAnsi" w:hAnsiTheme="minorHAnsi" w:cstheme="minorHAnsi"/>
        </w:rPr>
        <w:t xml:space="preserve"> </w:t>
      </w:r>
      <w:r w:rsidR="009113C4">
        <w:rPr>
          <w:rFonts w:asciiTheme="minorHAnsi" w:hAnsiTheme="minorHAnsi" w:cstheme="minorHAnsi"/>
        </w:rPr>
        <w:t>notably</w:t>
      </w:r>
      <w:r w:rsidR="00E007CD">
        <w:rPr>
          <w:rFonts w:asciiTheme="minorHAnsi" w:hAnsiTheme="minorHAnsi" w:cstheme="minorHAnsi"/>
        </w:rPr>
        <w:t xml:space="preserve"> </w:t>
      </w:r>
      <w:r w:rsidR="006C2223">
        <w:rPr>
          <w:rFonts w:asciiTheme="minorHAnsi" w:hAnsiTheme="minorHAnsi" w:cstheme="minorHAnsi"/>
        </w:rPr>
        <w:t>higher in the earlier years</w:t>
      </w:r>
      <w:r w:rsidR="00BC2D3B">
        <w:rPr>
          <w:rFonts w:asciiTheme="minorHAnsi" w:hAnsiTheme="minorHAnsi" w:cstheme="minorHAnsi"/>
        </w:rPr>
        <w:t xml:space="preserve"> </w:t>
      </w:r>
      <w:r w:rsidR="006C2223">
        <w:rPr>
          <w:rFonts w:asciiTheme="minorHAnsi" w:hAnsiTheme="minorHAnsi" w:cstheme="minorHAnsi"/>
        </w:rPr>
        <w:t>(</w:t>
      </w:r>
      <w:r w:rsidR="00BC2D3B">
        <w:rPr>
          <w:rFonts w:asciiTheme="minorHAnsi" w:hAnsiTheme="minorHAnsi" w:cstheme="minorHAnsi"/>
        </w:rPr>
        <w:t>7% in 2001/02</w:t>
      </w:r>
      <w:r w:rsidR="006C2223">
        <w:rPr>
          <w:rFonts w:asciiTheme="minorHAnsi" w:hAnsiTheme="minorHAnsi" w:cstheme="minorHAnsi"/>
        </w:rPr>
        <w:t>)</w:t>
      </w:r>
      <w:r>
        <w:rPr>
          <w:rFonts w:asciiTheme="minorHAnsi" w:hAnsiTheme="minorHAnsi" w:cstheme="minorHAnsi"/>
        </w:rPr>
        <w:t>.</w:t>
      </w:r>
    </w:p>
    <w:p w14:paraId="6BF894A4" w14:textId="77777777" w:rsidR="00293815" w:rsidRDefault="00293815" w:rsidP="001D599C">
      <w:pPr>
        <w:spacing w:line="276" w:lineRule="auto"/>
        <w:jc w:val="both"/>
        <w:rPr>
          <w:lang w:val="en-GB"/>
        </w:rPr>
      </w:pPr>
    </w:p>
    <w:p w14:paraId="3A6B3E28" w14:textId="2642EBFE" w:rsidR="00293815" w:rsidRDefault="00293815" w:rsidP="007C15A3">
      <w:pPr>
        <w:pStyle w:val="Heading2"/>
      </w:pPr>
      <w:r>
        <w:t>Current prevalence</w:t>
      </w:r>
    </w:p>
    <w:p w14:paraId="605F0445" w14:textId="4CA0E27F" w:rsidR="00A27BC3" w:rsidRDefault="007C7DD7" w:rsidP="008F2AA0">
      <w:pPr>
        <w:pStyle w:val="Default"/>
        <w:spacing w:after="120" w:line="276" w:lineRule="auto"/>
        <w:jc w:val="both"/>
        <w:rPr>
          <w:rFonts w:asciiTheme="minorHAnsi" w:hAnsiTheme="minorHAnsi" w:cstheme="minorHAnsi"/>
        </w:rPr>
      </w:pPr>
      <w:r w:rsidRPr="00472D07">
        <w:rPr>
          <w:rFonts w:asciiTheme="minorHAnsi" w:hAnsiTheme="minorHAnsi" w:cstheme="minorHAnsi"/>
        </w:rPr>
        <w:t xml:space="preserve">The absolute number </w:t>
      </w:r>
      <w:r w:rsidR="0044079F">
        <w:rPr>
          <w:rFonts w:asciiTheme="minorHAnsi" w:hAnsiTheme="minorHAnsi" w:cstheme="minorHAnsi"/>
        </w:rPr>
        <w:t xml:space="preserve">and prevalence </w:t>
      </w:r>
      <w:r w:rsidRPr="00472D07">
        <w:rPr>
          <w:rFonts w:asciiTheme="minorHAnsi" w:hAnsiTheme="minorHAnsi" w:cstheme="minorHAnsi"/>
        </w:rPr>
        <w:t xml:space="preserve">of children with a </w:t>
      </w:r>
      <w:r w:rsidR="004057AE">
        <w:t>life-limiting condition</w:t>
      </w:r>
      <w:r w:rsidRPr="00472D07">
        <w:rPr>
          <w:rFonts w:asciiTheme="minorHAnsi" w:hAnsiTheme="minorHAnsi" w:cstheme="minorHAnsi"/>
        </w:rPr>
        <w:t xml:space="preserve"> </w:t>
      </w:r>
      <w:r>
        <w:rPr>
          <w:rFonts w:asciiTheme="minorHAnsi" w:hAnsiTheme="minorHAnsi" w:cstheme="minorHAnsi"/>
        </w:rPr>
        <w:t xml:space="preserve">each year </w:t>
      </w:r>
      <w:r w:rsidRPr="00472D07">
        <w:rPr>
          <w:rFonts w:asciiTheme="minorHAnsi" w:hAnsiTheme="minorHAnsi" w:cstheme="minorHAnsi"/>
        </w:rPr>
        <w:t xml:space="preserve">rose from </w:t>
      </w:r>
      <w:r>
        <w:rPr>
          <w:rFonts w:asciiTheme="minorHAnsi" w:hAnsiTheme="minorHAnsi" w:cstheme="minorHAnsi"/>
        </w:rPr>
        <w:t>30,535</w:t>
      </w:r>
      <w:r w:rsidRPr="00472D07">
        <w:rPr>
          <w:rFonts w:asciiTheme="minorHAnsi" w:hAnsiTheme="minorHAnsi" w:cstheme="minorHAnsi"/>
        </w:rPr>
        <w:t xml:space="preserve"> </w:t>
      </w:r>
      <w:r w:rsidR="0044079F">
        <w:rPr>
          <w:rFonts w:asciiTheme="minorHAnsi" w:hAnsiTheme="minorHAnsi" w:cstheme="minorHAnsi"/>
        </w:rPr>
        <w:t>(</w:t>
      </w:r>
      <w:r w:rsidR="0044079F" w:rsidRPr="00F62B39">
        <w:rPr>
          <w:rFonts w:asciiTheme="minorHAnsi" w:hAnsiTheme="minorHAnsi" w:cstheme="minorHAnsi"/>
        </w:rPr>
        <w:t>26.7 per 10,000 (95% confidence interval [95%CI] 26.5-27.0)</w:t>
      </w:r>
      <w:r w:rsidR="00230E7D">
        <w:rPr>
          <w:rFonts w:asciiTheme="minorHAnsi" w:hAnsiTheme="minorHAnsi" w:cstheme="minorHAnsi"/>
        </w:rPr>
        <w:t>)</w:t>
      </w:r>
      <w:r w:rsidR="0044079F" w:rsidRPr="00F62B39">
        <w:rPr>
          <w:rFonts w:asciiTheme="minorHAnsi" w:hAnsiTheme="minorHAnsi" w:cstheme="minorHAnsi"/>
        </w:rPr>
        <w:t xml:space="preserve"> in 2001/02 </w:t>
      </w:r>
      <w:r w:rsidRPr="00472D07">
        <w:rPr>
          <w:rFonts w:asciiTheme="minorHAnsi" w:hAnsiTheme="minorHAnsi" w:cstheme="minorHAnsi"/>
        </w:rPr>
        <w:t xml:space="preserve">to </w:t>
      </w:r>
      <w:r>
        <w:rPr>
          <w:rFonts w:asciiTheme="minorHAnsi" w:hAnsiTheme="minorHAnsi" w:cstheme="minorHAnsi"/>
        </w:rPr>
        <w:t>86,625</w:t>
      </w:r>
      <w:r w:rsidR="0044079F">
        <w:rPr>
          <w:rFonts w:asciiTheme="minorHAnsi" w:hAnsiTheme="minorHAnsi" w:cstheme="minorHAnsi"/>
        </w:rPr>
        <w:t xml:space="preserve"> (</w:t>
      </w:r>
      <w:r w:rsidR="0044079F" w:rsidRPr="00F62B39">
        <w:rPr>
          <w:rFonts w:asciiTheme="minorHAnsi" w:hAnsiTheme="minorHAnsi" w:cstheme="minorHAnsi"/>
        </w:rPr>
        <w:t>66.4 per 10,000 [95% CI: 66.0-</w:t>
      </w:r>
      <w:r w:rsidR="0044079F">
        <w:rPr>
          <w:rFonts w:asciiTheme="minorHAnsi" w:hAnsiTheme="minorHAnsi" w:cstheme="minorHAnsi"/>
        </w:rPr>
        <w:t>66.8])</w:t>
      </w:r>
      <w:r w:rsidRPr="00472D07">
        <w:rPr>
          <w:rFonts w:asciiTheme="minorHAnsi" w:hAnsiTheme="minorHAnsi" w:cstheme="minorHAnsi"/>
        </w:rPr>
        <w:t xml:space="preserve"> in 2017</w:t>
      </w:r>
      <w:r>
        <w:rPr>
          <w:rFonts w:asciiTheme="minorHAnsi" w:hAnsiTheme="minorHAnsi" w:cstheme="minorHAnsi"/>
        </w:rPr>
        <w:t>/18</w:t>
      </w:r>
      <w:r w:rsidR="002744E8">
        <w:rPr>
          <w:rFonts w:asciiTheme="minorHAnsi" w:hAnsiTheme="minorHAnsi" w:cstheme="minorHAnsi"/>
        </w:rPr>
        <w:t xml:space="preserve"> (Table 1)</w:t>
      </w:r>
      <w:r w:rsidRPr="00472D07">
        <w:rPr>
          <w:rFonts w:asciiTheme="minorHAnsi" w:hAnsiTheme="minorHAnsi" w:cstheme="minorHAnsi"/>
        </w:rPr>
        <w:t>.</w:t>
      </w:r>
      <w:r>
        <w:rPr>
          <w:rFonts w:asciiTheme="minorHAnsi" w:hAnsiTheme="minorHAnsi" w:cstheme="minorHAnsi"/>
        </w:rPr>
        <w:t xml:space="preserve"> </w:t>
      </w:r>
    </w:p>
    <w:p w14:paraId="4590BD04" w14:textId="3A45F8CA" w:rsidR="00504E55" w:rsidRDefault="00C975D8" w:rsidP="008F2AA0">
      <w:pPr>
        <w:pStyle w:val="Default"/>
        <w:spacing w:after="120" w:line="276" w:lineRule="auto"/>
        <w:jc w:val="both"/>
        <w:rPr>
          <w:rFonts w:asciiTheme="minorHAnsi" w:hAnsiTheme="minorHAnsi" w:cstheme="minorHAnsi"/>
        </w:rPr>
      </w:pPr>
      <w:r>
        <w:rPr>
          <w:rFonts w:asciiTheme="minorHAnsi" w:hAnsiTheme="minorHAnsi" w:cstheme="minorHAnsi"/>
        </w:rPr>
        <w:t>The prevalence was highest in the under 1</w:t>
      </w:r>
      <w:r w:rsidR="006B544F">
        <w:rPr>
          <w:rFonts w:asciiTheme="minorHAnsi" w:hAnsiTheme="minorHAnsi" w:cstheme="minorHAnsi"/>
        </w:rPr>
        <w:t>-year</w:t>
      </w:r>
      <w:r w:rsidR="00306175">
        <w:rPr>
          <w:rFonts w:asciiTheme="minorHAnsi" w:hAnsiTheme="minorHAnsi" w:cstheme="minorHAnsi"/>
        </w:rPr>
        <w:t xml:space="preserve"> age-</w:t>
      </w:r>
      <w:r>
        <w:rPr>
          <w:rFonts w:asciiTheme="minorHAnsi" w:hAnsiTheme="minorHAnsi" w:cstheme="minorHAnsi"/>
        </w:rPr>
        <w:t xml:space="preserve">group at 226.5 per 10,000 </w:t>
      </w:r>
      <w:r w:rsidR="00504E55">
        <w:rPr>
          <w:rFonts w:asciiTheme="minorHAnsi" w:hAnsiTheme="minorHAnsi" w:cstheme="minorHAnsi"/>
        </w:rPr>
        <w:t>(95% confidence interval [95%CI</w:t>
      </w:r>
      <w:r>
        <w:rPr>
          <w:rFonts w:asciiTheme="minorHAnsi" w:hAnsiTheme="minorHAnsi" w:cstheme="minorHAnsi"/>
        </w:rPr>
        <w:t>: 223.0-230.1]</w:t>
      </w:r>
      <w:r w:rsidR="00BD2CB7">
        <w:rPr>
          <w:rFonts w:asciiTheme="minorHAnsi" w:hAnsiTheme="minorHAnsi" w:cstheme="minorHAnsi"/>
        </w:rPr>
        <w:t>)</w:t>
      </w:r>
      <w:r>
        <w:rPr>
          <w:rFonts w:asciiTheme="minorHAnsi" w:hAnsiTheme="minorHAnsi" w:cstheme="minorHAnsi"/>
        </w:rPr>
        <w:t xml:space="preserve"> in 2017/2018</w:t>
      </w:r>
      <w:r w:rsidR="00B800D9">
        <w:rPr>
          <w:rFonts w:asciiTheme="minorHAnsi" w:hAnsiTheme="minorHAnsi" w:cstheme="minorHAnsi"/>
        </w:rPr>
        <w:t xml:space="preserve"> (Figure 2)</w:t>
      </w:r>
      <w:r>
        <w:rPr>
          <w:rFonts w:asciiTheme="minorHAnsi" w:hAnsiTheme="minorHAnsi" w:cstheme="minorHAnsi"/>
        </w:rPr>
        <w:t>.</w:t>
      </w:r>
      <w:r w:rsidR="0044079F">
        <w:rPr>
          <w:rFonts w:asciiTheme="minorHAnsi" w:hAnsiTheme="minorHAnsi" w:cstheme="minorHAnsi"/>
        </w:rPr>
        <w:t xml:space="preserve"> </w:t>
      </w:r>
      <w:r w:rsidR="0025256C">
        <w:rPr>
          <w:rFonts w:asciiTheme="minorHAnsi" w:hAnsiTheme="minorHAnsi" w:cstheme="minorHAnsi"/>
        </w:rPr>
        <w:t>There was a rise in p</w:t>
      </w:r>
      <w:r w:rsidR="00504E55">
        <w:rPr>
          <w:rFonts w:asciiTheme="minorHAnsi" w:hAnsiTheme="minorHAnsi" w:cstheme="minorHAnsi"/>
        </w:rPr>
        <w:t>revale</w:t>
      </w:r>
      <w:r w:rsidR="0025256C">
        <w:rPr>
          <w:rFonts w:asciiTheme="minorHAnsi" w:hAnsiTheme="minorHAnsi" w:cstheme="minorHAnsi"/>
        </w:rPr>
        <w:t>nce i</w:t>
      </w:r>
      <w:r w:rsidR="00504E55">
        <w:rPr>
          <w:rFonts w:asciiTheme="minorHAnsi" w:hAnsiTheme="minorHAnsi" w:cstheme="minorHAnsi"/>
        </w:rPr>
        <w:t>n all age</w:t>
      </w:r>
      <w:r w:rsidR="00306175">
        <w:rPr>
          <w:rFonts w:asciiTheme="minorHAnsi" w:hAnsiTheme="minorHAnsi" w:cstheme="minorHAnsi"/>
        </w:rPr>
        <w:t>-</w:t>
      </w:r>
      <w:r w:rsidR="00504E55">
        <w:rPr>
          <w:rFonts w:asciiTheme="minorHAnsi" w:hAnsiTheme="minorHAnsi" w:cstheme="minorHAnsi"/>
        </w:rPr>
        <w:t>groups.</w:t>
      </w:r>
    </w:p>
    <w:p w14:paraId="5EE0B1FC" w14:textId="1FB58F44" w:rsidR="003258D4" w:rsidRDefault="003258D4" w:rsidP="008F2AA0">
      <w:pPr>
        <w:pStyle w:val="Default"/>
        <w:spacing w:after="120" w:line="276" w:lineRule="auto"/>
        <w:jc w:val="both"/>
        <w:rPr>
          <w:rFonts w:asciiTheme="minorHAnsi" w:hAnsiTheme="minorHAnsi" w:cstheme="minorHAnsi"/>
        </w:rPr>
      </w:pPr>
      <w:r w:rsidRPr="00472D07">
        <w:rPr>
          <w:rFonts w:cstheme="minorHAnsi"/>
        </w:rPr>
        <w:t xml:space="preserve">The prevalence of </w:t>
      </w:r>
      <w:r w:rsidR="003A0D35">
        <w:t>life-limiting condition</w:t>
      </w:r>
      <w:r>
        <w:rPr>
          <w:rFonts w:cstheme="minorHAnsi"/>
        </w:rPr>
        <w:t>s wa</w:t>
      </w:r>
      <w:r w:rsidRPr="00472D07">
        <w:rPr>
          <w:rFonts w:cstheme="minorHAnsi"/>
        </w:rPr>
        <w:t xml:space="preserve">s significantly higher among </w:t>
      </w:r>
      <w:r>
        <w:rPr>
          <w:rFonts w:cstheme="minorHAnsi"/>
        </w:rPr>
        <w:t xml:space="preserve">boys </w:t>
      </w:r>
      <w:r w:rsidRPr="00472D07">
        <w:rPr>
          <w:rFonts w:cstheme="minorHAnsi"/>
        </w:rPr>
        <w:t>(7</w:t>
      </w:r>
      <w:r>
        <w:rPr>
          <w:rFonts w:cstheme="minorHAnsi"/>
        </w:rPr>
        <w:t>2</w:t>
      </w:r>
      <w:r w:rsidRPr="00472D07">
        <w:rPr>
          <w:rFonts w:cstheme="minorHAnsi"/>
        </w:rPr>
        <w:t>.</w:t>
      </w:r>
      <w:r>
        <w:rPr>
          <w:rFonts w:cstheme="minorHAnsi"/>
        </w:rPr>
        <w:t>5 per 10,000</w:t>
      </w:r>
      <w:r w:rsidRPr="00472D07">
        <w:rPr>
          <w:rFonts w:cstheme="minorHAnsi"/>
        </w:rPr>
        <w:t xml:space="preserve"> </w:t>
      </w:r>
      <w:r>
        <w:rPr>
          <w:rFonts w:cstheme="minorHAnsi"/>
        </w:rPr>
        <w:t>[</w:t>
      </w:r>
      <w:r w:rsidRPr="00472D07">
        <w:rPr>
          <w:rFonts w:cstheme="minorHAnsi"/>
        </w:rPr>
        <w:t xml:space="preserve">95%CI </w:t>
      </w:r>
      <w:r>
        <w:rPr>
          <w:rFonts w:cstheme="minorHAnsi"/>
        </w:rPr>
        <w:t>71.8</w:t>
      </w:r>
      <w:r w:rsidRPr="00472D07">
        <w:rPr>
          <w:rFonts w:cstheme="minorHAnsi"/>
        </w:rPr>
        <w:t>-</w:t>
      </w:r>
      <w:r>
        <w:rPr>
          <w:rFonts w:cstheme="minorHAnsi"/>
        </w:rPr>
        <w:t>73.1]) vs girls 60.0 per 10,000</w:t>
      </w:r>
      <w:r w:rsidRPr="00472D07">
        <w:rPr>
          <w:rFonts w:cstheme="minorHAnsi"/>
        </w:rPr>
        <w:t xml:space="preserve"> </w:t>
      </w:r>
      <w:r>
        <w:rPr>
          <w:rFonts w:cstheme="minorHAnsi"/>
        </w:rPr>
        <w:t>[</w:t>
      </w:r>
      <w:r w:rsidRPr="00472D07">
        <w:rPr>
          <w:rFonts w:cstheme="minorHAnsi"/>
        </w:rPr>
        <w:t>95%CI 5</w:t>
      </w:r>
      <w:r>
        <w:rPr>
          <w:rFonts w:cstheme="minorHAnsi"/>
        </w:rPr>
        <w:t>9</w:t>
      </w:r>
      <w:r w:rsidRPr="00472D07">
        <w:rPr>
          <w:rFonts w:cstheme="minorHAnsi"/>
        </w:rPr>
        <w:t>.4-</w:t>
      </w:r>
      <w:r>
        <w:rPr>
          <w:rFonts w:cstheme="minorHAnsi"/>
        </w:rPr>
        <w:t>60</w:t>
      </w:r>
      <w:r w:rsidRPr="00472D07">
        <w:rPr>
          <w:rFonts w:cstheme="minorHAnsi"/>
        </w:rPr>
        <w:t>.6</w:t>
      </w:r>
      <w:r>
        <w:rPr>
          <w:rFonts w:cstheme="minorHAnsi"/>
        </w:rPr>
        <w:t>]</w:t>
      </w:r>
      <w:r w:rsidRPr="00472D07">
        <w:rPr>
          <w:rFonts w:cstheme="minorHAnsi"/>
        </w:rPr>
        <w:t xml:space="preserve"> (2017</w:t>
      </w:r>
      <w:r>
        <w:rPr>
          <w:rFonts w:cstheme="minorHAnsi"/>
        </w:rPr>
        <w:t>/18</w:t>
      </w:r>
      <w:r w:rsidRPr="00472D07">
        <w:rPr>
          <w:rFonts w:cstheme="minorHAnsi"/>
        </w:rPr>
        <w:t xml:space="preserve">) although there was no difference in the </w:t>
      </w:r>
      <w:r>
        <w:rPr>
          <w:rFonts w:cstheme="minorHAnsi"/>
        </w:rPr>
        <w:t>rise</w:t>
      </w:r>
      <w:r w:rsidRPr="00472D07">
        <w:rPr>
          <w:rFonts w:cstheme="minorHAnsi"/>
        </w:rPr>
        <w:t xml:space="preserve"> in prevalence between </w:t>
      </w:r>
      <w:r>
        <w:rPr>
          <w:rFonts w:cstheme="minorHAnsi"/>
        </w:rPr>
        <w:t>sexes in the study time period.</w:t>
      </w:r>
    </w:p>
    <w:p w14:paraId="0969A2E0" w14:textId="37352617" w:rsidR="007C7DD7" w:rsidRDefault="006B544F" w:rsidP="008F2AA0">
      <w:pPr>
        <w:pStyle w:val="Default"/>
        <w:spacing w:after="120" w:line="276" w:lineRule="auto"/>
        <w:jc w:val="both"/>
      </w:pPr>
      <w:r>
        <w:t>Children with a c</w:t>
      </w:r>
      <w:r w:rsidR="0044079F" w:rsidRPr="00C41DB5">
        <w:t>ongenital abnormalit</w:t>
      </w:r>
      <w:r>
        <w:t>y</w:t>
      </w:r>
      <w:r w:rsidR="0044079F" w:rsidRPr="00C41DB5">
        <w:t xml:space="preserve"> </w:t>
      </w:r>
      <w:r w:rsidR="00504E55">
        <w:t>had the highest prevalence (</w:t>
      </w:r>
      <w:r w:rsidR="0044079F" w:rsidRPr="00C41DB5">
        <w:t>2017</w:t>
      </w:r>
      <w:r w:rsidR="0044079F">
        <w:t>/18</w:t>
      </w:r>
      <w:r w:rsidR="0044079F" w:rsidRPr="00C41DB5">
        <w:t xml:space="preserve"> was </w:t>
      </w:r>
      <w:r w:rsidR="0044079F">
        <w:t>27.2</w:t>
      </w:r>
      <w:r w:rsidR="0044079F" w:rsidRPr="00C41DB5">
        <w:t xml:space="preserve"> per 10,000 (95%CI: 26.</w:t>
      </w:r>
      <w:r w:rsidR="0044079F">
        <w:t>9</w:t>
      </w:r>
      <w:r w:rsidR="0044079F" w:rsidRPr="00C41DB5">
        <w:t>-27.</w:t>
      </w:r>
      <w:r w:rsidR="0044079F">
        <w:t>5</w:t>
      </w:r>
      <w:r w:rsidR="0044079F" w:rsidRPr="00C41DB5">
        <w:t>)</w:t>
      </w:r>
      <w:r w:rsidR="00504E55">
        <w:t>)</w:t>
      </w:r>
      <w:r w:rsidR="0044079F" w:rsidRPr="00C41DB5">
        <w:t xml:space="preserve">, </w:t>
      </w:r>
      <w:r w:rsidR="00504E55">
        <w:t>with</w:t>
      </w:r>
      <w:r w:rsidR="0044079F" w:rsidRPr="00C41DB5">
        <w:t xml:space="preserve"> neurolog</w:t>
      </w:r>
      <w:r w:rsidR="0044079F">
        <w:t xml:space="preserve">ical </w:t>
      </w:r>
      <w:r w:rsidR="00504E55">
        <w:t>conditions next highest</w:t>
      </w:r>
      <w:r w:rsidR="0044079F">
        <w:t xml:space="preserve"> (10.8 per 10,000</w:t>
      </w:r>
      <w:r w:rsidR="0044079F" w:rsidRPr="00C41DB5">
        <w:t xml:space="preserve"> </w:t>
      </w:r>
      <w:r w:rsidR="0044079F">
        <w:t>[</w:t>
      </w:r>
      <w:r w:rsidR="0044079F" w:rsidRPr="00C41DB5">
        <w:t>95%CI 10.</w:t>
      </w:r>
      <w:r w:rsidR="0044079F">
        <w:t>7</w:t>
      </w:r>
      <w:r w:rsidR="0044079F" w:rsidRPr="00C41DB5">
        <w:t>-11.0</w:t>
      </w:r>
      <w:r w:rsidR="0044079F">
        <w:t>]</w:t>
      </w:r>
      <w:r w:rsidR="0044079F" w:rsidRPr="00C41DB5">
        <w:t>) (</w:t>
      </w:r>
      <w:r w:rsidR="0044079F">
        <w:t xml:space="preserve">Figure </w:t>
      </w:r>
      <w:r w:rsidR="00B800D9">
        <w:t>3</w:t>
      </w:r>
      <w:r w:rsidR="0044079F">
        <w:t>)</w:t>
      </w:r>
      <w:r w:rsidR="0044079F" w:rsidRPr="00C41DB5">
        <w:t>.</w:t>
      </w:r>
      <w:r w:rsidR="0044079F">
        <w:t xml:space="preserve"> </w:t>
      </w:r>
      <w:r w:rsidR="0044079F" w:rsidRPr="00C41DB5">
        <w:t>There was an increase in preva</w:t>
      </w:r>
      <w:r w:rsidR="00306175">
        <w:t>lence in all diagnostic groups during 200</w:t>
      </w:r>
      <w:r w:rsidR="00EB4B27">
        <w:t>0</w:t>
      </w:r>
      <w:r w:rsidR="00306175">
        <w:t>/01 to 2017/18</w:t>
      </w:r>
      <w:r w:rsidR="00A27BC3">
        <w:t>.</w:t>
      </w:r>
    </w:p>
    <w:p w14:paraId="6198C86D" w14:textId="531E0C76" w:rsidR="00A27BC3" w:rsidRPr="00472D07" w:rsidRDefault="00B800D9" w:rsidP="008F2AA0">
      <w:pPr>
        <w:pStyle w:val="Default"/>
        <w:spacing w:after="120" w:line="276" w:lineRule="auto"/>
        <w:jc w:val="both"/>
        <w:rPr>
          <w:rFonts w:asciiTheme="minorHAnsi" w:hAnsiTheme="minorHAnsi" w:cstheme="minorHAnsi"/>
        </w:rPr>
      </w:pPr>
      <w:r>
        <w:rPr>
          <w:rFonts w:asciiTheme="minorHAnsi" w:hAnsiTheme="minorHAnsi" w:cstheme="minorHAnsi"/>
        </w:rPr>
        <w:t xml:space="preserve">The prevalence of </w:t>
      </w:r>
      <w:r w:rsidR="004057AE">
        <w:t xml:space="preserve">life-limiting condition </w:t>
      </w:r>
      <w:r w:rsidR="005726EF">
        <w:t>s</w:t>
      </w:r>
      <w:r>
        <w:rPr>
          <w:rFonts w:asciiTheme="minorHAnsi" w:hAnsiTheme="minorHAnsi" w:cstheme="minorHAnsi"/>
        </w:rPr>
        <w:t xml:space="preserve"> </w:t>
      </w:r>
      <w:r w:rsidR="00EB4B27">
        <w:rPr>
          <w:rFonts w:asciiTheme="minorHAnsi" w:hAnsiTheme="minorHAnsi" w:cstheme="minorHAnsi"/>
        </w:rPr>
        <w:t xml:space="preserve">was </w:t>
      </w:r>
      <w:r>
        <w:rPr>
          <w:rFonts w:asciiTheme="minorHAnsi" w:hAnsiTheme="minorHAnsi" w:cstheme="minorHAnsi"/>
        </w:rPr>
        <w:t xml:space="preserve">highest </w:t>
      </w:r>
      <w:r w:rsidR="006B544F">
        <w:rPr>
          <w:rFonts w:asciiTheme="minorHAnsi" w:hAnsiTheme="minorHAnsi" w:cstheme="minorHAnsi"/>
        </w:rPr>
        <w:t xml:space="preserve">in </w:t>
      </w:r>
      <w:r>
        <w:rPr>
          <w:rFonts w:asciiTheme="minorHAnsi" w:hAnsiTheme="minorHAnsi" w:cstheme="minorHAnsi"/>
        </w:rPr>
        <w:t xml:space="preserve">the most deprived group </w:t>
      </w:r>
      <w:r w:rsidR="00F24C02">
        <w:rPr>
          <w:color w:val="222222"/>
          <w:shd w:val="clear" w:color="auto" w:fill="FFFFFF"/>
        </w:rPr>
        <w:t>(88.6 per 10,000 [95% CI: 87.0-90.2] (2017/18))</w:t>
      </w:r>
      <w:r w:rsidR="00F24C02" w:rsidRPr="00422997">
        <w:rPr>
          <w:rFonts w:asciiTheme="minorHAnsi" w:hAnsiTheme="minorHAnsi" w:cstheme="minorHAnsi"/>
        </w:rPr>
        <w:t xml:space="preserve"> </w:t>
      </w:r>
      <w:r w:rsidRPr="00422997">
        <w:rPr>
          <w:rFonts w:asciiTheme="minorHAnsi" w:hAnsiTheme="minorHAnsi" w:cstheme="minorHAnsi"/>
        </w:rPr>
        <w:t xml:space="preserve">and </w:t>
      </w:r>
      <w:r w:rsidR="00EB4B27">
        <w:rPr>
          <w:rFonts w:asciiTheme="minorHAnsi" w:hAnsiTheme="minorHAnsi" w:cstheme="minorHAnsi"/>
        </w:rPr>
        <w:t>there was a gradient with deprivation with the</w:t>
      </w:r>
      <w:r w:rsidRPr="00422997">
        <w:rPr>
          <w:rFonts w:asciiTheme="minorHAnsi" w:hAnsiTheme="minorHAnsi" w:cstheme="minorHAnsi"/>
        </w:rPr>
        <w:t xml:space="preserve"> lowest prevalence in the least deprived group </w:t>
      </w:r>
      <w:r w:rsidR="00390587">
        <w:rPr>
          <w:color w:val="222222"/>
          <w:shd w:val="clear" w:color="auto" w:fill="FFFFFF"/>
        </w:rPr>
        <w:t>(48.7 per 10,000 [95% CI: 47.5-49.9] (2017/18))</w:t>
      </w:r>
      <w:r w:rsidR="00390587">
        <w:rPr>
          <w:rFonts w:asciiTheme="minorHAnsi" w:hAnsiTheme="minorHAnsi" w:cstheme="minorHAnsi"/>
        </w:rPr>
        <w:t xml:space="preserve">. </w:t>
      </w:r>
      <w:r w:rsidR="00422997" w:rsidRPr="00422997">
        <w:rPr>
          <w:rFonts w:asciiTheme="minorHAnsi" w:hAnsiTheme="minorHAnsi" w:cstheme="minorHAnsi"/>
        </w:rPr>
        <w:t>There was some ev</w:t>
      </w:r>
      <w:r w:rsidR="00422997">
        <w:rPr>
          <w:rFonts w:asciiTheme="minorHAnsi" w:hAnsiTheme="minorHAnsi" w:cstheme="minorHAnsi"/>
        </w:rPr>
        <w:t>idence of a greater difference in prevalence between the least and most deprived groups over time (supplementary Figure 1).</w:t>
      </w:r>
    </w:p>
    <w:p w14:paraId="628FDA53" w14:textId="42D0F20B" w:rsidR="00C72FBA" w:rsidRPr="0025256C" w:rsidRDefault="00422997" w:rsidP="008F2AA0">
      <w:pPr>
        <w:spacing w:after="120" w:line="276" w:lineRule="auto"/>
        <w:jc w:val="both"/>
        <w:rPr>
          <w:rFonts w:cstheme="minorHAnsi"/>
        </w:rPr>
      </w:pPr>
      <w:r>
        <w:rPr>
          <w:rFonts w:cstheme="minorHAnsi"/>
        </w:rPr>
        <w:t>The p</w:t>
      </w:r>
      <w:r w:rsidR="00504E55">
        <w:rPr>
          <w:rFonts w:cstheme="minorHAnsi"/>
        </w:rPr>
        <w:t xml:space="preserve">revalence of </w:t>
      </w:r>
      <w:r w:rsidR="004057AE">
        <w:rPr>
          <w:lang w:val="en-GB"/>
        </w:rPr>
        <w:t xml:space="preserve">life-limiting condition </w:t>
      </w:r>
      <w:r w:rsidR="005726EF">
        <w:t>s</w:t>
      </w:r>
      <w:r w:rsidR="00504E55">
        <w:rPr>
          <w:rFonts w:cstheme="minorHAnsi"/>
        </w:rPr>
        <w:t xml:space="preserve"> rose in all ethnic groups but c</w:t>
      </w:r>
      <w:r w:rsidR="00C72FBA">
        <w:rPr>
          <w:rFonts w:cstheme="minorHAnsi"/>
        </w:rPr>
        <w:t>hildren</w:t>
      </w:r>
      <w:r w:rsidR="00C72FBA" w:rsidRPr="00472D07">
        <w:rPr>
          <w:rFonts w:cstheme="minorHAnsi"/>
        </w:rPr>
        <w:t xml:space="preserve"> of Pakistani origin</w:t>
      </w:r>
      <w:r w:rsidR="00504E55">
        <w:rPr>
          <w:rFonts w:cstheme="minorHAnsi"/>
        </w:rPr>
        <w:t xml:space="preserve"> had the highest prevalence of </w:t>
      </w:r>
      <w:r w:rsidR="00E82B35">
        <w:t>life-limiting condition</w:t>
      </w:r>
      <w:r w:rsidR="00C72FBA" w:rsidRPr="00472D07">
        <w:rPr>
          <w:rFonts w:cstheme="minorHAnsi"/>
        </w:rPr>
        <w:t xml:space="preserve"> (</w:t>
      </w:r>
      <w:r w:rsidR="00C72FBA">
        <w:rPr>
          <w:rFonts w:cstheme="minorHAnsi"/>
        </w:rPr>
        <w:t>103.9 per 10,000</w:t>
      </w:r>
      <w:r w:rsidR="00C72FBA" w:rsidRPr="00472D07">
        <w:rPr>
          <w:rFonts w:cstheme="minorHAnsi"/>
        </w:rPr>
        <w:t xml:space="preserve"> </w:t>
      </w:r>
      <w:r w:rsidR="00C72FBA">
        <w:rPr>
          <w:rFonts w:cstheme="minorHAnsi"/>
        </w:rPr>
        <w:t>[</w:t>
      </w:r>
      <w:r w:rsidR="00C72FBA" w:rsidRPr="00472D07">
        <w:rPr>
          <w:rFonts w:cstheme="minorHAnsi"/>
        </w:rPr>
        <w:t>95%CI:</w:t>
      </w:r>
      <w:r w:rsidR="00C72FBA">
        <w:rPr>
          <w:rFonts w:cstheme="minorHAnsi"/>
        </w:rPr>
        <w:t xml:space="preserve"> 101.2</w:t>
      </w:r>
      <w:r w:rsidR="00C72FBA" w:rsidRPr="00472D07">
        <w:rPr>
          <w:rFonts w:cstheme="minorHAnsi"/>
        </w:rPr>
        <w:t>-</w:t>
      </w:r>
      <w:r w:rsidR="00C72FBA">
        <w:rPr>
          <w:rFonts w:cstheme="minorHAnsi"/>
        </w:rPr>
        <w:t>106.6])</w:t>
      </w:r>
      <w:r w:rsidR="00C72FBA" w:rsidRPr="00472D07">
        <w:rPr>
          <w:rFonts w:cstheme="minorHAnsi"/>
        </w:rPr>
        <w:t xml:space="preserve"> (2017</w:t>
      </w:r>
      <w:r>
        <w:rPr>
          <w:rFonts w:cstheme="minorHAnsi"/>
        </w:rPr>
        <w:t>/18)</w:t>
      </w:r>
      <w:r w:rsidR="003258D4">
        <w:rPr>
          <w:rFonts w:cstheme="minorHAnsi"/>
        </w:rPr>
        <w:t xml:space="preserve"> children</w:t>
      </w:r>
      <w:r w:rsidR="003258D4" w:rsidRPr="00472D07">
        <w:rPr>
          <w:rFonts w:cstheme="minorHAnsi"/>
        </w:rPr>
        <w:t xml:space="preserve"> of Chinese origin (</w:t>
      </w:r>
      <w:r w:rsidR="003258D4">
        <w:rPr>
          <w:rFonts w:cstheme="minorHAnsi"/>
        </w:rPr>
        <w:t>32.0 per 10,000</w:t>
      </w:r>
      <w:r w:rsidR="003258D4" w:rsidRPr="00472D07">
        <w:rPr>
          <w:rFonts w:cstheme="minorHAnsi"/>
        </w:rPr>
        <w:t xml:space="preserve"> </w:t>
      </w:r>
      <w:r w:rsidR="003258D4">
        <w:rPr>
          <w:rFonts w:cstheme="minorHAnsi"/>
        </w:rPr>
        <w:t>[</w:t>
      </w:r>
      <w:r w:rsidR="003258D4" w:rsidRPr="00472D07">
        <w:rPr>
          <w:rFonts w:cstheme="minorHAnsi"/>
        </w:rPr>
        <w:t xml:space="preserve">95% CI: </w:t>
      </w:r>
      <w:r w:rsidR="003258D4">
        <w:rPr>
          <w:rFonts w:cstheme="minorHAnsi"/>
        </w:rPr>
        <w:t>28.1</w:t>
      </w:r>
      <w:r w:rsidR="003258D4" w:rsidRPr="00472D07">
        <w:rPr>
          <w:rFonts w:cstheme="minorHAnsi"/>
        </w:rPr>
        <w:t>-</w:t>
      </w:r>
      <w:r w:rsidR="003258D4">
        <w:rPr>
          <w:rFonts w:cstheme="minorHAnsi"/>
        </w:rPr>
        <w:t>35.8]</w:t>
      </w:r>
      <w:r w:rsidR="003258D4" w:rsidRPr="00472D07">
        <w:rPr>
          <w:rFonts w:cstheme="minorHAnsi"/>
        </w:rPr>
        <w:t xml:space="preserve"> (2017</w:t>
      </w:r>
      <w:r w:rsidR="003258D4">
        <w:rPr>
          <w:rFonts w:cstheme="minorHAnsi"/>
        </w:rPr>
        <w:t>/18</w:t>
      </w:r>
      <w:r w:rsidR="003258D4" w:rsidRPr="00472D07">
        <w:rPr>
          <w:rFonts w:cstheme="minorHAnsi"/>
        </w:rPr>
        <w:t>))</w:t>
      </w:r>
      <w:r w:rsidR="00FE3214">
        <w:rPr>
          <w:rFonts w:cstheme="minorHAnsi"/>
        </w:rPr>
        <w:t xml:space="preserve"> the lowest</w:t>
      </w:r>
      <w:r w:rsidR="00C72FBA">
        <w:rPr>
          <w:rFonts w:cstheme="minorHAnsi"/>
        </w:rPr>
        <w:t xml:space="preserve"> </w:t>
      </w:r>
      <w:r w:rsidR="00C72FBA" w:rsidRPr="00472D07">
        <w:rPr>
          <w:rFonts w:cstheme="minorHAnsi"/>
        </w:rPr>
        <w:t>(</w:t>
      </w:r>
      <w:r w:rsidR="00C72FBA">
        <w:rPr>
          <w:rFonts w:cstheme="minorHAnsi"/>
        </w:rPr>
        <w:t xml:space="preserve">Figure </w:t>
      </w:r>
      <w:r w:rsidR="00A13CE2">
        <w:rPr>
          <w:rFonts w:cstheme="minorHAnsi"/>
        </w:rPr>
        <w:t>4)</w:t>
      </w:r>
      <w:r w:rsidR="003258D4">
        <w:rPr>
          <w:rFonts w:cstheme="minorHAnsi"/>
        </w:rPr>
        <w:t>. Children from Black and Other Asian groups also had higher prevalence than the White population.</w:t>
      </w:r>
      <w:r w:rsidR="00427BB6">
        <w:rPr>
          <w:rFonts w:cstheme="minorHAnsi"/>
        </w:rPr>
        <w:t xml:space="preserve"> Congenital anomalies had the highest prevalence in all ethnic groups but prevalence was higher in the Pakistani and Other Asian groups. The </w:t>
      </w:r>
      <w:r w:rsidR="00307344">
        <w:rPr>
          <w:rFonts w:cstheme="minorHAnsi"/>
        </w:rPr>
        <w:t>prevalence</w:t>
      </w:r>
      <w:r w:rsidR="00427BB6">
        <w:rPr>
          <w:rFonts w:cstheme="minorHAnsi"/>
        </w:rPr>
        <w:t xml:space="preserve"> of neurological</w:t>
      </w:r>
      <w:r w:rsidR="00307344">
        <w:rPr>
          <w:rFonts w:cstheme="minorHAnsi"/>
        </w:rPr>
        <w:t>, haematological and metabolic diagnoses was also higher in the Pakistani population than the White population.</w:t>
      </w:r>
      <w:r w:rsidR="00427BB6">
        <w:rPr>
          <w:rFonts w:cstheme="minorHAnsi"/>
        </w:rPr>
        <w:t xml:space="preserve"> (see supplementary figures</w:t>
      </w:r>
      <w:r w:rsidR="00307344">
        <w:rPr>
          <w:rFonts w:cstheme="minorHAnsi"/>
        </w:rPr>
        <w:t xml:space="preserve"> 2-12</w:t>
      </w:r>
      <w:r w:rsidR="00427BB6">
        <w:rPr>
          <w:rFonts w:cstheme="minorHAnsi"/>
        </w:rPr>
        <w:t>).</w:t>
      </w:r>
    </w:p>
    <w:p w14:paraId="20E12CFF" w14:textId="64E26E67" w:rsidR="00B800D9" w:rsidRDefault="009113C4" w:rsidP="0025256C">
      <w:pPr>
        <w:pStyle w:val="Default"/>
        <w:spacing w:after="120" w:line="276" w:lineRule="auto"/>
        <w:jc w:val="both"/>
        <w:rPr>
          <w:rFonts w:asciiTheme="minorHAnsi" w:hAnsiTheme="minorHAnsi" w:cstheme="minorHAnsi"/>
        </w:rPr>
      </w:pPr>
      <w:r>
        <w:t>Using the more</w:t>
      </w:r>
      <w:r>
        <w:rPr>
          <w:rFonts w:asciiTheme="minorHAnsi" w:hAnsiTheme="minorHAnsi" w:cstheme="minorHAnsi"/>
        </w:rPr>
        <w:t xml:space="preserve"> restricted definition of a </w:t>
      </w:r>
      <w:r w:rsidR="004057AE">
        <w:t>life-limiting condition</w:t>
      </w:r>
      <w:r>
        <w:rPr>
          <w:rFonts w:asciiTheme="minorHAnsi" w:hAnsiTheme="minorHAnsi" w:cstheme="minorHAnsi"/>
        </w:rPr>
        <w:t xml:space="preserve"> </w:t>
      </w:r>
      <w:r w:rsidR="00B800D9">
        <w:rPr>
          <w:rFonts w:asciiTheme="minorHAnsi" w:hAnsiTheme="minorHAnsi" w:cstheme="minorHAnsi"/>
        </w:rPr>
        <w:t xml:space="preserve">reduced the </w:t>
      </w:r>
      <w:r>
        <w:rPr>
          <w:rFonts w:asciiTheme="minorHAnsi" w:hAnsiTheme="minorHAnsi" w:cstheme="minorHAnsi"/>
        </w:rPr>
        <w:t xml:space="preserve">overall </w:t>
      </w:r>
      <w:r w:rsidR="00B800D9" w:rsidRPr="005E734B">
        <w:rPr>
          <w:rFonts w:asciiTheme="minorHAnsi" w:hAnsiTheme="minorHAnsi" w:cstheme="minorHAnsi"/>
        </w:rPr>
        <w:t xml:space="preserve">prevalence </w:t>
      </w:r>
      <w:r w:rsidR="00B800D9">
        <w:rPr>
          <w:rFonts w:asciiTheme="minorHAnsi" w:hAnsiTheme="minorHAnsi" w:cstheme="minorHAnsi"/>
        </w:rPr>
        <w:t xml:space="preserve">from 66.4 </w:t>
      </w:r>
      <w:r w:rsidR="00B800D9" w:rsidRPr="005E734B">
        <w:rPr>
          <w:rFonts w:asciiTheme="minorHAnsi" w:hAnsiTheme="minorHAnsi" w:cstheme="minorHAnsi"/>
        </w:rPr>
        <w:t>to 61.1 per 10,000 (95%CI 60.7-61.5) in 2017/</w:t>
      </w:r>
      <w:r w:rsidR="008F2AA0" w:rsidRPr="005E734B">
        <w:rPr>
          <w:rFonts w:asciiTheme="minorHAnsi" w:hAnsiTheme="minorHAnsi" w:cstheme="minorHAnsi"/>
        </w:rPr>
        <w:t>18.</w:t>
      </w:r>
      <w:r w:rsidR="00B800D9" w:rsidRPr="005E734B">
        <w:rPr>
          <w:rFonts w:asciiTheme="minorHAnsi" w:hAnsiTheme="minorHAnsi" w:cstheme="minorHAnsi"/>
        </w:rPr>
        <w:t xml:space="preserve"> </w:t>
      </w:r>
    </w:p>
    <w:p w14:paraId="3B4FF62D" w14:textId="05A3E362" w:rsidR="00DF0808" w:rsidRDefault="00DF0808" w:rsidP="008F2AA0">
      <w:pPr>
        <w:spacing w:after="120" w:line="276" w:lineRule="auto"/>
        <w:jc w:val="both"/>
        <w:rPr>
          <w:lang w:val="en-GB"/>
        </w:rPr>
      </w:pPr>
    </w:p>
    <w:p w14:paraId="08148A2C" w14:textId="488CB287" w:rsidR="00293815" w:rsidRDefault="00293815" w:rsidP="007C15A3">
      <w:pPr>
        <w:pStyle w:val="Heading2"/>
      </w:pPr>
      <w:r>
        <w:t>Future prevalence</w:t>
      </w:r>
    </w:p>
    <w:p w14:paraId="4782E07C" w14:textId="5DB26086" w:rsidR="00390587" w:rsidRDefault="0045296D" w:rsidP="008F2AA0">
      <w:pPr>
        <w:spacing w:after="120" w:line="276" w:lineRule="auto"/>
        <w:jc w:val="both"/>
        <w:rPr>
          <w:rFonts w:cstheme="minorHAnsi"/>
        </w:rPr>
      </w:pPr>
      <w:r>
        <w:rPr>
          <w:lang w:val="en-GB"/>
        </w:rPr>
        <w:t xml:space="preserve">The predicted future </w:t>
      </w:r>
      <w:r w:rsidR="00504E55">
        <w:rPr>
          <w:lang w:val="en-GB"/>
        </w:rPr>
        <w:t xml:space="preserve">number of </w:t>
      </w:r>
      <w:r w:rsidR="00DF0808">
        <w:rPr>
          <w:lang w:val="en-GB"/>
        </w:rPr>
        <w:t>children with</w:t>
      </w:r>
      <w:r w:rsidR="00504E55">
        <w:rPr>
          <w:lang w:val="en-GB"/>
        </w:rPr>
        <w:t xml:space="preserve"> a </w:t>
      </w:r>
      <w:r w:rsidR="004057AE">
        <w:rPr>
          <w:lang w:val="en-GB"/>
        </w:rPr>
        <w:t>life-limiting condition</w:t>
      </w:r>
      <w:r w:rsidR="00504E55">
        <w:rPr>
          <w:lang w:val="en-GB"/>
        </w:rPr>
        <w:t xml:space="preserve"> by </w:t>
      </w:r>
      <w:r w:rsidR="00C72FBA">
        <w:rPr>
          <w:lang w:val="en-GB"/>
        </w:rPr>
        <w:t xml:space="preserve">2030 </w:t>
      </w:r>
      <w:r>
        <w:rPr>
          <w:lang w:val="en-GB"/>
        </w:rPr>
        <w:t xml:space="preserve">ranged from </w:t>
      </w:r>
      <w:r w:rsidR="00504E55">
        <w:rPr>
          <w:rFonts w:cstheme="minorHAnsi"/>
        </w:rPr>
        <w:t>96,</w:t>
      </w:r>
      <w:r w:rsidR="00C72FBA">
        <w:rPr>
          <w:rFonts w:cstheme="minorHAnsi"/>
        </w:rPr>
        <w:t xml:space="preserve">275 (95%CI 95,318-97,242) </w:t>
      </w:r>
      <w:r w:rsidR="00770E9E">
        <w:rPr>
          <w:rFonts w:cstheme="minorHAnsi"/>
        </w:rPr>
        <w:t>for the most conservative model</w:t>
      </w:r>
      <w:r w:rsidR="00FE3214">
        <w:rPr>
          <w:rFonts w:cstheme="minorHAnsi"/>
        </w:rPr>
        <w:t xml:space="preserve"> (model 3)</w:t>
      </w:r>
      <w:r>
        <w:rPr>
          <w:rFonts w:cstheme="minorHAnsi"/>
        </w:rPr>
        <w:t>, t</w:t>
      </w:r>
      <w:r w:rsidR="00504E55">
        <w:rPr>
          <w:rFonts w:cstheme="minorHAnsi"/>
        </w:rPr>
        <w:t>o</w:t>
      </w:r>
      <w:r>
        <w:rPr>
          <w:rFonts w:cstheme="minorHAnsi"/>
        </w:rPr>
        <w:t xml:space="preserve"> </w:t>
      </w:r>
      <w:r w:rsidR="00C72FBA">
        <w:rPr>
          <w:rFonts w:cstheme="minorHAnsi"/>
        </w:rPr>
        <w:t xml:space="preserve">116,770 (95%CI 108,894-125,209) </w:t>
      </w:r>
      <w:r>
        <w:rPr>
          <w:rFonts w:cstheme="minorHAnsi"/>
        </w:rPr>
        <w:t>(model 2)</w:t>
      </w:r>
      <w:r w:rsidR="002744E8">
        <w:rPr>
          <w:rFonts w:cstheme="minorHAnsi"/>
        </w:rPr>
        <w:t xml:space="preserve"> to</w:t>
      </w:r>
      <w:r>
        <w:rPr>
          <w:rFonts w:cstheme="minorHAnsi"/>
        </w:rPr>
        <w:t xml:space="preserve"> </w:t>
      </w:r>
      <w:r w:rsidR="002744E8">
        <w:rPr>
          <w:rFonts w:cstheme="minorHAnsi"/>
        </w:rPr>
        <w:t xml:space="preserve">121,023 (95%CI 113,031-129,573) </w:t>
      </w:r>
      <w:r w:rsidR="00DF0808">
        <w:rPr>
          <w:rFonts w:cstheme="minorHAnsi"/>
        </w:rPr>
        <w:t>(model 1</w:t>
      </w:r>
      <w:r w:rsidR="005F0832">
        <w:rPr>
          <w:rFonts w:cstheme="minorHAnsi"/>
        </w:rPr>
        <w:t xml:space="preserve">). </w:t>
      </w:r>
    </w:p>
    <w:p w14:paraId="391A6759" w14:textId="2E067EE8" w:rsidR="00293815" w:rsidRDefault="002744E8" w:rsidP="008F2AA0">
      <w:pPr>
        <w:spacing w:after="120" w:line="276" w:lineRule="auto"/>
        <w:jc w:val="both"/>
        <w:rPr>
          <w:rFonts w:cstheme="minorHAnsi"/>
        </w:rPr>
      </w:pPr>
      <w:r>
        <w:rPr>
          <w:rFonts w:cstheme="minorHAnsi"/>
        </w:rPr>
        <w:t xml:space="preserve">These </w:t>
      </w:r>
      <w:r w:rsidR="00DF0808">
        <w:rPr>
          <w:rFonts w:cstheme="minorHAnsi"/>
        </w:rPr>
        <w:t>equate to</w:t>
      </w:r>
      <w:r>
        <w:rPr>
          <w:rFonts w:cstheme="minorHAnsi"/>
        </w:rPr>
        <w:t xml:space="preserve"> a prevalence of </w:t>
      </w:r>
      <w:r w:rsidR="00770E9E">
        <w:rPr>
          <w:rFonts w:cstheme="minorHAnsi"/>
        </w:rPr>
        <w:t>67.0 (95%CI 67.7-66.3) per 10,000 (Model 3)</w:t>
      </w:r>
      <w:r w:rsidR="00C72FBA">
        <w:t xml:space="preserve">, </w:t>
      </w:r>
      <w:r w:rsidR="00C72FBA">
        <w:rPr>
          <w:rFonts w:cstheme="minorHAnsi"/>
        </w:rPr>
        <w:t>81.26 (95%CI 75.78-87.13) per 10,000</w:t>
      </w:r>
      <w:r w:rsidR="00C72FBA" w:rsidRPr="00C72FBA">
        <w:t xml:space="preserve"> </w:t>
      </w:r>
      <w:r>
        <w:t>(Model 2)</w:t>
      </w:r>
      <w:r w:rsidR="00770E9E" w:rsidRPr="00770E9E">
        <w:rPr>
          <w:rFonts w:cstheme="minorHAnsi"/>
        </w:rPr>
        <w:t xml:space="preserve"> </w:t>
      </w:r>
      <w:r w:rsidR="00770E9E">
        <w:rPr>
          <w:rFonts w:cstheme="minorHAnsi"/>
        </w:rPr>
        <w:t>and 84.22 (95%CI 78.66-90.17) per 10,000 (Model 1)</w:t>
      </w:r>
      <w:r w:rsidR="00DF0808">
        <w:rPr>
          <w:rFonts w:cstheme="minorHAnsi"/>
        </w:rPr>
        <w:t xml:space="preserve"> (F</w:t>
      </w:r>
      <w:r w:rsidR="00A13CE2">
        <w:rPr>
          <w:rFonts w:cstheme="minorHAnsi"/>
        </w:rPr>
        <w:t>igure 5</w:t>
      </w:r>
      <w:r w:rsidR="005F741A">
        <w:rPr>
          <w:rFonts w:cstheme="minorHAnsi"/>
        </w:rPr>
        <w:t>, supplementary table 2</w:t>
      </w:r>
      <w:r w:rsidR="00DF0808">
        <w:rPr>
          <w:rFonts w:cstheme="minorHAnsi"/>
        </w:rPr>
        <w:t>)</w:t>
      </w:r>
      <w:r w:rsidR="00770E9E">
        <w:t>.</w:t>
      </w:r>
    </w:p>
    <w:p w14:paraId="65B09EBC" w14:textId="2F7D1E5F" w:rsidR="00293815" w:rsidRDefault="00293815" w:rsidP="008F2AA0">
      <w:pPr>
        <w:spacing w:after="120" w:line="276" w:lineRule="auto"/>
        <w:jc w:val="both"/>
        <w:rPr>
          <w:lang w:val="en-GB"/>
        </w:rPr>
      </w:pPr>
    </w:p>
    <w:p w14:paraId="4A884D20" w14:textId="04EB8068" w:rsidR="00ED46AA" w:rsidRDefault="00ED46AA" w:rsidP="009113C4">
      <w:pPr>
        <w:pStyle w:val="Heading1"/>
      </w:pPr>
      <w:r>
        <w:t>Discussion</w:t>
      </w:r>
    </w:p>
    <w:p w14:paraId="18DF87EE" w14:textId="2CBD4C35" w:rsidR="005726EF" w:rsidRDefault="0045296D" w:rsidP="005726EF">
      <w:pPr>
        <w:rPr>
          <w:color w:val="FF0000"/>
          <w:lang w:val="en-GB"/>
        </w:rPr>
      </w:pPr>
      <w:r>
        <w:rPr>
          <w:rFonts w:cstheme="minorHAnsi"/>
        </w:rPr>
        <w:t>There h</w:t>
      </w:r>
      <w:r w:rsidR="006B544F">
        <w:rPr>
          <w:rFonts w:cstheme="minorHAnsi"/>
        </w:rPr>
        <w:t>as</w:t>
      </w:r>
      <w:r>
        <w:rPr>
          <w:rFonts w:cstheme="minorHAnsi"/>
        </w:rPr>
        <w:t xml:space="preserve"> been </w:t>
      </w:r>
      <w:r w:rsidR="006B544F">
        <w:rPr>
          <w:rFonts w:cstheme="minorHAnsi"/>
        </w:rPr>
        <w:t xml:space="preserve">a </w:t>
      </w:r>
      <w:r>
        <w:rPr>
          <w:rFonts w:cstheme="minorHAnsi"/>
        </w:rPr>
        <w:t xml:space="preserve">marked </w:t>
      </w:r>
      <w:r w:rsidR="000B78DD">
        <w:rPr>
          <w:rFonts w:cstheme="minorHAnsi"/>
        </w:rPr>
        <w:t xml:space="preserve">rise in prevalence of children with a </w:t>
      </w:r>
      <w:r w:rsidR="00E82B35">
        <w:t>life-limiting</w:t>
      </w:r>
      <w:r w:rsidR="00FE4B4E">
        <w:t xml:space="preserve"> </w:t>
      </w:r>
      <w:r w:rsidR="005726EF">
        <w:t xml:space="preserve">or life-threatening </w:t>
      </w:r>
      <w:r w:rsidR="00E82B35">
        <w:t>condition</w:t>
      </w:r>
      <w:r w:rsidR="000B78DD">
        <w:rPr>
          <w:rFonts w:cstheme="minorHAnsi"/>
        </w:rPr>
        <w:t xml:space="preserve"> in England and this increase is predicted to continue.</w:t>
      </w:r>
      <w:r>
        <w:rPr>
          <w:rFonts w:cstheme="minorHAnsi"/>
        </w:rPr>
        <w:t xml:space="preserve"> </w:t>
      </w:r>
      <w:r w:rsidR="005726EF">
        <w:rPr>
          <w:lang w:val="en-GB"/>
        </w:rPr>
        <w:t>This highlights the need for paediatric palliative care services to work closely with other paediatric services.</w:t>
      </w:r>
    </w:p>
    <w:p w14:paraId="43C349B0" w14:textId="526E84D0" w:rsidR="000B78DD" w:rsidRDefault="000B78DD" w:rsidP="008F2AA0">
      <w:pPr>
        <w:pStyle w:val="Default"/>
        <w:spacing w:after="120" w:line="276" w:lineRule="auto"/>
        <w:ind w:left="3"/>
        <w:jc w:val="both"/>
        <w:rPr>
          <w:rFonts w:asciiTheme="minorHAnsi" w:hAnsiTheme="minorHAnsi" w:cstheme="minorHAnsi"/>
        </w:rPr>
      </w:pPr>
    </w:p>
    <w:p w14:paraId="43FD316D" w14:textId="7BE4F547" w:rsidR="003652C1" w:rsidRDefault="003652C1" w:rsidP="003652C1">
      <w:pPr>
        <w:pStyle w:val="Default"/>
        <w:spacing w:after="120" w:line="276" w:lineRule="auto"/>
        <w:ind w:left="3"/>
        <w:jc w:val="both"/>
        <w:rPr>
          <w:rFonts w:asciiTheme="minorHAnsi" w:hAnsiTheme="minorHAnsi" w:cstheme="minorHAnsi"/>
        </w:rPr>
      </w:pPr>
      <w:r>
        <w:rPr>
          <w:rFonts w:asciiTheme="minorHAnsi" w:hAnsiTheme="minorHAnsi" w:cstheme="minorHAnsi"/>
        </w:rPr>
        <w:t xml:space="preserve">A </w:t>
      </w:r>
      <w:r w:rsidR="0087341A">
        <w:rPr>
          <w:rFonts w:asciiTheme="minorHAnsi" w:hAnsiTheme="minorHAnsi" w:cstheme="minorHAnsi"/>
        </w:rPr>
        <w:t>study using similar datasets</w:t>
      </w:r>
      <w:r>
        <w:rPr>
          <w:rFonts w:asciiTheme="minorHAnsi" w:hAnsiTheme="minorHAnsi" w:cstheme="minorHAnsi"/>
        </w:rPr>
        <w:t xml:space="preserve"> from Scotland has shown a less marked rise in</w:t>
      </w:r>
      <w:r w:rsidRPr="007B658B">
        <w:rPr>
          <w:rFonts w:asciiTheme="minorHAnsi" w:hAnsiTheme="minorHAnsi" w:cstheme="minorHAnsi"/>
        </w:rPr>
        <w:t xml:space="preserve"> prevalence and no i</w:t>
      </w:r>
      <w:r>
        <w:rPr>
          <w:rFonts w:asciiTheme="minorHAnsi" w:hAnsiTheme="minorHAnsi" w:cstheme="minorHAnsi"/>
        </w:rPr>
        <w:t xml:space="preserve">ncrease </w:t>
      </w:r>
      <w:r w:rsidR="005726EF">
        <w:rPr>
          <w:rFonts w:asciiTheme="minorHAnsi" w:hAnsiTheme="minorHAnsi" w:cstheme="minorHAnsi"/>
        </w:rPr>
        <w:t xml:space="preserve">in this population </w:t>
      </w:r>
      <w:r>
        <w:rPr>
          <w:rFonts w:asciiTheme="minorHAnsi" w:hAnsiTheme="minorHAnsi" w:cstheme="minorHAnsi"/>
        </w:rPr>
        <w:t>from 2014/15-2016/17</w:t>
      </w:r>
      <w:r w:rsidR="0034162A">
        <w:rPr>
          <w:rFonts w:asciiTheme="minorHAnsi" w:hAnsiTheme="minorHAnsi" w:cstheme="minorHAnsi"/>
        </w:rPr>
        <w:t>.</w:t>
      </w:r>
      <w:r>
        <w:rPr>
          <w:rFonts w:asciiTheme="minorHAnsi" w:hAnsiTheme="minorHAnsi" w:cstheme="minorHAnsi"/>
        </w:rPr>
        <w:t xml:space="preserve"> </w:t>
      </w:r>
      <w:r>
        <w:rPr>
          <w:rFonts w:asciiTheme="minorHAnsi" w:hAnsiTheme="minorHAnsi" w:cstheme="minorHAnsi"/>
        </w:rPr>
        <w:fldChar w:fldCharType="begin"/>
      </w:r>
      <w:r w:rsidR="00774F4A">
        <w:rPr>
          <w:rFonts w:asciiTheme="minorHAnsi" w:hAnsiTheme="minorHAnsi" w:cstheme="minorHAnsi"/>
        </w:rPr>
        <w:instrText xml:space="preserve"> ADDIN EN.CITE &lt;EndNote&gt;&lt;Cite&gt;&lt;Author&gt;NHS National Services Scotland&lt;/Author&gt;&lt;Year&gt;2018&lt;/Year&gt;&lt;RecNum&gt;41&lt;/RecNum&gt;&lt;DisplayText&gt;&lt;style face="superscript"&gt;22&lt;/style&gt;&lt;/DisplayText&gt;&lt;record&gt;&lt;rec-number&gt;41&lt;/rec-number&gt;&lt;foreign-keys&gt;&lt;key app="EN" db-id="zwd9zadvm9rft1etsv2vr0an9trw0vzxwe0f" timestamp="1574593302"&gt;41&lt;/key&gt;&lt;/foreign-keys&gt;&lt;ref-type name="Report"&gt;27&lt;/ref-type&gt;&lt;contributors&gt;&lt;authors&gt;&lt;author&gt;NHS National Services Scotland,&lt;/author&gt;&lt;/authors&gt;&lt;/contributors&gt;&lt;titles&gt;&lt;title&gt;Children in Scotland requiring Palliative Care (ChiSP) 2&lt;/title&gt;&lt;/titles&gt;&lt;dates&gt;&lt;year&gt;2018&lt;/year&gt;&lt;/dates&gt;&lt;urls&gt;&lt;related-urls&gt;&lt;url&gt;https://chas-assets.s3.eu-west-1.amazonaws.com/sites/59dde5b10f7d33796f8cd11b/assets/5c9e29910f7d334e6823390a/ChiSP2-Report.pdf&lt;/url&gt;&lt;/related-urls&gt;&lt;/urls&gt;&lt;/record&gt;&lt;/Cite&gt;&lt;/EndNote&gt;</w:instrText>
      </w:r>
      <w:r>
        <w:rPr>
          <w:rFonts w:asciiTheme="minorHAnsi" w:hAnsiTheme="minorHAnsi" w:cstheme="minorHAnsi"/>
        </w:rPr>
        <w:fldChar w:fldCharType="separate"/>
      </w:r>
      <w:r w:rsidR="00306175" w:rsidRPr="00306175">
        <w:rPr>
          <w:rFonts w:asciiTheme="minorHAnsi" w:hAnsiTheme="minorHAnsi" w:cstheme="minorHAnsi"/>
          <w:noProof/>
          <w:vertAlign w:val="superscript"/>
        </w:rPr>
        <w:t>22</w:t>
      </w:r>
      <w:r>
        <w:rPr>
          <w:rFonts w:asciiTheme="minorHAnsi" w:hAnsiTheme="minorHAnsi" w:cstheme="minorHAnsi"/>
        </w:rPr>
        <w:fldChar w:fldCharType="end"/>
      </w:r>
      <w:r w:rsidRPr="007B658B">
        <w:rPr>
          <w:rFonts w:asciiTheme="minorHAnsi" w:hAnsiTheme="minorHAnsi" w:cstheme="minorHAnsi"/>
        </w:rPr>
        <w:t xml:space="preserve"> </w:t>
      </w:r>
      <w:r>
        <w:rPr>
          <w:rFonts w:asciiTheme="minorHAnsi" w:hAnsiTheme="minorHAnsi" w:cstheme="minorHAnsi"/>
        </w:rPr>
        <w:t>This</w:t>
      </w:r>
      <w:r w:rsidRPr="007B658B">
        <w:rPr>
          <w:rFonts w:asciiTheme="minorHAnsi" w:hAnsiTheme="minorHAnsi" w:cstheme="minorHAnsi"/>
        </w:rPr>
        <w:t xml:space="preserve"> </w:t>
      </w:r>
      <w:r>
        <w:rPr>
          <w:rFonts w:asciiTheme="minorHAnsi" w:hAnsiTheme="minorHAnsi" w:cstheme="minorHAnsi"/>
        </w:rPr>
        <w:t>is despite the</w:t>
      </w:r>
      <w:r w:rsidR="00AA18B0">
        <w:rPr>
          <w:rFonts w:asciiTheme="minorHAnsi" w:hAnsiTheme="minorHAnsi" w:cstheme="minorHAnsi"/>
        </w:rPr>
        <w:t>ir being a similar</w:t>
      </w:r>
      <w:r>
        <w:rPr>
          <w:rFonts w:asciiTheme="minorHAnsi" w:hAnsiTheme="minorHAnsi" w:cstheme="minorHAnsi"/>
        </w:rPr>
        <w:t xml:space="preserve"> </w:t>
      </w:r>
      <w:r w:rsidRPr="007B658B">
        <w:rPr>
          <w:rFonts w:asciiTheme="minorHAnsi" w:hAnsiTheme="minorHAnsi" w:cstheme="minorHAnsi"/>
        </w:rPr>
        <w:t xml:space="preserve">prevalence in 2003/4 </w:t>
      </w:r>
      <w:r w:rsidR="00E17CD4">
        <w:rPr>
          <w:rFonts w:asciiTheme="minorHAnsi" w:hAnsiTheme="minorHAnsi" w:cstheme="minorHAnsi"/>
        </w:rPr>
        <w:t>in</w:t>
      </w:r>
      <w:r w:rsidRPr="007B658B">
        <w:rPr>
          <w:rFonts w:asciiTheme="minorHAnsi" w:hAnsiTheme="minorHAnsi" w:cstheme="minorHAnsi"/>
        </w:rPr>
        <w:t xml:space="preserve"> Scotland and </w:t>
      </w:r>
      <w:r w:rsidRPr="00DF377D">
        <w:rPr>
          <w:rFonts w:asciiTheme="minorHAnsi" w:hAnsiTheme="minorHAnsi" w:cstheme="minorHAnsi"/>
        </w:rPr>
        <w:t xml:space="preserve">England (31.5 per 10,000 population vs </w:t>
      </w:r>
      <w:r>
        <w:rPr>
          <w:rFonts w:asciiTheme="minorHAnsi" w:hAnsiTheme="minorHAnsi" w:cstheme="minorHAnsi"/>
        </w:rPr>
        <w:t>32.2</w:t>
      </w:r>
      <w:r w:rsidRPr="00DF377D">
        <w:rPr>
          <w:rFonts w:asciiTheme="minorHAnsi" w:hAnsiTheme="minorHAnsi" w:cstheme="minorHAnsi"/>
        </w:rPr>
        <w:t xml:space="preserve"> per 10,000 population</w:t>
      </w:r>
      <w:r w:rsidR="00AA18B0">
        <w:rPr>
          <w:rFonts w:asciiTheme="minorHAnsi" w:hAnsiTheme="minorHAnsi" w:cstheme="minorHAnsi"/>
        </w:rPr>
        <w:t xml:space="preserve"> respectively</w:t>
      </w:r>
      <w:r w:rsidRPr="00DF377D">
        <w:rPr>
          <w:rFonts w:asciiTheme="minorHAnsi" w:hAnsiTheme="minorHAnsi" w:cstheme="minorHAnsi"/>
        </w:rPr>
        <w:t>).</w:t>
      </w:r>
      <w:r>
        <w:rPr>
          <w:rFonts w:asciiTheme="minorHAnsi" w:hAnsiTheme="minorHAnsi" w:cstheme="minorHAnsi"/>
        </w:rPr>
        <w:t xml:space="preserve"> </w:t>
      </w:r>
      <w:r w:rsidR="0087341A">
        <w:rPr>
          <w:rFonts w:asciiTheme="minorHAnsi" w:hAnsiTheme="minorHAnsi" w:cstheme="minorHAnsi"/>
        </w:rPr>
        <w:t>The</w:t>
      </w:r>
      <w:r w:rsidRPr="00DF377D">
        <w:rPr>
          <w:rFonts w:asciiTheme="minorHAnsi" w:hAnsiTheme="minorHAnsi" w:cstheme="minorHAnsi"/>
        </w:rPr>
        <w:t xml:space="preserve"> different demographics</w:t>
      </w:r>
      <w:r w:rsidRPr="004B5BAC">
        <w:rPr>
          <w:rFonts w:asciiTheme="minorHAnsi" w:hAnsiTheme="minorHAnsi" w:cstheme="minorHAnsi"/>
        </w:rPr>
        <w:t xml:space="preserve"> of the population</w:t>
      </w:r>
      <w:r>
        <w:rPr>
          <w:rFonts w:asciiTheme="minorHAnsi" w:hAnsiTheme="minorHAnsi" w:cstheme="minorHAnsi"/>
        </w:rPr>
        <w:t xml:space="preserve">, especially </w:t>
      </w:r>
      <w:r w:rsidR="009B4163">
        <w:rPr>
          <w:rFonts w:asciiTheme="minorHAnsi" w:hAnsiTheme="minorHAnsi" w:cstheme="minorHAnsi"/>
        </w:rPr>
        <w:t xml:space="preserve">the </w:t>
      </w:r>
      <w:r w:rsidR="0087341A">
        <w:rPr>
          <w:rFonts w:asciiTheme="minorHAnsi" w:hAnsiTheme="minorHAnsi" w:cstheme="minorHAnsi"/>
        </w:rPr>
        <w:t>larger</w:t>
      </w:r>
      <w:r w:rsidR="009B4163">
        <w:rPr>
          <w:rFonts w:asciiTheme="minorHAnsi" w:hAnsiTheme="minorHAnsi" w:cstheme="minorHAnsi"/>
        </w:rPr>
        <w:t xml:space="preserve"> </w:t>
      </w:r>
      <w:r>
        <w:rPr>
          <w:rFonts w:asciiTheme="minorHAnsi" w:hAnsiTheme="minorHAnsi" w:cstheme="minorHAnsi"/>
        </w:rPr>
        <w:t>ethnic minority populations</w:t>
      </w:r>
      <w:r w:rsidR="009B4163">
        <w:rPr>
          <w:rFonts w:asciiTheme="minorHAnsi" w:hAnsiTheme="minorHAnsi" w:cstheme="minorHAnsi"/>
        </w:rPr>
        <w:t xml:space="preserve"> in England (14.0% in England and Wales compared to 3.5% Scotland)</w:t>
      </w:r>
      <w:r w:rsidR="0087341A">
        <w:rPr>
          <w:rFonts w:asciiTheme="minorHAnsi" w:hAnsiTheme="minorHAnsi" w:cstheme="minorHAnsi"/>
        </w:rPr>
        <w:t xml:space="preserve"> which have higher fertility rates</w:t>
      </w:r>
      <w:r w:rsidR="00306175">
        <w:rPr>
          <w:rFonts w:asciiTheme="minorHAnsi" w:hAnsiTheme="minorHAnsi" w:cstheme="minorHAnsi"/>
        </w:rPr>
        <w:fldChar w:fldCharType="begin">
          <w:fldData xml:space="preserve">PEVuZE5vdGU+PENpdGU+PEF1dGhvcj5TaGVyaWRhbjwvQXV0aG9yPjxZZWFyPjIwMTM8L1llYXI+
PFJlY051bT4zNTwvUmVjTnVtPjxEaXNwbGF5VGV4dD48c3R5bGUgZmFjZT0ic3VwZXJzY3JpcHQi
PjIzLCAyNDwvc3R5bGU+PC9EaXNwbGF5VGV4dD48cmVjb3JkPjxyZWMtbnVtYmVyPjM1PC9yZWMt
bnVtYmVyPjxmb3JlaWduLWtleXM+PGtleSBhcHA9IkVOIiBkYi1pZD0iendkOXphZHZtOXJmdDFl
dHN2MnZyMGFuOXRydzB2enh3ZTBmIiB0aW1lc3RhbXA9IjE1NzQ1OTAwNDUiPjM1PC9rZXk+PC9m
b3JlaWduLWtleXM+PHJlZi10eXBlIG5hbWU9IkpvdXJuYWwgQXJ0aWNsZSI+MTc8L3JlZi10eXBl
Pjxjb250cmlidXRvcnM+PGF1dGhvcnM+PGF1dGhvcj5TaGVyaWRhbiwgRWFtb25uPC9hdXRob3I+
PGF1dGhvcj5XcmlnaHQsIEpvaG48L2F1dGhvcj48YXV0aG9yPlNtYWxsLCBOZWlsPC9hdXRob3I+
PGF1dGhvcj5Db3JyeSwgUGV0ZXIgQy48L2F1dGhvcj48YXV0aG9yPk9kZGllLCBTYW08L2F1dGhv
cj48YXV0aG9yPldoaWJsZXksIENhdGhlcmluZTwvYXV0aG9yPjxhdXRob3I+UGV0aGVyaWNrLCBF
bWlseSBTLjwvYXV0aG9yPjxhdXRob3I+TWFsaWssIFRlZW5hPC9hdXRob3I+PGF1dGhvcj5QYXdz
b24sIE5pY29sZTwvYXV0aG9yPjxhdXRob3I+TWNLaW5uZXksIFBhdHJpY2lhIEEuPC9hdXRob3I+
PGF1dGhvcj5QYXJzbG93LCBSb2dlciBDLjwvYXV0aG9yPjwvYXV0aG9ycz48L2NvbnRyaWJ1dG9y
cz48dGl0bGVzPjx0aXRsZT5SaXNrIGZhY3RvcnMgZm9yIGNvbmdlbml0YWwgYW5vbWFseSBpbiBh
IG11bHRpZXRobmljIGJpcnRoIGNvaG9ydDogYW4gYW5hbHlzaXMgb2YgdGhlIEJvcm4gaW4gQnJh
ZGZvcmQgc3R1ZHk8L3RpdGxlPjxzZWNvbmRhcnktdGl0bGU+VGhlIExhbmNldDwvc2Vjb25kYXJ5
LXRpdGxlPjwvdGl0bGVzPjxwZXJpb2RpY2FsPjxmdWxsLXRpdGxlPlRoZSBMYW5jZXQ8L2Z1bGwt
dGl0bGU+PC9wZXJpb2RpY2FsPjxwYWdlcz4xMzUwLTEzNTk8L3BhZ2VzPjx2b2x1bWU+MzgyPC92
b2x1bWU+PG51bWJlcj45OTAxPC9udW1iZXI+PGRhdGVzPjx5ZWFyPjIwMTM8L3llYXI+PHB1Yi1k
YXRlcz48ZGF0ZT4yMDEzLzEwLzE5LzwvZGF0ZT48L3B1Yi1kYXRlcz48L2RhdGVzPjxpc2JuPjAx
NDAtNjczNjwvaXNibj48dXJscz48cmVsYXRlZC11cmxzPjx1cmw+aHR0cDovL3d3dy5zY2llbmNl
ZGlyZWN0LmNvbS9zY2llbmNlL2FydGljbGUvcGlpL1MwMTQwNjczNjEzNjExMzIwPC91cmw+PC9y
ZWxhdGVkLXVybHM+PC91cmxzPjxlbGVjdHJvbmljLXJlc291cmNlLW51bT5odHRwczovL2RvaS5v
cmcvMTAuMTAxNi9TMDE0MC02NzM2KDEzKTYxMTMyLTA8L2VsZWN0cm9uaWMtcmVzb3VyY2UtbnVt
PjwvcmVjb3JkPjwvQ2l0ZT48Q2l0ZT48QXV0aG9yPkZpcnRoPC9BdXRob3I+PFllYXI+MjAxODwv
WWVhcj48UmVjTnVtPjM0PC9SZWNOdW0+PHJlY29yZD48cmVjLW51bWJlcj4zNDwvcmVjLW51bWJl
cj48Zm9yZWlnbi1rZXlzPjxrZXkgYXBwPSJFTiIgZGItaWQ9Inp3ZDl6YWR2bTlyZnQxZXRzdjJ2
cjBhbjl0cncwdnp4d2UwZiIgdGltZXN0YW1wPSIxNTc0NTg5OTY4Ij4zNDwva2V5PjwvZm9yZWln
bi1rZXlzPjxyZWYtdHlwZSBuYW1lPSJKb3VybmFsIEFydGljbGUiPjE3PC9yZWYtdHlwZT48Y29u
dHJpYnV0b3JzPjxhdXRob3JzPjxhdXRob3I+RmlydGgsIENhdHJpb25hPC9hdXRob3I+PGF1dGhv
cj5QZXRoZXJpY2ssIEVtaWx5PC9hdXRob3I+PGF1dGhvcj5PZGRpZSwgU2FtIEo8L2F1dGhvcj48
L2F1dGhvcnM+PC9jb250cmlidXRvcnM+PHRpdGxlcz48dGl0bGU+SW5mYW50IGRlYXRocyBmcm9t
IGNvbmdlbml0YWwgYW5vbWFsaWVzOiBub3ZlbCB1c2Ugb2YgQ2hpbGQgRGVhdGggT3ZlcnZpZXcg
UGFuZWwgZGF0YTwvdGl0bGU+PHNlY29uZGFyeS10aXRsZT5BcmNoaXZlcyBvZiBEaXNlYXNlIGlu
IENoaWxkaG9vZDwvc2Vjb25kYXJ5LXRpdGxlPjwvdGl0bGVzPjxwZXJpb2RpY2FsPjxmdWxsLXRp
dGxlPkFyY2hpdmVzIG9mIERpc2Vhc2UgaW4gQ2hpbGRob29kPC9mdWxsLXRpdGxlPjwvcGVyaW9k
aWNhbD48cGFnZXM+MTAyNy0xMDMyPC9wYWdlcz48dm9sdW1lPjEwMzwvdm9sdW1lPjxudW1iZXI+
MTE8L251bWJlcj48ZGF0ZXM+PHllYXI+MjAxODwveWVhcj48L2RhdGVzPjx1cmxzPjxyZWxhdGVk
LXVybHM+PHVybD5odHRwczovL2FkYy5ibWouY29tL2NvbnRlbnQvYXJjaGRpc2NoaWxkLzEwMy8x
MS8xMDI3LmZ1bGwucGRmPC91cmw+PC9yZWxhdGVkLXVybHM+PC91cmxzPjxlbGVjdHJvbmljLXJl
c291cmNlLW51bT4xMC4xMTM2L2FyY2hkaXNjaGlsZC0yMDE3LTMxNDI1NjwvZWxlY3Ryb25pYy1y
ZXNvdXJjZS1udW0+PC9yZWNvcmQ+PC9DaXRlPjwvRW5kTm90ZT4A
</w:fldData>
        </w:fldChar>
      </w:r>
      <w:r w:rsidR="00774F4A">
        <w:rPr>
          <w:rFonts w:asciiTheme="minorHAnsi" w:hAnsiTheme="minorHAnsi" w:cstheme="minorHAnsi"/>
        </w:rPr>
        <w:instrText xml:space="preserve"> ADDIN EN.CITE </w:instrText>
      </w:r>
      <w:r w:rsidR="00774F4A">
        <w:rPr>
          <w:rFonts w:asciiTheme="minorHAnsi" w:hAnsiTheme="minorHAnsi" w:cstheme="minorHAnsi"/>
        </w:rPr>
        <w:fldChar w:fldCharType="begin">
          <w:fldData xml:space="preserve">PEVuZE5vdGU+PENpdGU+PEF1dGhvcj5TaGVyaWRhbjwvQXV0aG9yPjxZZWFyPjIwMTM8L1llYXI+
PFJlY051bT4zNTwvUmVjTnVtPjxEaXNwbGF5VGV4dD48c3R5bGUgZmFjZT0ic3VwZXJzY3JpcHQi
PjIzLCAyNDwvc3R5bGU+PC9EaXNwbGF5VGV4dD48cmVjb3JkPjxyZWMtbnVtYmVyPjM1PC9yZWMt
bnVtYmVyPjxmb3JlaWduLWtleXM+PGtleSBhcHA9IkVOIiBkYi1pZD0iendkOXphZHZtOXJmdDFl
dHN2MnZyMGFuOXRydzB2enh3ZTBmIiB0aW1lc3RhbXA9IjE1NzQ1OTAwNDUiPjM1PC9rZXk+PC9m
b3JlaWduLWtleXM+PHJlZi10eXBlIG5hbWU9IkpvdXJuYWwgQXJ0aWNsZSI+MTc8L3JlZi10eXBl
Pjxjb250cmlidXRvcnM+PGF1dGhvcnM+PGF1dGhvcj5TaGVyaWRhbiwgRWFtb25uPC9hdXRob3I+
PGF1dGhvcj5XcmlnaHQsIEpvaG48L2F1dGhvcj48YXV0aG9yPlNtYWxsLCBOZWlsPC9hdXRob3I+
PGF1dGhvcj5Db3JyeSwgUGV0ZXIgQy48L2F1dGhvcj48YXV0aG9yPk9kZGllLCBTYW08L2F1dGhv
cj48YXV0aG9yPldoaWJsZXksIENhdGhlcmluZTwvYXV0aG9yPjxhdXRob3I+UGV0aGVyaWNrLCBF
bWlseSBTLjwvYXV0aG9yPjxhdXRob3I+TWFsaWssIFRlZW5hPC9hdXRob3I+PGF1dGhvcj5QYXdz
b24sIE5pY29sZTwvYXV0aG9yPjxhdXRob3I+TWNLaW5uZXksIFBhdHJpY2lhIEEuPC9hdXRob3I+
PGF1dGhvcj5QYXJzbG93LCBSb2dlciBDLjwvYXV0aG9yPjwvYXV0aG9ycz48L2NvbnRyaWJ1dG9y
cz48dGl0bGVzPjx0aXRsZT5SaXNrIGZhY3RvcnMgZm9yIGNvbmdlbml0YWwgYW5vbWFseSBpbiBh
IG11bHRpZXRobmljIGJpcnRoIGNvaG9ydDogYW4gYW5hbHlzaXMgb2YgdGhlIEJvcm4gaW4gQnJh
ZGZvcmQgc3R1ZHk8L3RpdGxlPjxzZWNvbmRhcnktdGl0bGU+VGhlIExhbmNldDwvc2Vjb25kYXJ5
LXRpdGxlPjwvdGl0bGVzPjxwZXJpb2RpY2FsPjxmdWxsLXRpdGxlPlRoZSBMYW5jZXQ8L2Z1bGwt
dGl0bGU+PC9wZXJpb2RpY2FsPjxwYWdlcz4xMzUwLTEzNTk8L3BhZ2VzPjx2b2x1bWU+MzgyPC92
b2x1bWU+PG51bWJlcj45OTAxPC9udW1iZXI+PGRhdGVzPjx5ZWFyPjIwMTM8L3llYXI+PHB1Yi1k
YXRlcz48ZGF0ZT4yMDEzLzEwLzE5LzwvZGF0ZT48L3B1Yi1kYXRlcz48L2RhdGVzPjxpc2JuPjAx
NDAtNjczNjwvaXNibj48dXJscz48cmVsYXRlZC11cmxzPjx1cmw+aHR0cDovL3d3dy5zY2llbmNl
ZGlyZWN0LmNvbS9zY2llbmNlL2FydGljbGUvcGlpL1MwMTQwNjczNjEzNjExMzIwPC91cmw+PC9y
ZWxhdGVkLXVybHM+PC91cmxzPjxlbGVjdHJvbmljLXJlc291cmNlLW51bT5odHRwczovL2RvaS5v
cmcvMTAuMTAxNi9TMDE0MC02NzM2KDEzKTYxMTMyLTA8L2VsZWN0cm9uaWMtcmVzb3VyY2UtbnVt
PjwvcmVjb3JkPjwvQ2l0ZT48Q2l0ZT48QXV0aG9yPkZpcnRoPC9BdXRob3I+PFllYXI+MjAxODwv
WWVhcj48UmVjTnVtPjM0PC9SZWNOdW0+PHJlY29yZD48cmVjLW51bWJlcj4zNDwvcmVjLW51bWJl
cj48Zm9yZWlnbi1rZXlzPjxrZXkgYXBwPSJFTiIgZGItaWQ9Inp3ZDl6YWR2bTlyZnQxZXRzdjJ2
cjBhbjl0cncwdnp4d2UwZiIgdGltZXN0YW1wPSIxNTc0NTg5OTY4Ij4zNDwva2V5PjwvZm9yZWln
bi1rZXlzPjxyZWYtdHlwZSBuYW1lPSJKb3VybmFsIEFydGljbGUiPjE3PC9yZWYtdHlwZT48Y29u
dHJpYnV0b3JzPjxhdXRob3JzPjxhdXRob3I+RmlydGgsIENhdHJpb25hPC9hdXRob3I+PGF1dGhv
cj5QZXRoZXJpY2ssIEVtaWx5PC9hdXRob3I+PGF1dGhvcj5PZGRpZSwgU2FtIEo8L2F1dGhvcj48
L2F1dGhvcnM+PC9jb250cmlidXRvcnM+PHRpdGxlcz48dGl0bGU+SW5mYW50IGRlYXRocyBmcm9t
IGNvbmdlbml0YWwgYW5vbWFsaWVzOiBub3ZlbCB1c2Ugb2YgQ2hpbGQgRGVhdGggT3ZlcnZpZXcg
UGFuZWwgZGF0YTwvdGl0bGU+PHNlY29uZGFyeS10aXRsZT5BcmNoaXZlcyBvZiBEaXNlYXNlIGlu
IENoaWxkaG9vZDwvc2Vjb25kYXJ5LXRpdGxlPjwvdGl0bGVzPjxwZXJpb2RpY2FsPjxmdWxsLXRp
dGxlPkFyY2hpdmVzIG9mIERpc2Vhc2UgaW4gQ2hpbGRob29kPC9mdWxsLXRpdGxlPjwvcGVyaW9k
aWNhbD48cGFnZXM+MTAyNy0xMDMyPC9wYWdlcz48dm9sdW1lPjEwMzwvdm9sdW1lPjxudW1iZXI+
MTE8L251bWJlcj48ZGF0ZXM+PHllYXI+MjAxODwveWVhcj48L2RhdGVzPjx1cmxzPjxyZWxhdGVk
LXVybHM+PHVybD5odHRwczovL2FkYy5ibWouY29tL2NvbnRlbnQvYXJjaGRpc2NoaWxkLzEwMy8x
MS8xMDI3LmZ1bGwucGRmPC91cmw+PC9yZWxhdGVkLXVybHM+PC91cmxzPjxlbGVjdHJvbmljLXJl
c291cmNlLW51bT4xMC4xMTM2L2FyY2hkaXNjaGlsZC0yMDE3LTMxNDI1NjwvZWxlY3Ryb25pYy1y
ZXNvdXJjZS1udW0+PC9yZWNvcmQ+PC9DaXRlPjwvRW5kTm90ZT4A
</w:fldData>
        </w:fldChar>
      </w:r>
      <w:r w:rsidR="00774F4A">
        <w:rPr>
          <w:rFonts w:asciiTheme="minorHAnsi" w:hAnsiTheme="minorHAnsi" w:cstheme="minorHAnsi"/>
        </w:rPr>
        <w:instrText xml:space="preserve"> ADDIN EN.CITE.DATA </w:instrText>
      </w:r>
      <w:r w:rsidR="00774F4A">
        <w:rPr>
          <w:rFonts w:asciiTheme="minorHAnsi" w:hAnsiTheme="minorHAnsi" w:cstheme="minorHAnsi"/>
        </w:rPr>
      </w:r>
      <w:r w:rsidR="00774F4A">
        <w:rPr>
          <w:rFonts w:asciiTheme="minorHAnsi" w:hAnsiTheme="minorHAnsi" w:cstheme="minorHAnsi"/>
        </w:rPr>
        <w:fldChar w:fldCharType="end"/>
      </w:r>
      <w:r w:rsidR="00306175">
        <w:rPr>
          <w:rFonts w:asciiTheme="minorHAnsi" w:hAnsiTheme="minorHAnsi" w:cstheme="minorHAnsi"/>
        </w:rPr>
      </w:r>
      <w:r w:rsidR="00306175">
        <w:rPr>
          <w:rFonts w:asciiTheme="minorHAnsi" w:hAnsiTheme="minorHAnsi" w:cstheme="minorHAnsi"/>
        </w:rPr>
        <w:fldChar w:fldCharType="separate"/>
      </w:r>
      <w:r w:rsidR="00306175" w:rsidRPr="00306175">
        <w:rPr>
          <w:rFonts w:asciiTheme="minorHAnsi" w:hAnsiTheme="minorHAnsi" w:cstheme="minorHAnsi"/>
          <w:noProof/>
          <w:vertAlign w:val="superscript"/>
        </w:rPr>
        <w:t>23, 24</w:t>
      </w:r>
      <w:r w:rsidR="00306175">
        <w:rPr>
          <w:rFonts w:asciiTheme="minorHAnsi" w:hAnsiTheme="minorHAnsi" w:cstheme="minorHAnsi"/>
        </w:rPr>
        <w:fldChar w:fldCharType="end"/>
      </w:r>
      <w:r>
        <w:rPr>
          <w:rFonts w:asciiTheme="minorHAnsi" w:hAnsiTheme="minorHAnsi" w:cstheme="minorHAnsi"/>
        </w:rPr>
        <w:t xml:space="preserve"> </w:t>
      </w:r>
      <w:r>
        <w:rPr>
          <w:rFonts w:asciiTheme="minorHAnsi" w:hAnsiTheme="minorHAnsi" w:cstheme="minorHAnsi"/>
        </w:rPr>
        <w:fldChar w:fldCharType="begin" w:fldLock="1"/>
      </w:r>
      <w:r>
        <w:rPr>
          <w:rFonts w:asciiTheme="minorHAnsi" w:hAnsiTheme="minorHAnsi" w:cstheme="minorHAnsi"/>
        </w:rPr>
        <w:instrText>ADDIN CSL_CITATION {"citationItems":[{"id":"ITEM-1","itemData":{"DOI":"10.1007/s12061-018-9281-7","ISSN":"18744621","abstract":"Scotland's population has become increasingly ethnically diverse. The aim of this study was to better understand future changes to the ethnic profile of the population and the implications for population health. The literature regarding ethnicity and health, particularly in the Scottish context, was reviewed alongside analyses of past trends and new future projections (2011-2031) of the size of the non-White ethnic minority population in Scotland and Glasgow (Scotland's largest and most ethnically diverse city). The literature emphasises that the relationships between ethnicity, socioeconomic position (SEP) and health are extremely complex. In Scotland this complexity is arguably enhanced, given the different, less disadvantaged, SEP profile of many ethnic minority groups compared with those in other countries. Although indicators of overall health status have been shown to be better among many non-White ethnic minority groups compared with the White Scottish population, such analyses mask varying risks of particular diseases among different groups. This complexity extends to understanding the underlying causes of these differences, including the 'healthy migrant' effect, 'acculturation', and the impact of different types and measures of SEP. The proportion of the population belonging to a non-White ethnic group increased four-fold in both Scotland and Glasgow between 1991 and 2011. New projections suggest that by 2031, around 20% of Glasgow's total population (and 25% of children) will belong to a non-White minority group. Given this, there is a clear need for policy-makers and service-planners to seek to understand the implications of these changes to the Scottish population.","author":[{"dropping-particle":"","family":"Walsh","given":"David","non-dropping-particle":"","parse-names":false,"suffix":""},{"dropping-particle":"","family":"Buchanan","given":"Duncan","non-dropping-particle":"","parse-names":false,"suffix":""},{"dropping-particle":"","family":"Douglas","given":"Anne","non-dropping-particle":"","parse-names":false,"suffix":""},{"dropping-particle":"","family":"Erdman","given":"Jackie","non-dropping-particle":"","parse-names":false,"suffix":""},{"dropping-particle":"","family":"Fischbacher","given":"Colin","non-dropping-particle":"","parse-names":false,"suffix":""},{"dropping-particle":"","family":"McCartney","given":"Gerry","non-dropping-particle":"","parse-names":false,"suffix":""},{"dropping-particle":"","family":"Norman","given":"Paul","non-dropping-particle":"","parse-names":false,"suffix":""},{"dropping-particle":"","family":"Whyte","given":"Bruce","non-dropping-particle":"","parse-names":false,"suffix":""}],"container-title":"Applied Spatial Analysis and Policy","id":"ITEM-1","issued":{"date-parts":[["2018"]]},"publisher":"Applied Spatial Analysis and Policy","title":"Increasingly Diverse: the Changing Ethnic Profiles of Scotland and Glasgow and the Implications for Population Health","type":"article-journal"},"uris":["http://www.mendeley.com/documents/?uuid=a5c7937b-1324-49fb-a4a9-d196a290ad6e","http://www.mendeley.com/documents/?uuid=776c81e9-8f89-4ae9-81ec-8ab193ec8a2f"]}],"mendeley":{"formattedCitation":"(13)","plainTextFormattedCitation":"(13)","previouslyFormattedCitation":"(12)"},"properties":{"noteIndex":0},"schema":"https://github.com/citation-style-language/schema/raw/master/csl-citation.json"}</w:instrText>
      </w:r>
      <w:r>
        <w:rPr>
          <w:rFonts w:asciiTheme="minorHAnsi" w:hAnsiTheme="minorHAnsi" w:cstheme="minorHAnsi"/>
        </w:rPr>
        <w:fldChar w:fldCharType="end"/>
      </w:r>
      <w:r w:rsidRPr="004B5BAC">
        <w:rPr>
          <w:rFonts w:asciiTheme="minorHAnsi" w:hAnsiTheme="minorHAnsi" w:cstheme="minorHAnsi"/>
        </w:rPr>
        <w:t>may partly explain this difference</w:t>
      </w:r>
      <w:r w:rsidR="00E03756">
        <w:rPr>
          <w:rFonts w:asciiTheme="minorHAnsi" w:hAnsiTheme="minorHAnsi" w:cstheme="minorHAnsi"/>
        </w:rPr>
        <w:t xml:space="preserve"> as may </w:t>
      </w:r>
      <w:r w:rsidR="00F23FC0">
        <w:rPr>
          <w:rFonts w:asciiTheme="minorHAnsi" w:hAnsiTheme="minorHAnsi" w:cstheme="minorHAnsi"/>
        </w:rPr>
        <w:t>the different socio-economic circumstances of ethnic minorities in Scotland</w:t>
      </w:r>
      <w:r w:rsidR="007B738D">
        <w:rPr>
          <w:rFonts w:asciiTheme="minorHAnsi" w:hAnsiTheme="minorHAnsi" w:cstheme="minorHAnsi"/>
        </w:rPr>
        <w:fldChar w:fldCharType="begin"/>
      </w:r>
      <w:r w:rsidR="007B738D">
        <w:rPr>
          <w:rFonts w:asciiTheme="minorHAnsi" w:hAnsiTheme="minorHAnsi" w:cstheme="minorHAnsi"/>
        </w:rPr>
        <w:instrText xml:space="preserve"> ADDIN EN.CITE &lt;EndNote&gt;&lt;Cite&gt;&lt;Author&gt;Walsh&lt;/Author&gt;&lt;Year&gt;2019&lt;/Year&gt;&lt;RecNum&gt;32&lt;/RecNum&gt;&lt;DisplayText&gt;&lt;style face="superscript"&gt;25&lt;/style&gt;&lt;/DisplayText&gt;&lt;record&gt;&lt;rec-number&gt;32&lt;/rec-number&gt;&lt;foreign-keys&gt;&lt;key app="EN" db-id="2ste02ex3errdnetrtix5r5ewrartaxst9d2" timestamp="1593536471"&gt;32&lt;/key&gt;&lt;/foreign-keys&gt;&lt;ref-type name="Journal Article"&gt;17&lt;/ref-type&gt;&lt;contributors&gt;&lt;authors&gt;&lt;author&gt;Walsh, David&lt;/author&gt;&lt;author&gt;Buchanan, Duncan&lt;/author&gt;&lt;author&gt;Douglas, Anne&lt;/author&gt;&lt;author&gt;Erdman, Jackie&lt;/author&gt;&lt;author&gt;Fischbacher, Colin&lt;/author&gt;&lt;author&gt;McCartney, Gerry&lt;/author&gt;&lt;author&gt;Norman, Paul&lt;/author&gt;&lt;author&gt;Whyte, Bruce&lt;/author&gt;&lt;/authors&gt;&lt;/contributors&gt;&lt;titles&gt;&lt;title&gt;Increasingly Diverse: the Changing Ethnic Profiles of Scotland and Glasgow and the Implications for Population Health&lt;/title&gt;&lt;secondary-title&gt;Applied Spatial Analysis and Policy&lt;/secondary-title&gt;&lt;/titles&gt;&lt;periodical&gt;&lt;full-title&gt;Applied Spatial Analysis and Policy&lt;/full-title&gt;&lt;/periodical&gt;&lt;pages&gt;983-1009&lt;/pages&gt;&lt;volume&gt;12&lt;/volume&gt;&lt;number&gt;4&lt;/number&gt;&lt;dates&gt;&lt;year&gt;2019&lt;/year&gt;&lt;pub-dates&gt;&lt;date&gt;2019/12/01&lt;/date&gt;&lt;/pub-dates&gt;&lt;/dates&gt;&lt;isbn&gt;1874-4621&lt;/isbn&gt;&lt;urls&gt;&lt;related-urls&gt;&lt;url&gt;https://doi.org/10.1007/s12061-018-9281-7&lt;/url&gt;&lt;/related-urls&gt;&lt;/urls&gt;&lt;electronic-resource-num&gt;10.1007/s12061-018-9281-7&lt;/electronic-resource-num&gt;&lt;/record&gt;&lt;/Cite&gt;&lt;/EndNote&gt;</w:instrText>
      </w:r>
      <w:r w:rsidR="007B738D">
        <w:rPr>
          <w:rFonts w:asciiTheme="minorHAnsi" w:hAnsiTheme="minorHAnsi" w:cstheme="minorHAnsi"/>
        </w:rPr>
        <w:fldChar w:fldCharType="separate"/>
      </w:r>
      <w:r w:rsidR="007B738D" w:rsidRPr="007B738D">
        <w:rPr>
          <w:rFonts w:asciiTheme="minorHAnsi" w:hAnsiTheme="minorHAnsi" w:cstheme="minorHAnsi"/>
          <w:noProof/>
          <w:vertAlign w:val="superscript"/>
        </w:rPr>
        <w:t>25</w:t>
      </w:r>
      <w:r w:rsidR="007B738D">
        <w:rPr>
          <w:rFonts w:asciiTheme="minorHAnsi" w:hAnsiTheme="minorHAnsi" w:cstheme="minorHAnsi"/>
        </w:rPr>
        <w:fldChar w:fldCharType="end"/>
      </w:r>
      <w:r w:rsidR="007B738D">
        <w:rPr>
          <w:rFonts w:asciiTheme="minorHAnsi" w:hAnsiTheme="minorHAnsi" w:cstheme="minorHAnsi"/>
        </w:rPr>
        <w:t>.</w:t>
      </w:r>
      <w:r w:rsidR="0087341A">
        <w:rPr>
          <w:rFonts w:asciiTheme="minorHAnsi" w:hAnsiTheme="minorHAnsi" w:cstheme="minorHAnsi"/>
        </w:rPr>
        <w:t xml:space="preserve"> However,</w:t>
      </w:r>
      <w:r w:rsidRPr="004B5BAC">
        <w:rPr>
          <w:rFonts w:asciiTheme="minorHAnsi" w:hAnsiTheme="minorHAnsi" w:cstheme="minorHAnsi"/>
        </w:rPr>
        <w:t xml:space="preserve"> there may also be differences in </w:t>
      </w:r>
      <w:r>
        <w:rPr>
          <w:rFonts w:asciiTheme="minorHAnsi" w:hAnsiTheme="minorHAnsi" w:cstheme="minorHAnsi"/>
        </w:rPr>
        <w:t xml:space="preserve">healthcare </w:t>
      </w:r>
      <w:r w:rsidRPr="004B5BAC">
        <w:rPr>
          <w:rFonts w:asciiTheme="minorHAnsi" w:hAnsiTheme="minorHAnsi" w:cstheme="minorHAnsi"/>
        </w:rPr>
        <w:t>coding practices</w:t>
      </w:r>
      <w:r w:rsidR="0087341A">
        <w:rPr>
          <w:rFonts w:asciiTheme="minorHAnsi" w:hAnsiTheme="minorHAnsi" w:cstheme="minorHAnsi"/>
        </w:rPr>
        <w:t xml:space="preserve"> due to differences in commissioning of services, mainly the lack of payment by results policies in Scotland.</w:t>
      </w:r>
      <w:r w:rsidRPr="004B5BAC">
        <w:rPr>
          <w:rFonts w:asciiTheme="minorHAnsi" w:hAnsiTheme="minorHAnsi" w:cstheme="minorHAnsi"/>
        </w:rPr>
        <w:t xml:space="preserve"> </w:t>
      </w:r>
    </w:p>
    <w:p w14:paraId="28E30D3C" w14:textId="3C401E04" w:rsidR="003652C1" w:rsidRDefault="00E17913" w:rsidP="003652C1">
      <w:pPr>
        <w:pStyle w:val="Default"/>
        <w:spacing w:after="120" w:line="276" w:lineRule="auto"/>
        <w:ind w:left="3"/>
        <w:jc w:val="both"/>
        <w:rPr>
          <w:rFonts w:asciiTheme="minorHAnsi" w:hAnsiTheme="minorHAnsi" w:cstheme="minorHAnsi"/>
        </w:rPr>
      </w:pPr>
      <w:r w:rsidRPr="00D10EE9">
        <w:rPr>
          <w:rFonts w:asciiTheme="minorHAnsi" w:hAnsiTheme="minorHAnsi" w:cstheme="minorHAnsi"/>
        </w:rPr>
        <w:t>A previous study</w:t>
      </w:r>
      <w:r w:rsidR="00AA18B0">
        <w:rPr>
          <w:rFonts w:asciiTheme="minorHAnsi" w:hAnsiTheme="minorHAnsi" w:cstheme="minorHAnsi"/>
        </w:rPr>
        <w:t>,</w:t>
      </w:r>
      <w:r w:rsidRPr="00D10EE9">
        <w:rPr>
          <w:rFonts w:asciiTheme="minorHAnsi" w:hAnsiTheme="minorHAnsi" w:cstheme="minorHAnsi"/>
        </w:rPr>
        <w:t xml:space="preserve"> which aimed to estimate the prevalence of children who would require palliative care globally</w:t>
      </w:r>
      <w:r w:rsidR="00AA18B0">
        <w:rPr>
          <w:rFonts w:asciiTheme="minorHAnsi" w:hAnsiTheme="minorHAnsi" w:cstheme="minorHAnsi"/>
        </w:rPr>
        <w:t>,</w:t>
      </w:r>
      <w:r w:rsidRPr="00D10EE9">
        <w:rPr>
          <w:rFonts w:asciiTheme="minorHAnsi" w:hAnsiTheme="minorHAnsi" w:cstheme="minorHAnsi"/>
        </w:rPr>
        <w:t xml:space="preserve"> estimated that </w:t>
      </w:r>
      <w:r w:rsidR="003652C1" w:rsidRPr="00D10EE9">
        <w:rPr>
          <w:rFonts w:asciiTheme="minorHAnsi" w:hAnsiTheme="minorHAnsi" w:cstheme="minorHAnsi"/>
        </w:rPr>
        <w:t>20.1 per 10</w:t>
      </w:r>
      <w:r w:rsidRPr="00D10EE9">
        <w:rPr>
          <w:rFonts w:asciiTheme="minorHAnsi" w:hAnsiTheme="minorHAnsi" w:cstheme="minorHAnsi"/>
        </w:rPr>
        <w:t>,0</w:t>
      </w:r>
      <w:r w:rsidR="003652C1" w:rsidRPr="00D10EE9">
        <w:rPr>
          <w:rFonts w:asciiTheme="minorHAnsi" w:hAnsiTheme="minorHAnsi" w:cstheme="minorHAnsi"/>
        </w:rPr>
        <w:t>00 children would require palliative care in the UK, although this study used a different methodology</w:t>
      </w:r>
      <w:r w:rsidR="00D10EE9" w:rsidRPr="00D10EE9">
        <w:rPr>
          <w:rFonts w:asciiTheme="minorHAnsi" w:hAnsiTheme="minorHAnsi" w:cstheme="minorHAnsi"/>
        </w:rPr>
        <w:t xml:space="preserve"> and focussed on diagnoses</w:t>
      </w:r>
      <w:r w:rsidR="006B46A7">
        <w:rPr>
          <w:rFonts w:asciiTheme="minorHAnsi" w:hAnsiTheme="minorHAnsi" w:cstheme="minorHAnsi"/>
        </w:rPr>
        <w:t xml:space="preserve"> which cause child death worldwide especially in low and middle income countries</w:t>
      </w:r>
      <w:r w:rsidR="0034162A">
        <w:rPr>
          <w:rFonts w:asciiTheme="minorHAnsi" w:hAnsiTheme="minorHAnsi" w:cstheme="minorHAnsi"/>
        </w:rPr>
        <w:t>.</w:t>
      </w:r>
      <w:r w:rsidR="00D10EE9">
        <w:rPr>
          <w:rFonts w:asciiTheme="minorHAnsi" w:hAnsiTheme="minorHAnsi" w:cstheme="minorHAnsi"/>
        </w:rPr>
        <w:fldChar w:fldCharType="begin"/>
      </w:r>
      <w:r w:rsidR="00B52AF0">
        <w:rPr>
          <w:rFonts w:asciiTheme="minorHAnsi" w:hAnsiTheme="minorHAnsi" w:cstheme="minorHAnsi"/>
        </w:rPr>
        <w:instrText xml:space="preserve"> ADDIN EN.CITE &lt;EndNote&gt;&lt;Cite&gt;&lt;Author&gt;Connor&lt;/Author&gt;&lt;Year&gt;2017&lt;/Year&gt;&lt;RecNum&gt;55&lt;/RecNum&gt;&lt;DisplayText&gt;&lt;style face="superscript"&gt;26&lt;/style&gt;&lt;/DisplayText&gt;&lt;record&gt;&lt;rec-number&gt;55&lt;/rec-number&gt;&lt;foreign-keys&gt;&lt;key app="EN" db-id="drw5frwptppt0devp2px2ptm0peaest0eaxe" timestamp="1581273854"&gt;55&lt;/key&gt;&lt;/foreign-keys&gt;&lt;ref-type name="Journal Article"&gt;17&lt;/ref-type&gt;&lt;contributors&gt;&lt;authors&gt;&lt;author&gt;Connor, Stephen R.&lt;/author&gt;&lt;author&gt;Downing, Julia&lt;/author&gt;&lt;author&gt;Marston, Joan&lt;/author&gt;&lt;/authors&gt;&lt;/contributors&gt;&lt;titles&gt;&lt;title&gt;Estimating the Global Need for Palliative Care for Children: A Cross-sectional Analysis&lt;/title&gt;&lt;secondary-title&gt;Journal of Pain and Symptom Management&lt;/secondary-title&gt;&lt;/titles&gt;&lt;periodical&gt;&lt;full-title&gt;Journal of Pain and Symptom Management&lt;/full-title&gt;&lt;/periodical&gt;&lt;pages&gt;171-177&lt;/pages&gt;&lt;volume&gt;53&lt;/volume&gt;&lt;number&gt;2&lt;/number&gt;&lt;keywords&gt;&lt;keyword&gt;Pediatric palliative care&lt;/keyword&gt;&lt;keyword&gt;needs assessment&lt;/keyword&gt;&lt;keyword&gt;need for service&lt;/keyword&gt;&lt;keyword&gt;pediatrics&lt;/keyword&gt;&lt;keyword&gt;hospice&lt;/keyword&gt;&lt;keyword&gt;children&lt;/keyword&gt;&lt;/keywords&gt;&lt;dates&gt;&lt;year&gt;2017&lt;/year&gt;&lt;pub-dates&gt;&lt;date&gt;2017/02/01/&lt;/date&gt;&lt;/pub-dates&gt;&lt;/dates&gt;&lt;isbn&gt;0885-3924&lt;/isbn&gt;&lt;urls&gt;&lt;related-urls&gt;&lt;url&gt;http://www.sciencedirect.com/science/article/pii/S0885392416304936&lt;/url&gt;&lt;/related-urls&gt;&lt;/urls&gt;&lt;electronic-resource-num&gt;https://doi.org/10.1016/j.jpainsymman.2016.08.020&lt;/electronic-resource-num&gt;&lt;/record&gt;&lt;/Cite&gt;&lt;/EndNote&gt;</w:instrText>
      </w:r>
      <w:r w:rsidR="00D10EE9">
        <w:rPr>
          <w:rFonts w:asciiTheme="minorHAnsi" w:hAnsiTheme="minorHAnsi" w:cstheme="minorHAnsi"/>
        </w:rPr>
        <w:fldChar w:fldCharType="separate"/>
      </w:r>
      <w:r w:rsidR="007B738D" w:rsidRPr="007B738D">
        <w:rPr>
          <w:rFonts w:asciiTheme="minorHAnsi" w:hAnsiTheme="minorHAnsi" w:cstheme="minorHAnsi"/>
          <w:noProof/>
          <w:vertAlign w:val="superscript"/>
        </w:rPr>
        <w:t>26</w:t>
      </w:r>
      <w:r w:rsidR="00D10EE9">
        <w:rPr>
          <w:rFonts w:asciiTheme="minorHAnsi" w:hAnsiTheme="minorHAnsi" w:cstheme="minorHAnsi"/>
        </w:rPr>
        <w:fldChar w:fldCharType="end"/>
      </w:r>
    </w:p>
    <w:p w14:paraId="1D10D8F4" w14:textId="0BBD7A91" w:rsidR="008224F7" w:rsidRPr="006E1D77" w:rsidRDefault="008224F7" w:rsidP="008F2AA0">
      <w:pPr>
        <w:pStyle w:val="Default"/>
        <w:spacing w:after="120" w:line="276" w:lineRule="auto"/>
        <w:ind w:left="3"/>
        <w:jc w:val="both"/>
        <w:rPr>
          <w:rFonts w:asciiTheme="minorHAnsi" w:hAnsiTheme="minorHAnsi" w:cstheme="minorHAnsi"/>
        </w:rPr>
      </w:pPr>
      <w:r w:rsidRPr="00DF377D">
        <w:rPr>
          <w:rFonts w:asciiTheme="minorHAnsi" w:hAnsiTheme="minorHAnsi" w:cstheme="minorHAnsi"/>
        </w:rPr>
        <w:t xml:space="preserve">The increase in prevalence is </w:t>
      </w:r>
      <w:r>
        <w:rPr>
          <w:rFonts w:asciiTheme="minorHAnsi" w:hAnsiTheme="minorHAnsi" w:cstheme="minorHAnsi"/>
        </w:rPr>
        <w:t>largest in the</w:t>
      </w:r>
      <w:r w:rsidRPr="00DF377D">
        <w:rPr>
          <w:rFonts w:asciiTheme="minorHAnsi" w:hAnsiTheme="minorHAnsi" w:cstheme="minorHAnsi"/>
        </w:rPr>
        <w:t xml:space="preserve"> under 1</w:t>
      </w:r>
      <w:r w:rsidR="006B544F">
        <w:rPr>
          <w:rFonts w:asciiTheme="minorHAnsi" w:hAnsiTheme="minorHAnsi" w:cstheme="minorHAnsi"/>
        </w:rPr>
        <w:t xml:space="preserve">-year </w:t>
      </w:r>
      <w:r w:rsidR="00306175">
        <w:rPr>
          <w:rFonts w:asciiTheme="minorHAnsi" w:hAnsiTheme="minorHAnsi" w:cstheme="minorHAnsi"/>
        </w:rPr>
        <w:t>age-</w:t>
      </w:r>
      <w:r w:rsidRPr="00DF377D">
        <w:rPr>
          <w:rFonts w:asciiTheme="minorHAnsi" w:hAnsiTheme="minorHAnsi" w:cstheme="minorHAnsi"/>
        </w:rPr>
        <w:t>group</w:t>
      </w:r>
      <w:r>
        <w:rPr>
          <w:rFonts w:asciiTheme="minorHAnsi" w:hAnsiTheme="minorHAnsi" w:cstheme="minorHAnsi"/>
        </w:rPr>
        <w:t xml:space="preserve">. There is also a marked difference in the prevalence among ethnic groups with higher prevalence for </w:t>
      </w:r>
      <w:r w:rsidRPr="00472D07">
        <w:rPr>
          <w:rFonts w:asciiTheme="minorHAnsi" w:hAnsiTheme="minorHAnsi" w:cstheme="minorHAnsi"/>
        </w:rPr>
        <w:t xml:space="preserve">Pakistani, Other Asian and Black ethnic minority groups compared to the </w:t>
      </w:r>
      <w:r>
        <w:rPr>
          <w:rFonts w:asciiTheme="minorHAnsi" w:hAnsiTheme="minorHAnsi" w:cstheme="minorHAnsi"/>
        </w:rPr>
        <w:t>W</w:t>
      </w:r>
      <w:r w:rsidRPr="00472D07">
        <w:rPr>
          <w:rFonts w:asciiTheme="minorHAnsi" w:hAnsiTheme="minorHAnsi" w:cstheme="minorHAnsi"/>
        </w:rPr>
        <w:t xml:space="preserve">hite population. </w:t>
      </w:r>
      <w:r>
        <w:rPr>
          <w:rFonts w:asciiTheme="minorHAnsi" w:hAnsiTheme="minorHAnsi" w:cstheme="minorHAnsi"/>
        </w:rPr>
        <w:t xml:space="preserve">Some of the </w:t>
      </w:r>
      <w:r w:rsidR="00E82B35">
        <w:t xml:space="preserve">life-limiting </w:t>
      </w:r>
      <w:r>
        <w:rPr>
          <w:rFonts w:asciiTheme="minorHAnsi" w:hAnsiTheme="minorHAnsi" w:cstheme="minorHAnsi"/>
        </w:rPr>
        <w:t xml:space="preserve">diagnoses, including some genetic conditions and congenital disorders </w:t>
      </w:r>
      <w:r>
        <w:rPr>
          <w:rFonts w:asciiTheme="minorHAnsi" w:hAnsiTheme="minorHAnsi" w:cstheme="minorHAnsi"/>
        </w:rPr>
        <w:fldChar w:fldCharType="begin">
          <w:fldData xml:space="preserve">PEVuZE5vdGU+PENpdGU+PEF1dGhvcj5GaXJ0aDwvQXV0aG9yPjxZZWFyPjIwMTg8L1llYXI+PFJl
Y051bT4zNDwvUmVjTnVtPjxEaXNwbGF5VGV4dD48c3R5bGUgZmFjZT0ic3VwZXJzY3JpcHQiPjIz
LCAyNDwvc3R5bGU+PC9EaXNwbGF5VGV4dD48cmVjb3JkPjxyZWMtbnVtYmVyPjM0PC9yZWMtbnVt
YmVyPjxmb3JlaWduLWtleXM+PGtleSBhcHA9IkVOIiBkYi1pZD0iendkOXphZHZtOXJmdDFldHN2
MnZyMGFuOXRydzB2enh3ZTBmIiB0aW1lc3RhbXA9IjE1NzQ1ODk5NjgiPjM0PC9rZXk+PC9mb3Jl
aWduLWtleXM+PHJlZi10eXBlIG5hbWU9IkpvdXJuYWwgQXJ0aWNsZSI+MTc8L3JlZi10eXBlPjxj
b250cmlidXRvcnM+PGF1dGhvcnM+PGF1dGhvcj5GaXJ0aCwgQ2F0cmlvbmE8L2F1dGhvcj48YXV0
aG9yPlBldGhlcmljaywgRW1pbHk8L2F1dGhvcj48YXV0aG9yPk9kZGllLCBTYW0gSjwvYXV0aG9y
PjwvYXV0aG9ycz48L2NvbnRyaWJ1dG9ycz48dGl0bGVzPjx0aXRsZT5JbmZhbnQgZGVhdGhzIGZy
b20gY29uZ2VuaXRhbCBhbm9tYWxpZXM6IG5vdmVsIHVzZSBvZiBDaGlsZCBEZWF0aCBPdmVydmll
dyBQYW5lbCBkYXRhPC90aXRsZT48c2Vjb25kYXJ5LXRpdGxlPkFyY2hpdmVzIG9mIERpc2Vhc2Ug
aW4gQ2hpbGRob29kPC9zZWNvbmRhcnktdGl0bGU+PC90aXRsZXM+PHBlcmlvZGljYWw+PGZ1bGwt
dGl0bGU+QXJjaGl2ZXMgb2YgRGlzZWFzZSBpbiBDaGlsZGhvb2Q8L2Z1bGwtdGl0bGU+PC9wZXJp
b2RpY2FsPjxwYWdlcz4xMDI3LTEwMzI8L3BhZ2VzPjx2b2x1bWU+MTAzPC92b2x1bWU+PG51bWJl
cj4xMTwvbnVtYmVyPjxkYXRlcz48eWVhcj4yMDE4PC95ZWFyPjwvZGF0ZXM+PHVybHM+PHJlbGF0
ZWQtdXJscz48dXJsPmh0dHBzOi8vYWRjLmJtai5jb20vY29udGVudC9hcmNoZGlzY2hpbGQvMTAz
LzExLzEwMjcuZnVsbC5wZGY8L3VybD48L3JlbGF0ZWQtdXJscz48L3VybHM+PGVsZWN0cm9uaWMt
cmVzb3VyY2UtbnVtPjEwLjExMzYvYXJjaGRpc2NoaWxkLTIwMTctMzE0MjU2PC9lbGVjdHJvbmlj
LXJlc291cmNlLW51bT48L3JlY29yZD48L0NpdGU+PENpdGU+PEF1dGhvcj5TaGVyaWRhbjwvQXV0
aG9yPjxZZWFyPjIwMTM8L1llYXI+PFJlY051bT4zNTwvUmVjTnVtPjxyZWNvcmQ+PHJlYy1udW1i
ZXI+MzU8L3JlYy1udW1iZXI+PGZvcmVpZ24ta2V5cz48a2V5IGFwcD0iRU4iIGRiLWlkPSJ6d2Q5
emFkdm05cmZ0MWV0c3YydnIwYW45dHJ3MHZ6eHdlMGYiIHRpbWVzdGFtcD0iMTU3NDU5MDA0NSI+
MzU8L2tleT48L2ZvcmVpZ24ta2V5cz48cmVmLXR5cGUgbmFtZT0iSm91cm5hbCBBcnRpY2xlIj4x
NzwvcmVmLXR5cGU+PGNvbnRyaWJ1dG9ycz48YXV0aG9ycz48YXV0aG9yPlNoZXJpZGFuLCBFYW1v
bm48L2F1dGhvcj48YXV0aG9yPldyaWdodCwgSm9objwvYXV0aG9yPjxhdXRob3I+U21hbGwsIE5l
aWw8L2F1dGhvcj48YXV0aG9yPkNvcnJ5LCBQZXRlciBDLjwvYXV0aG9yPjxhdXRob3I+T2RkaWUs
IFNhbTwvYXV0aG9yPjxhdXRob3I+V2hpYmxleSwgQ2F0aGVyaW5lPC9hdXRob3I+PGF1dGhvcj5Q
ZXRoZXJpY2ssIEVtaWx5IFMuPC9hdXRob3I+PGF1dGhvcj5NYWxpaywgVGVlbmE8L2F1dGhvcj48
YXV0aG9yPlBhd3NvbiwgTmljb2xlPC9hdXRob3I+PGF1dGhvcj5NY0tpbm5leSwgUGF0cmljaWEg
QS48L2F1dGhvcj48YXV0aG9yPlBhcnNsb3csIFJvZ2VyIEMuPC9hdXRob3I+PC9hdXRob3JzPjwv
Y29udHJpYnV0b3JzPjx0aXRsZXM+PHRpdGxlPlJpc2sgZmFjdG9ycyBmb3IgY29uZ2VuaXRhbCBh
bm9tYWx5IGluIGEgbXVsdGlldGhuaWMgYmlydGggY29ob3J0OiBhbiBhbmFseXNpcyBvZiB0aGUg
Qm9ybiBpbiBCcmFkZm9yZCBzdHVkeTwvdGl0bGU+PHNlY29uZGFyeS10aXRsZT5UaGUgTGFuY2V0
PC9zZWNvbmRhcnktdGl0bGU+PC90aXRsZXM+PHBlcmlvZGljYWw+PGZ1bGwtdGl0bGU+VGhlIExh
bmNldDwvZnVsbC10aXRsZT48L3BlcmlvZGljYWw+PHBhZ2VzPjEzNTAtMTM1OTwvcGFnZXM+PHZv
bHVtZT4zODI8L3ZvbHVtZT48bnVtYmVyPjk5MDE8L251bWJlcj48ZGF0ZXM+PHllYXI+MjAxMzwv
eWVhcj48cHViLWRhdGVzPjxkYXRlPjIwMTMvMTAvMTkvPC9kYXRlPjwvcHViLWRhdGVzPjwvZGF0
ZXM+PGlzYm4+MDE0MC02NzM2PC9pc2JuPjx1cmxzPjxyZWxhdGVkLXVybHM+PHVybD5odHRwOi8v
d3d3LnNjaWVuY2VkaXJlY3QuY29tL3NjaWVuY2UvYXJ0aWNsZS9waWkvUzAxNDA2NzM2MTM2MTEz
MjA8L3VybD48L3JlbGF0ZWQtdXJscz48L3VybHM+PGVsZWN0cm9uaWMtcmVzb3VyY2UtbnVtPmh0
dHBzOi8vZG9pLm9yZy8xMC4xMDE2L1MwMTQwLTY3MzYoMTMpNjExMzItMDwvZWxlY3Ryb25pYy1y
ZXNvdXJjZS1udW0+PC9yZWNvcmQ+PC9DaXRlPjwvRW5kTm90ZT4A
</w:fldData>
        </w:fldChar>
      </w:r>
      <w:r w:rsidR="00CB22A4">
        <w:rPr>
          <w:rFonts w:asciiTheme="minorHAnsi" w:hAnsiTheme="minorHAnsi" w:cstheme="minorHAnsi"/>
        </w:rPr>
        <w:instrText xml:space="preserve"> ADDIN EN.CITE </w:instrText>
      </w:r>
      <w:r w:rsidR="00CB22A4">
        <w:rPr>
          <w:rFonts w:asciiTheme="minorHAnsi" w:hAnsiTheme="minorHAnsi" w:cstheme="minorHAnsi"/>
        </w:rPr>
        <w:fldChar w:fldCharType="begin">
          <w:fldData xml:space="preserve">PEVuZE5vdGU+PENpdGU+PEF1dGhvcj5GaXJ0aDwvQXV0aG9yPjxZZWFyPjIwMTg8L1llYXI+PFJl
Y051bT4zNDwvUmVjTnVtPjxEaXNwbGF5VGV4dD48c3R5bGUgZmFjZT0ic3VwZXJzY3JpcHQiPjIz
LCAyNDwvc3R5bGU+PC9EaXNwbGF5VGV4dD48cmVjb3JkPjxyZWMtbnVtYmVyPjM0PC9yZWMtbnVt
YmVyPjxmb3JlaWduLWtleXM+PGtleSBhcHA9IkVOIiBkYi1pZD0iendkOXphZHZtOXJmdDFldHN2
MnZyMGFuOXRydzB2enh3ZTBmIiB0aW1lc3RhbXA9IjE1NzQ1ODk5NjgiPjM0PC9rZXk+PC9mb3Jl
aWduLWtleXM+PHJlZi10eXBlIG5hbWU9IkpvdXJuYWwgQXJ0aWNsZSI+MTc8L3JlZi10eXBlPjxj
b250cmlidXRvcnM+PGF1dGhvcnM+PGF1dGhvcj5GaXJ0aCwgQ2F0cmlvbmE8L2F1dGhvcj48YXV0
aG9yPlBldGhlcmljaywgRW1pbHk8L2F1dGhvcj48YXV0aG9yPk9kZGllLCBTYW0gSjwvYXV0aG9y
PjwvYXV0aG9ycz48L2NvbnRyaWJ1dG9ycz48dGl0bGVzPjx0aXRsZT5JbmZhbnQgZGVhdGhzIGZy
b20gY29uZ2VuaXRhbCBhbm9tYWxpZXM6IG5vdmVsIHVzZSBvZiBDaGlsZCBEZWF0aCBPdmVydmll
dyBQYW5lbCBkYXRhPC90aXRsZT48c2Vjb25kYXJ5LXRpdGxlPkFyY2hpdmVzIG9mIERpc2Vhc2Ug
aW4gQ2hpbGRob29kPC9zZWNvbmRhcnktdGl0bGU+PC90aXRsZXM+PHBlcmlvZGljYWw+PGZ1bGwt
dGl0bGU+QXJjaGl2ZXMgb2YgRGlzZWFzZSBpbiBDaGlsZGhvb2Q8L2Z1bGwtdGl0bGU+PC9wZXJp
b2RpY2FsPjxwYWdlcz4xMDI3LTEwMzI8L3BhZ2VzPjx2b2x1bWU+MTAzPC92b2x1bWU+PG51bWJl
cj4xMTwvbnVtYmVyPjxkYXRlcz48eWVhcj4yMDE4PC95ZWFyPjwvZGF0ZXM+PHVybHM+PHJlbGF0
ZWQtdXJscz48dXJsPmh0dHBzOi8vYWRjLmJtai5jb20vY29udGVudC9hcmNoZGlzY2hpbGQvMTAz
LzExLzEwMjcuZnVsbC5wZGY8L3VybD48L3JlbGF0ZWQtdXJscz48L3VybHM+PGVsZWN0cm9uaWMt
cmVzb3VyY2UtbnVtPjEwLjExMzYvYXJjaGRpc2NoaWxkLTIwMTctMzE0MjU2PC9lbGVjdHJvbmlj
LXJlc291cmNlLW51bT48L3JlY29yZD48L0NpdGU+PENpdGU+PEF1dGhvcj5TaGVyaWRhbjwvQXV0
aG9yPjxZZWFyPjIwMTM8L1llYXI+PFJlY051bT4zNTwvUmVjTnVtPjxyZWNvcmQ+PHJlYy1udW1i
ZXI+MzU8L3JlYy1udW1iZXI+PGZvcmVpZ24ta2V5cz48a2V5IGFwcD0iRU4iIGRiLWlkPSJ6d2Q5
emFkdm05cmZ0MWV0c3YydnIwYW45dHJ3MHZ6eHdlMGYiIHRpbWVzdGFtcD0iMTU3NDU5MDA0NSI+
MzU8L2tleT48L2ZvcmVpZ24ta2V5cz48cmVmLXR5cGUgbmFtZT0iSm91cm5hbCBBcnRpY2xlIj4x
NzwvcmVmLXR5cGU+PGNvbnRyaWJ1dG9ycz48YXV0aG9ycz48YXV0aG9yPlNoZXJpZGFuLCBFYW1v
bm48L2F1dGhvcj48YXV0aG9yPldyaWdodCwgSm9objwvYXV0aG9yPjxhdXRob3I+U21hbGwsIE5l
aWw8L2F1dGhvcj48YXV0aG9yPkNvcnJ5LCBQZXRlciBDLjwvYXV0aG9yPjxhdXRob3I+T2RkaWUs
IFNhbTwvYXV0aG9yPjxhdXRob3I+V2hpYmxleSwgQ2F0aGVyaW5lPC9hdXRob3I+PGF1dGhvcj5Q
ZXRoZXJpY2ssIEVtaWx5IFMuPC9hdXRob3I+PGF1dGhvcj5NYWxpaywgVGVlbmE8L2F1dGhvcj48
YXV0aG9yPlBhd3NvbiwgTmljb2xlPC9hdXRob3I+PGF1dGhvcj5NY0tpbm5leSwgUGF0cmljaWEg
QS48L2F1dGhvcj48YXV0aG9yPlBhcnNsb3csIFJvZ2VyIEMuPC9hdXRob3I+PC9hdXRob3JzPjwv
Y29udHJpYnV0b3JzPjx0aXRsZXM+PHRpdGxlPlJpc2sgZmFjdG9ycyBmb3IgY29uZ2VuaXRhbCBh
bm9tYWx5IGluIGEgbXVsdGlldGhuaWMgYmlydGggY29ob3J0OiBhbiBhbmFseXNpcyBvZiB0aGUg
Qm9ybiBpbiBCcmFkZm9yZCBzdHVkeTwvdGl0bGU+PHNlY29uZGFyeS10aXRsZT5UaGUgTGFuY2V0
PC9zZWNvbmRhcnktdGl0bGU+PC90aXRsZXM+PHBlcmlvZGljYWw+PGZ1bGwtdGl0bGU+VGhlIExh
bmNldDwvZnVsbC10aXRsZT48L3BlcmlvZGljYWw+PHBhZ2VzPjEzNTAtMTM1OTwvcGFnZXM+PHZv
bHVtZT4zODI8L3ZvbHVtZT48bnVtYmVyPjk5MDE8L251bWJlcj48ZGF0ZXM+PHllYXI+MjAxMzwv
eWVhcj48cHViLWRhdGVzPjxkYXRlPjIwMTMvMTAvMTkvPC9kYXRlPjwvcHViLWRhdGVzPjwvZGF0
ZXM+PGlzYm4+MDE0MC02NzM2PC9pc2JuPjx1cmxzPjxyZWxhdGVkLXVybHM+PHVybD5odHRwOi8v
d3d3LnNjaWVuY2VkaXJlY3QuY29tL3NjaWVuY2UvYXJ0aWNsZS9waWkvUzAxNDA2NzM2MTM2MTEz
MjA8L3VybD48L3JlbGF0ZWQtdXJscz48L3VybHM+PGVsZWN0cm9uaWMtcmVzb3VyY2UtbnVtPmh0
dHBzOi8vZG9pLm9yZy8xMC4xMDE2L1MwMTQwLTY3MzYoMTMpNjExMzItMDwvZWxlY3Ryb25pYy1y
ZXNvdXJjZS1udW0+PC9yZWNvcmQ+PC9DaXRlPjwvRW5kTm90ZT4A
</w:fldData>
        </w:fldChar>
      </w:r>
      <w:r w:rsidR="00CB22A4">
        <w:rPr>
          <w:rFonts w:asciiTheme="minorHAnsi" w:hAnsiTheme="minorHAnsi" w:cstheme="minorHAnsi"/>
        </w:rPr>
        <w:instrText xml:space="preserve"> ADDIN EN.CITE.DATA </w:instrText>
      </w:r>
      <w:r w:rsidR="00CB22A4">
        <w:rPr>
          <w:rFonts w:asciiTheme="minorHAnsi" w:hAnsiTheme="minorHAnsi" w:cstheme="minorHAnsi"/>
        </w:rPr>
      </w:r>
      <w:r w:rsidR="00CB22A4">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306175" w:rsidRPr="00306175">
        <w:rPr>
          <w:rFonts w:asciiTheme="minorHAnsi" w:hAnsiTheme="minorHAnsi" w:cstheme="minorHAnsi"/>
          <w:noProof/>
          <w:vertAlign w:val="superscript"/>
        </w:rPr>
        <w:t>23, 24</w:t>
      </w:r>
      <w:r>
        <w:rPr>
          <w:rFonts w:asciiTheme="minorHAnsi" w:hAnsiTheme="minorHAnsi" w:cstheme="minorHAnsi"/>
        </w:rPr>
        <w:fldChar w:fldCharType="end"/>
      </w:r>
      <w:r>
        <w:rPr>
          <w:rFonts w:asciiTheme="minorHAnsi" w:hAnsiTheme="minorHAnsi" w:cstheme="minorHAnsi"/>
        </w:rPr>
        <w:t xml:space="preserve"> are more common in these ethnic groups.</w:t>
      </w:r>
      <w:r w:rsidR="003258D4">
        <w:rPr>
          <w:rFonts w:asciiTheme="minorHAnsi" w:hAnsiTheme="minorHAnsi" w:cstheme="minorHAnsi"/>
        </w:rPr>
        <w:t xml:space="preserve"> These results highlight the need for services for children to be flexible enough to meet the </w:t>
      </w:r>
      <w:r w:rsidR="00F41AEE">
        <w:rPr>
          <w:rFonts w:asciiTheme="minorHAnsi" w:hAnsiTheme="minorHAnsi" w:cstheme="minorHAnsi"/>
        </w:rPr>
        <w:t xml:space="preserve">cultural and religious </w:t>
      </w:r>
      <w:r w:rsidR="003258D4">
        <w:rPr>
          <w:rFonts w:asciiTheme="minorHAnsi" w:hAnsiTheme="minorHAnsi" w:cstheme="minorHAnsi"/>
        </w:rPr>
        <w:t>needs of all children.</w:t>
      </w:r>
    </w:p>
    <w:p w14:paraId="118FA451" w14:textId="069E75C8" w:rsidR="00655B64" w:rsidRPr="003652C1" w:rsidRDefault="007C15A3" w:rsidP="003652C1">
      <w:pPr>
        <w:pStyle w:val="Default"/>
        <w:spacing w:after="120" w:line="276" w:lineRule="auto"/>
        <w:ind w:left="3"/>
        <w:jc w:val="both"/>
        <w:rPr>
          <w:rFonts w:asciiTheme="minorHAnsi" w:hAnsiTheme="minorHAnsi" w:cstheme="minorHAnsi"/>
        </w:rPr>
      </w:pPr>
      <w:r>
        <w:rPr>
          <w:rFonts w:asciiTheme="minorHAnsi" w:hAnsiTheme="minorHAnsi" w:cstheme="minorHAnsi"/>
        </w:rPr>
        <w:t>C</w:t>
      </w:r>
      <w:r w:rsidR="00AB65EF">
        <w:rPr>
          <w:rFonts w:asciiTheme="minorHAnsi" w:hAnsiTheme="minorHAnsi" w:cstheme="minorHAnsi"/>
        </w:rPr>
        <w:t>hildren with c</w:t>
      </w:r>
      <w:r>
        <w:rPr>
          <w:rFonts w:asciiTheme="minorHAnsi" w:hAnsiTheme="minorHAnsi" w:cstheme="minorHAnsi"/>
        </w:rPr>
        <w:t>ongenital anomalies had the highest prevalence in the current study and previous similar studies</w:t>
      </w:r>
      <w:r w:rsidR="0034162A">
        <w:rPr>
          <w:rFonts w:asciiTheme="minorHAnsi" w:hAnsiTheme="minorHAnsi" w:cstheme="minorHAnsi"/>
        </w:rPr>
        <w:t>.</w:t>
      </w:r>
      <w:r>
        <w:rPr>
          <w:rFonts w:asciiTheme="minorHAnsi" w:hAnsiTheme="minorHAnsi" w:cstheme="minorHAnsi"/>
        </w:rPr>
        <w:fldChar w:fldCharType="begin">
          <w:fldData xml:space="preserve">PEVuZE5vdGU+PENpdGU+PEF1dGhvcj5OSFMgTmF0aW9uYWwgU2VydmljZXMgU2NvdGxhbmQ8L0F1
dGhvcj48WWVhcj4yMDE4PC9ZZWFyPjxSZWNOdW0+NDE8L1JlY051bT48RGlzcGxheVRleHQ+PHN0
eWxlIGZhY2U9InN1cGVyc2NyaXB0Ij44LCAyMiwgMjc8L3N0eWxlPjwvRGlzcGxheVRleHQ+PHJl
Y29yZD48cmVjLW51bWJlcj40MTwvcmVjLW51bWJlcj48Zm9yZWlnbi1rZXlzPjxrZXkgYXBwPSJF
TiIgZGItaWQ9Inp3ZDl6YWR2bTlyZnQxZXRzdjJ2cjBhbjl0cncwdnp4d2UwZiIgdGltZXN0YW1w
PSIxNTc0NTkzMzAyIj40MTwva2V5PjwvZm9yZWlnbi1rZXlzPjxyZWYtdHlwZSBuYW1lPSJSZXBv
cnQiPjI3PC9yZWYtdHlwZT48Y29udHJpYnV0b3JzPjxhdXRob3JzPjxhdXRob3I+TkhTIE5hdGlv
bmFsIFNlcnZpY2VzIFNjb3RsYW5kLDwvYXV0aG9yPjwvYXV0aG9ycz48L2NvbnRyaWJ1dG9ycz48
dGl0bGVzPjx0aXRsZT5DaGlsZHJlbiBpbiBTY290bGFuZCByZXF1aXJpbmcgUGFsbGlhdGl2ZSBD
YXJlIChDaGlTUCkgMjwvdGl0bGU+PC90aXRsZXM+PGRhdGVzPjx5ZWFyPjIwMTg8L3llYXI+PC9k
YXRlcz48dXJscz48cmVsYXRlZC11cmxzPjx1cmw+aHR0cHM6Ly9jaGFzLWFzc2V0cy5zMy5ldS13
ZXN0LTEuYW1hem9uYXdzLmNvbS9zaXRlcy81OWRkZTViMTBmN2QzMzc5NmY4Y2QxMWIvYXNzZXRz
LzVjOWUyOTkxMGY3ZDMzNGU2ODIzMzkwYS9DaGlTUDItUmVwb3J0LnBkZjwvdXJsPjwvcmVsYXRl
ZC11cmxzPjwvdXJscz48L3JlY29yZD48L0NpdGU+PENpdGU+PEF1dGhvcj5GcmFzZXI8L0F1dGhv
cj48WWVhcj4yMDEyPC9ZZWFyPjxSZWNOdW0+MTU8L1JlY051bT48cmVjb3JkPjxyZWMtbnVtYmVy
PjE1PC9yZWMtbnVtYmVyPjxmb3JlaWduLWtleXM+PGtleSBhcHA9IkVOIiBkYi1pZD0iendkOXph
ZHZtOXJmdDFldHN2MnZyMGFuOXRydzB2enh3ZTBmIiB0aW1lc3RhbXA9IjE1NzI3ODkwNzIiPjE1
PC9rZXk+PC9mb3JlaWduLWtleXM+PHJlZi10eXBlIG5hbWU9IkpvdXJuYWwgQXJ0aWNsZSI+MTc8
L3JlZi10eXBlPjxjb250cmlidXRvcnM+PGF1dGhvcnM+PGF1dGhvcj5GcmFzZXIsIEwuIEsuPC9h
dXRob3I+PGF1dGhvcj5NaWxsZXIsIE0uPC9hdXRob3I+PGF1dGhvcj5IYWluLCBSLjwvYXV0aG9y
PjxhdXRob3I+Tm9ybWFuLCBQLjwvYXV0aG9yPjxhdXRob3I+QWxkcmlkZ2UsIEouPC9hdXRob3I+
PGF1dGhvcj5NY0tpbm5leSwgUC4gQS48L2F1dGhvcj48YXV0aG9yPlBhcnNsb3csIFIuIEMuPC9h
dXRob3I+PC9hdXRob3JzPjwvY29udHJpYnV0b3JzPjxhdXRoLWFkZHJlc3M+UGFlZGlhdHJpYyBF
cGlkZW1pb2xvZ3kgR3JvdXAsIERpdmlzaW9uIG9mIEVwaWRlbWlvbG9neSwgVW5pdmVyc2l0eSBv
ZiBMZWVkcywgTGVlZHMsIFVLLiBsLmsuZnJhc2VyQGxlZWRzLmFjLnVrPC9hdXRoLWFkZHJlc3M+
PHRpdGxlcz48dGl0bGU+UmlzaW5nIG5hdGlvbmFsIHByZXZhbGVuY2Ugb2YgbGlmZS1saW1pdGlu
ZyBjb25kaXRpb25zIGluIGNoaWxkcmVuIGluIEVuZ2xhbmQ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mU5MjMtOTwvcGFnZXM+PHZvbHVtZT4x
Mjk8L3ZvbHVtZT48bnVtYmVyPjQ8L251bWJlcj48ZWRpdGlvbj4yMDEyLTAzLTEyPC9lZGl0aW9u
PjxrZXl3b3Jkcz48a2V5d29yZD5BZG9sZXNjZW50PC9rZXl3b3JkPjxrZXl3b3JkPkFkdWx0PC9r
ZXl3b3JkPjxrZXl3b3JkPkNoaWxkPC9rZXl3b3JkPjxrZXl3b3JkPkNoaWxkLCBQcmVzY2hvb2w8
L2tleXdvcmQ+PGtleXdvcmQ+Q3JpdGljYWwgSWxsbmVzcy8qZXBpZGVtaW9sb2d5PC9rZXl3b3Jk
PjxrZXl3b3JkPkVuZ2xhbmQvZXBpZGVtaW9sb2d5PC9rZXl3b3JkPjxrZXl3b3JkPkZlbWFsZTwv
a2V5d29yZD48a2V5d29yZD5IdW1hbnM8L2tleXdvcmQ+PGtleXdvcmQ+SW5mYW50PC9rZXl3b3Jk
PjxrZXl3b3JkPkluZmFudCwgTmV3Ym9ybjwva2V5d29yZD48a2V5d29yZD5NYWxlPC9rZXl3b3Jk
PjxrZXl3b3JkPlBhbGxpYXRpdmUgQ2FyZTwva2V5d29yZD48a2V5d29yZD5QcmV2YWxlbmNlPC9r
ZXl3b3JkPjxrZXl3b3JkPlJldHJvc3BlY3RpdmUgU3R1ZGllczwva2V5d29yZD48a2V5d29yZD5U
ZXJtaW5hbGx5IElsbC8qc3RhdGlzdGljcyAmYW1wOyBudW1lcmljYWwgZGF0YTwva2V5d29yZD48
a2V5d29yZD5Zb3VuZyBBZHVsdDwva2V5d29yZD48L2tleXdvcmRzPjxkYXRlcz48eWVhcj4yMDEy
PC95ZWFyPjxwdWItZGF0ZXM+PGRhdGU+QXByPC9kYXRlPjwvcHViLWRhdGVzPjwvZGF0ZXM+PGlz
Ym4+MTA5OC00Mjc1IChFbGVjdHJvbmljKSYjeEQ7MDAzMS00MDA1IChMaW5raW5nKTwvaXNibj48
YWNjZXNzaW9uLW51bT4yMjQxMjAzNTwvYWNjZXNzaW9uLW51bT48dXJscz48cmVsYXRlZC11cmxz
Pjx1cmw+aHR0cDovL3d3dy5uY2JpLm5sbS5uaWguZ292L3B1Ym1lZC8yMjQxMjAzNTwvdXJsPjwv
cmVsYXRlZC11cmxzPjwvdXJscz48ZWxlY3Ryb25pYy1yZXNvdXJjZS1udW0+MTAuMTU0Mi9wZWRz
LjIwMTEtMjg0NjwvZWxlY3Ryb25pYy1yZXNvdXJjZS1udW0+PC9yZWNvcmQ+PC9DaXRlPjxDaXRl
PjxBdXRob3I+RnJhc2VyPC9BdXRob3I+PFllYXI+MjAxNTwvWWVhcj48UmVjTnVtPjE4PC9SZWNO
dW0+PHJlY29yZD48cmVjLW51bWJlcj4xODwvcmVjLW51bWJlcj48Zm9yZWlnbi1rZXlzPjxrZXkg
YXBwPSJFTiIgZGItaWQ9Inp3ZDl6YWR2bTlyZnQxZXRzdjJ2cjBhbjl0cncwdnp4d2UwZiIgdGlt
ZXN0YW1wPSIxNTcyNzg5MDcyIj4xODwva2V5PjwvZm9yZWlnbi1rZXlzPjxyZWYtdHlwZSBuYW1l
PSJSZXBvcnQiPjI3PC9yZWYtdHlwZT48Y29udHJpYnV0b3JzPjxhdXRob3JzPjxhdXRob3I+RnJh
c2VyLCBMb3JuYSBLYXRoZXJpbmU8L2F1dGhvcj48YXV0aG9yPkphcnZpcywgU3R1YXJ0IFdpbGxp
YW08L2F1dGhvcj48YXV0aG9yPk1vcmFuLCBOaWNvbGE8L2F1dGhvcj48YXV0aG9yPkFsZHJpZGdl
LCBKLjwvYXV0aG9yPjxhdXRob3I+UGFyc2xvdywgUi4gQy48L2F1dGhvcj48YXV0aG9yPkJlcmVz
Zm9yZCwgQnJ5b255PC9hdXRob3I+PC9hdXRob3JzPjx0ZXJ0aWFyeS1hdXRob3JzPjxhdXRob3I+
VW5pdmVyc2l0eSBvZiBZb3JrPC9hdXRob3I+PC90ZXJ0aWFyeS1hdXRob3JzPjwvY29udHJpYnV0
b3JzPjx0aXRsZXM+PHRpdGxlPkNoaWxkcmVuIGluIFNjb3RsYW5kIHJlcXVpcmluZyBQYWxsaWF0
aXZlIENhcmU6IGlkZW50aWZ5aW5nIG51bWJlcnMgYW5kIG5lZWRzIChUaGUgQ2hpU1AgU3R1ZHkp
PC90aXRsZT48L3RpdGxlcz48ZGF0ZXM+PHllYXI+MjAxNTwveWVhcj48L2RhdGVzPjxwdWItbG9j
YXRpb24+WW9yaywgVUs8L3B1Yi1sb2NhdGlvbj48cHVibGlzaGVyPlVuaXZlcnNpdHkgb2YgWW9y
azwvcHVibGlzaGVyPjx1cmxzPjwvdXJscz48L3JlY29yZD48L0NpdGU+PC9FbmROb3RlPgB=
</w:fldData>
        </w:fldChar>
      </w:r>
      <w:r w:rsidR="00774F4A">
        <w:rPr>
          <w:rFonts w:asciiTheme="minorHAnsi" w:hAnsiTheme="minorHAnsi" w:cstheme="minorHAnsi"/>
        </w:rPr>
        <w:instrText xml:space="preserve"> ADDIN EN.CITE </w:instrText>
      </w:r>
      <w:r w:rsidR="00774F4A">
        <w:rPr>
          <w:rFonts w:asciiTheme="minorHAnsi" w:hAnsiTheme="minorHAnsi" w:cstheme="minorHAnsi"/>
        </w:rPr>
        <w:fldChar w:fldCharType="begin">
          <w:fldData xml:space="preserve">PEVuZE5vdGU+PENpdGU+PEF1dGhvcj5OSFMgTmF0aW9uYWwgU2VydmljZXMgU2NvdGxhbmQ8L0F1
dGhvcj48WWVhcj4yMDE4PC9ZZWFyPjxSZWNOdW0+NDE8L1JlY051bT48RGlzcGxheVRleHQ+PHN0
eWxlIGZhY2U9InN1cGVyc2NyaXB0Ij44LCAyMiwgMjc8L3N0eWxlPjwvRGlzcGxheVRleHQ+PHJl
Y29yZD48cmVjLW51bWJlcj40MTwvcmVjLW51bWJlcj48Zm9yZWlnbi1rZXlzPjxrZXkgYXBwPSJF
TiIgZGItaWQ9Inp3ZDl6YWR2bTlyZnQxZXRzdjJ2cjBhbjl0cncwdnp4d2UwZiIgdGltZXN0YW1w
PSIxNTc0NTkzMzAyIj40MTwva2V5PjwvZm9yZWlnbi1rZXlzPjxyZWYtdHlwZSBuYW1lPSJSZXBv
cnQiPjI3PC9yZWYtdHlwZT48Y29udHJpYnV0b3JzPjxhdXRob3JzPjxhdXRob3I+TkhTIE5hdGlv
bmFsIFNlcnZpY2VzIFNjb3RsYW5kLDwvYXV0aG9yPjwvYXV0aG9ycz48L2NvbnRyaWJ1dG9ycz48
dGl0bGVzPjx0aXRsZT5DaGlsZHJlbiBpbiBTY290bGFuZCByZXF1aXJpbmcgUGFsbGlhdGl2ZSBD
YXJlIChDaGlTUCkgMjwvdGl0bGU+PC90aXRsZXM+PGRhdGVzPjx5ZWFyPjIwMTg8L3llYXI+PC9k
YXRlcz48dXJscz48cmVsYXRlZC11cmxzPjx1cmw+aHR0cHM6Ly9jaGFzLWFzc2V0cy5zMy5ldS13
ZXN0LTEuYW1hem9uYXdzLmNvbS9zaXRlcy81OWRkZTViMTBmN2QzMzc5NmY4Y2QxMWIvYXNzZXRz
LzVjOWUyOTkxMGY3ZDMzNGU2ODIzMzkwYS9DaGlTUDItUmVwb3J0LnBkZjwvdXJsPjwvcmVsYXRl
ZC11cmxzPjwvdXJscz48L3JlY29yZD48L0NpdGU+PENpdGU+PEF1dGhvcj5GcmFzZXI8L0F1dGhv
cj48WWVhcj4yMDEyPC9ZZWFyPjxSZWNOdW0+MTU8L1JlY051bT48cmVjb3JkPjxyZWMtbnVtYmVy
PjE1PC9yZWMtbnVtYmVyPjxmb3JlaWduLWtleXM+PGtleSBhcHA9IkVOIiBkYi1pZD0iendkOXph
ZHZtOXJmdDFldHN2MnZyMGFuOXRydzB2enh3ZTBmIiB0aW1lc3RhbXA9IjE1NzI3ODkwNzIiPjE1
PC9rZXk+PC9mb3JlaWduLWtleXM+PHJlZi10eXBlIG5hbWU9IkpvdXJuYWwgQXJ0aWNsZSI+MTc8
L3JlZi10eXBlPjxjb250cmlidXRvcnM+PGF1dGhvcnM+PGF1dGhvcj5GcmFzZXIsIEwuIEsuPC9h
dXRob3I+PGF1dGhvcj5NaWxsZXIsIE0uPC9hdXRob3I+PGF1dGhvcj5IYWluLCBSLjwvYXV0aG9y
PjxhdXRob3I+Tm9ybWFuLCBQLjwvYXV0aG9yPjxhdXRob3I+QWxkcmlkZ2UsIEouPC9hdXRob3I+
PGF1dGhvcj5NY0tpbm5leSwgUC4gQS48L2F1dGhvcj48YXV0aG9yPlBhcnNsb3csIFIuIEMuPC9h
dXRob3I+PC9hdXRob3JzPjwvY29udHJpYnV0b3JzPjxhdXRoLWFkZHJlc3M+UGFlZGlhdHJpYyBF
cGlkZW1pb2xvZ3kgR3JvdXAsIERpdmlzaW9uIG9mIEVwaWRlbWlvbG9neSwgVW5pdmVyc2l0eSBv
ZiBMZWVkcywgTGVlZHMsIFVLLiBsLmsuZnJhc2VyQGxlZWRzLmFjLnVrPC9hdXRoLWFkZHJlc3M+
PHRpdGxlcz48dGl0bGU+UmlzaW5nIG5hdGlvbmFsIHByZXZhbGVuY2Ugb2YgbGlmZS1saW1pdGlu
ZyBjb25kaXRpb25zIGluIGNoaWxkcmVuIGluIEVuZ2xhbmQ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mU5MjMtOTwvcGFnZXM+PHZvbHVtZT4x
Mjk8L3ZvbHVtZT48bnVtYmVyPjQ8L251bWJlcj48ZWRpdGlvbj4yMDEyLTAzLTEyPC9lZGl0aW9u
PjxrZXl3b3Jkcz48a2V5d29yZD5BZG9sZXNjZW50PC9rZXl3b3JkPjxrZXl3b3JkPkFkdWx0PC9r
ZXl3b3JkPjxrZXl3b3JkPkNoaWxkPC9rZXl3b3JkPjxrZXl3b3JkPkNoaWxkLCBQcmVzY2hvb2w8
L2tleXdvcmQ+PGtleXdvcmQ+Q3JpdGljYWwgSWxsbmVzcy8qZXBpZGVtaW9sb2d5PC9rZXl3b3Jk
PjxrZXl3b3JkPkVuZ2xhbmQvZXBpZGVtaW9sb2d5PC9rZXl3b3JkPjxrZXl3b3JkPkZlbWFsZTwv
a2V5d29yZD48a2V5d29yZD5IdW1hbnM8L2tleXdvcmQ+PGtleXdvcmQ+SW5mYW50PC9rZXl3b3Jk
PjxrZXl3b3JkPkluZmFudCwgTmV3Ym9ybjwva2V5d29yZD48a2V5d29yZD5NYWxlPC9rZXl3b3Jk
PjxrZXl3b3JkPlBhbGxpYXRpdmUgQ2FyZTwva2V5d29yZD48a2V5d29yZD5QcmV2YWxlbmNlPC9r
ZXl3b3JkPjxrZXl3b3JkPlJldHJvc3BlY3RpdmUgU3R1ZGllczwva2V5d29yZD48a2V5d29yZD5U
ZXJtaW5hbGx5IElsbC8qc3RhdGlzdGljcyAmYW1wOyBudW1lcmljYWwgZGF0YTwva2V5d29yZD48
a2V5d29yZD5Zb3VuZyBBZHVsdDwva2V5d29yZD48L2tleXdvcmRzPjxkYXRlcz48eWVhcj4yMDEy
PC95ZWFyPjxwdWItZGF0ZXM+PGRhdGU+QXByPC9kYXRlPjwvcHViLWRhdGVzPjwvZGF0ZXM+PGlz
Ym4+MTA5OC00Mjc1IChFbGVjdHJvbmljKSYjeEQ7MDAzMS00MDA1IChMaW5raW5nKTwvaXNibj48
YWNjZXNzaW9uLW51bT4yMjQxMjAzNTwvYWNjZXNzaW9uLW51bT48dXJscz48cmVsYXRlZC11cmxz
Pjx1cmw+aHR0cDovL3d3dy5uY2JpLm5sbS5uaWguZ292L3B1Ym1lZC8yMjQxMjAzNTwvdXJsPjwv
cmVsYXRlZC11cmxzPjwvdXJscz48ZWxlY3Ryb25pYy1yZXNvdXJjZS1udW0+MTAuMTU0Mi9wZWRz
LjIwMTEtMjg0NjwvZWxlY3Ryb25pYy1yZXNvdXJjZS1udW0+PC9yZWNvcmQ+PC9DaXRlPjxDaXRl
PjxBdXRob3I+RnJhc2VyPC9BdXRob3I+PFllYXI+MjAxNTwvWWVhcj48UmVjTnVtPjE4PC9SZWNO
dW0+PHJlY29yZD48cmVjLW51bWJlcj4xODwvcmVjLW51bWJlcj48Zm9yZWlnbi1rZXlzPjxrZXkg
YXBwPSJFTiIgZGItaWQ9Inp3ZDl6YWR2bTlyZnQxZXRzdjJ2cjBhbjl0cncwdnp4d2UwZiIgdGlt
ZXN0YW1wPSIxNTcyNzg5MDcyIj4xODwva2V5PjwvZm9yZWlnbi1rZXlzPjxyZWYtdHlwZSBuYW1l
PSJSZXBvcnQiPjI3PC9yZWYtdHlwZT48Y29udHJpYnV0b3JzPjxhdXRob3JzPjxhdXRob3I+RnJh
c2VyLCBMb3JuYSBLYXRoZXJpbmU8L2F1dGhvcj48YXV0aG9yPkphcnZpcywgU3R1YXJ0IFdpbGxp
YW08L2F1dGhvcj48YXV0aG9yPk1vcmFuLCBOaWNvbGE8L2F1dGhvcj48YXV0aG9yPkFsZHJpZGdl
LCBKLjwvYXV0aG9yPjxhdXRob3I+UGFyc2xvdywgUi4gQy48L2F1dGhvcj48YXV0aG9yPkJlcmVz
Zm9yZCwgQnJ5b255PC9hdXRob3I+PC9hdXRob3JzPjx0ZXJ0aWFyeS1hdXRob3JzPjxhdXRob3I+
VW5pdmVyc2l0eSBvZiBZb3JrPC9hdXRob3I+PC90ZXJ0aWFyeS1hdXRob3JzPjwvY29udHJpYnV0
b3JzPjx0aXRsZXM+PHRpdGxlPkNoaWxkcmVuIGluIFNjb3RsYW5kIHJlcXVpcmluZyBQYWxsaWF0
aXZlIENhcmU6IGlkZW50aWZ5aW5nIG51bWJlcnMgYW5kIG5lZWRzIChUaGUgQ2hpU1AgU3R1ZHkp
PC90aXRsZT48L3RpdGxlcz48ZGF0ZXM+PHllYXI+MjAxNTwveWVhcj48L2RhdGVzPjxwdWItbG9j
YXRpb24+WW9yaywgVUs8L3B1Yi1sb2NhdGlvbj48cHVibGlzaGVyPlVuaXZlcnNpdHkgb2YgWW9y
azwvcHVibGlzaGVyPjx1cmxzPjwvdXJscz48L3JlY29yZD48L0NpdGU+PC9FbmROb3RlPgB=
</w:fldData>
        </w:fldChar>
      </w:r>
      <w:r w:rsidR="00774F4A">
        <w:rPr>
          <w:rFonts w:asciiTheme="minorHAnsi" w:hAnsiTheme="minorHAnsi" w:cstheme="minorHAnsi"/>
        </w:rPr>
        <w:instrText xml:space="preserve"> ADDIN EN.CITE.DATA </w:instrText>
      </w:r>
      <w:r w:rsidR="00774F4A">
        <w:rPr>
          <w:rFonts w:asciiTheme="minorHAnsi" w:hAnsiTheme="minorHAnsi" w:cstheme="minorHAnsi"/>
        </w:rPr>
      </w:r>
      <w:r w:rsidR="00774F4A">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7B738D" w:rsidRPr="007B738D">
        <w:rPr>
          <w:rFonts w:asciiTheme="minorHAnsi" w:hAnsiTheme="minorHAnsi" w:cstheme="minorHAnsi"/>
          <w:noProof/>
          <w:vertAlign w:val="superscript"/>
        </w:rPr>
        <w:t>8, 22, 27</w:t>
      </w:r>
      <w:r>
        <w:rPr>
          <w:rFonts w:asciiTheme="minorHAnsi" w:hAnsiTheme="minorHAnsi" w:cstheme="minorHAnsi"/>
        </w:rPr>
        <w:fldChar w:fldCharType="end"/>
      </w:r>
      <w:r>
        <w:rPr>
          <w:rFonts w:asciiTheme="minorHAnsi" w:hAnsiTheme="minorHAnsi" w:cstheme="minorHAnsi"/>
        </w:rPr>
        <w:t xml:space="preserve"> A recent</w:t>
      </w:r>
      <w:r w:rsidR="00EB216E">
        <w:rPr>
          <w:rFonts w:asciiTheme="minorHAnsi" w:hAnsiTheme="minorHAnsi" w:cstheme="minorHAnsi"/>
        </w:rPr>
        <w:t xml:space="preserve"> Belgi</w:t>
      </w:r>
      <w:r w:rsidR="00CB22A4">
        <w:rPr>
          <w:rFonts w:asciiTheme="minorHAnsi" w:hAnsiTheme="minorHAnsi" w:cstheme="minorHAnsi"/>
        </w:rPr>
        <w:t xml:space="preserve">an </w:t>
      </w:r>
      <w:r w:rsidR="00EB216E">
        <w:rPr>
          <w:rFonts w:asciiTheme="minorHAnsi" w:hAnsiTheme="minorHAnsi" w:cstheme="minorHAnsi"/>
        </w:rPr>
        <w:t>study reported cardiovascular diseases as the most common underlying cause of complex chronic conditions, followed by neurological conditions</w:t>
      </w:r>
      <w:r w:rsidR="0034162A">
        <w:rPr>
          <w:rFonts w:asciiTheme="minorHAnsi" w:hAnsiTheme="minorHAnsi" w:cstheme="minorHAnsi"/>
        </w:rPr>
        <w:t>.</w:t>
      </w:r>
      <w:r>
        <w:rPr>
          <w:rFonts w:asciiTheme="minorHAnsi" w:hAnsiTheme="minorHAnsi" w:cstheme="minorHAnsi"/>
        </w:rPr>
        <w:fldChar w:fldCharType="begin"/>
      </w:r>
      <w:r w:rsidR="007B738D">
        <w:rPr>
          <w:rFonts w:asciiTheme="minorHAnsi" w:hAnsiTheme="minorHAnsi" w:cstheme="minorHAnsi"/>
        </w:rPr>
        <w:instrText xml:space="preserve"> ADDIN EN.CITE &lt;EndNote&gt;&lt;Cite&gt;&lt;Author&gt;Friedel&lt;/Author&gt;&lt;Year&gt;2019&lt;/Year&gt;&lt;RecNum&gt;27&lt;/RecNum&gt;&lt;DisplayText&gt;&lt;style face="superscript"&gt;28&lt;/style&gt;&lt;/DisplayText&gt;&lt;record&gt;&lt;rec-number&gt;27&lt;/rec-number&gt;&lt;foreign-keys&gt;&lt;key app="EN" db-id="2ste02ex3errdnetrtix5r5ewrartaxst9d2" timestamp="1593536454"&gt;27&lt;/key&gt;&lt;/foreign-keys&gt;&lt;ref-type name="Journal Article"&gt;17&lt;/ref-type&gt;&lt;contributors&gt;&lt;authors&gt;&lt;author&gt;Friedel, Marie&lt;/author&gt;&lt;author&gt;Gilson, Aurélie&lt;/author&gt;&lt;author&gt;Bouckenaere, Dominique&lt;/author&gt;&lt;author&gt;Brichard, Bénédicte&lt;/author&gt;&lt;author&gt;Fonteyne, Christine&lt;/author&gt;&lt;author&gt;Wojcik, Thomas&lt;/author&gt;&lt;author&gt;De Clercq, Etienne&lt;/author&gt;&lt;author&gt;Guillet, Alain&lt;/author&gt;&lt;author&gt;Mahboub, Alaa&lt;/author&gt;&lt;author&gt;Lahaye, Magali&lt;/author&gt;&lt;author&gt;Aujoulat, Isabelle&lt;/author&gt;&lt;/authors&gt;&lt;/contributors&gt;&lt;titles&gt;&lt;title&gt;Access to paediatric palliative care in children and adolescents with complex chronic conditions: a retrospective hospital-based study in Brussels, Belgium&lt;/title&gt;&lt;secondary-title&gt;BMJ paediatrics open&lt;/secondary-title&gt;&lt;alt-title&gt;BMJ Paediatr Open&lt;/alt-title&gt;&lt;/titles&gt;&lt;periodical&gt;&lt;full-title&gt;BMJ paediatrics open&lt;/full-title&gt;&lt;abbr-1&gt;BMJ Paediatr Open&lt;/abbr-1&gt;&lt;/periodical&gt;&lt;alt-periodical&gt;&lt;full-title&gt;BMJ paediatrics open&lt;/full-title&gt;&lt;abbr-1&gt;BMJ Paediatr Open&lt;/abbr-1&gt;&lt;/alt-periodical&gt;&lt;pages&gt;e000547-e000547&lt;/pages&gt;&lt;volume&gt;3&lt;/volume&gt;&lt;number&gt;1&lt;/number&gt;&lt;keywords&gt;&lt;keyword&gt;Children&lt;/keyword&gt;&lt;keyword&gt;Health services accessibility&lt;/keyword&gt;&lt;keyword&gt;Multiple chronic conditions&lt;/keyword&gt;&lt;keyword&gt;Referral and Consultation&lt;/keyword&gt;&lt;keyword&gt;Registries&lt;/keyword&gt;&lt;/keywords&gt;&lt;dates&gt;&lt;year&gt;2019&lt;/year&gt;&lt;/dates&gt;&lt;publisher&gt;BMJ Publishing Group&lt;/publisher&gt;&lt;isbn&gt;2399-9772&lt;/isbn&gt;&lt;accession-num&gt;31646199&lt;/accession-num&gt;&lt;urls&gt;&lt;related-urls&gt;&lt;url&gt;https://www.ncbi.nlm.nih.gov/pubmed/31646199&lt;/url&gt;&lt;url&gt;https://www.ncbi.nlm.nih.gov/pmc/articles/PMC6782038/&lt;/url&gt;&lt;/related-urls&gt;&lt;/urls&gt;&lt;electronic-resource-num&gt;10.1136/bmjpo-2019-000547&lt;/electronic-resource-num&gt;&lt;remote-database-name&gt;PubMed&lt;/remote-database-name&gt;&lt;language&gt;eng&lt;/language&gt;&lt;/record&gt;&lt;/Cite&gt;&lt;/EndNote&gt;</w:instrText>
      </w:r>
      <w:r>
        <w:rPr>
          <w:rFonts w:asciiTheme="minorHAnsi" w:hAnsiTheme="minorHAnsi" w:cstheme="minorHAnsi"/>
        </w:rPr>
        <w:fldChar w:fldCharType="separate"/>
      </w:r>
      <w:r w:rsidR="007B738D" w:rsidRPr="007B738D">
        <w:rPr>
          <w:rFonts w:asciiTheme="minorHAnsi" w:hAnsiTheme="minorHAnsi" w:cstheme="minorHAnsi"/>
          <w:noProof/>
          <w:vertAlign w:val="superscript"/>
        </w:rPr>
        <w:t>28</w:t>
      </w:r>
      <w:r>
        <w:rPr>
          <w:rFonts w:asciiTheme="minorHAnsi" w:hAnsiTheme="minorHAnsi" w:cstheme="minorHAnsi"/>
        </w:rPr>
        <w:fldChar w:fldCharType="end"/>
      </w:r>
      <w:r w:rsidR="00EB216E">
        <w:rPr>
          <w:rFonts w:asciiTheme="minorHAnsi" w:hAnsiTheme="minorHAnsi" w:cstheme="minorHAnsi"/>
        </w:rPr>
        <w:t xml:space="preserve"> </w:t>
      </w:r>
      <w:r>
        <w:rPr>
          <w:rFonts w:asciiTheme="minorHAnsi" w:hAnsiTheme="minorHAnsi" w:cstheme="minorHAnsi"/>
        </w:rPr>
        <w:t xml:space="preserve">This apparent discrepancy is possibly due to congenital cardiac diseases being </w:t>
      </w:r>
      <w:r w:rsidR="00AB7BB6">
        <w:rPr>
          <w:rFonts w:asciiTheme="minorHAnsi" w:hAnsiTheme="minorHAnsi" w:cstheme="minorHAnsi"/>
        </w:rPr>
        <w:lastRenderedPageBreak/>
        <w:t>classified as</w:t>
      </w:r>
      <w:r>
        <w:rPr>
          <w:rFonts w:asciiTheme="minorHAnsi" w:hAnsiTheme="minorHAnsi" w:cstheme="minorHAnsi"/>
        </w:rPr>
        <w:t xml:space="preserve"> congenital in the current study but under cardiac conditions in the Belgium study</w:t>
      </w:r>
      <w:r w:rsidR="0034162A">
        <w:rPr>
          <w:rFonts w:asciiTheme="minorHAnsi" w:hAnsiTheme="minorHAnsi" w:cstheme="minorHAnsi"/>
        </w:rPr>
        <w:t>.</w:t>
      </w:r>
      <w:r>
        <w:rPr>
          <w:rFonts w:asciiTheme="minorHAnsi" w:hAnsiTheme="minorHAnsi" w:cstheme="minorHAnsi"/>
        </w:rPr>
        <w:fldChar w:fldCharType="begin"/>
      </w:r>
      <w:r w:rsidR="007B738D">
        <w:rPr>
          <w:rFonts w:asciiTheme="minorHAnsi" w:hAnsiTheme="minorHAnsi" w:cstheme="minorHAnsi"/>
        </w:rPr>
        <w:instrText xml:space="preserve"> ADDIN EN.CITE &lt;EndNote&gt;&lt;Cite&gt;&lt;Author&gt;Friedel&lt;/Author&gt;&lt;Year&gt;2019&lt;/Year&gt;&lt;RecNum&gt;50&lt;/RecNum&gt;&lt;DisplayText&gt;&lt;style face="superscript"&gt;28&lt;/style&gt;&lt;/DisplayText&gt;&lt;record&gt;&lt;rec-number&gt;50&lt;/rec-number&gt;&lt;foreign-keys&gt;&lt;key app="EN" db-id="zwd9zadvm9rft1etsv2vr0an9trw0vzxwe0f" timestamp="1581269026"&gt;50&lt;/key&gt;&lt;/foreign-keys&gt;&lt;ref-type name="Journal Article"&gt;17&lt;/ref-type&gt;&lt;contributors&gt;&lt;authors&gt;&lt;author&gt;Friedel, Marie&lt;/author&gt;&lt;author&gt;Gilson, Aurélie&lt;/author&gt;&lt;author&gt;Bouckenaere, Dominique&lt;/author&gt;&lt;author&gt;Brichard, Bénédicte&lt;/author&gt;&lt;author&gt;Fonteyne, Christine&lt;/author&gt;&lt;author&gt;Wojcik, Thomas&lt;/author&gt;&lt;author&gt;De Clercq, Etienne&lt;/author&gt;&lt;author&gt;Guillet, Alain&lt;/author&gt;&lt;author&gt;Mahboub, Alaa&lt;/author&gt;&lt;author&gt;Lahaye, Magali&lt;/author&gt;&lt;author&gt;Aujoulat, Isabelle&lt;/author&gt;&lt;/authors&gt;&lt;/contributors&gt;&lt;titles&gt;&lt;title&gt;Access to paediatric palliative care in children and adolescents with complex chronic conditions: a retrospective hospital-based study in Brussels, Belgium&lt;/title&gt;&lt;secondary-title&gt;BMJ paediatrics open&lt;/secondary-title&gt;&lt;alt-title&gt;BMJ Paediatr Open&lt;/alt-title&gt;&lt;/titles&gt;&lt;periodical&gt;&lt;full-title&gt;BMJ paediatrics open&lt;/full-title&gt;&lt;abbr-1&gt;BMJ Paediatr Open&lt;/abbr-1&gt;&lt;/periodical&gt;&lt;alt-periodical&gt;&lt;full-title&gt;BMJ paediatrics open&lt;/full-title&gt;&lt;abbr-1&gt;BMJ Paediatr Open&lt;/abbr-1&gt;&lt;/alt-periodical&gt;&lt;pages&gt;e000547-e000547&lt;/pages&gt;&lt;volume&gt;3&lt;/volume&gt;&lt;number&gt;1&lt;/number&gt;&lt;keywords&gt;&lt;keyword&gt;Children&lt;/keyword&gt;&lt;keyword&gt;Health services accessibility&lt;/keyword&gt;&lt;keyword&gt;Multiple chronic conditions&lt;/keyword&gt;&lt;keyword&gt;Referral and Consultation&lt;/keyword&gt;&lt;keyword&gt;Registries&lt;/keyword&gt;&lt;/keywords&gt;&lt;dates&gt;&lt;year&gt;2019&lt;/year&gt;&lt;/dates&gt;&lt;publisher&gt;BMJ Publishing Group&lt;/publisher&gt;&lt;isbn&gt;2399-9772&lt;/isbn&gt;&lt;accession-num&gt;31646199&lt;/accession-num&gt;&lt;urls&gt;&lt;related-urls&gt;&lt;url&gt;https://www.ncbi.nlm.nih.gov/pubmed/31646199&lt;/url&gt;&lt;url&gt;https://www.ncbi.nlm.nih.gov/pmc/articles/PMC6782038/&lt;/url&gt;&lt;/related-urls&gt;&lt;/urls&gt;&lt;electronic-resource-num&gt;10.1136/bmjpo-2019-000547&lt;/electronic-resource-num&gt;&lt;remote-database-name&gt;PubMed&lt;/remote-database-name&gt;&lt;language&gt;eng&lt;/language&gt;&lt;/record&gt;&lt;/Cite&gt;&lt;/EndNote&gt;</w:instrText>
      </w:r>
      <w:r>
        <w:rPr>
          <w:rFonts w:asciiTheme="minorHAnsi" w:hAnsiTheme="minorHAnsi" w:cstheme="minorHAnsi"/>
        </w:rPr>
        <w:fldChar w:fldCharType="separate"/>
      </w:r>
      <w:r w:rsidR="007B738D" w:rsidRPr="007B738D">
        <w:rPr>
          <w:rFonts w:asciiTheme="minorHAnsi" w:hAnsiTheme="minorHAnsi" w:cstheme="minorHAnsi"/>
          <w:noProof/>
          <w:vertAlign w:val="superscript"/>
        </w:rPr>
        <w:t>28</w:t>
      </w:r>
      <w:r>
        <w:rPr>
          <w:rFonts w:asciiTheme="minorHAnsi" w:hAnsiTheme="minorHAnsi" w:cstheme="minorHAnsi"/>
        </w:rPr>
        <w:fldChar w:fldCharType="end"/>
      </w:r>
    </w:p>
    <w:p w14:paraId="4BC25944" w14:textId="3DD99926" w:rsidR="0045296D" w:rsidRPr="008F2AA0" w:rsidRDefault="0045296D" w:rsidP="008F2AA0">
      <w:pPr>
        <w:pStyle w:val="Default"/>
        <w:spacing w:after="120" w:line="276" w:lineRule="auto"/>
        <w:jc w:val="both"/>
        <w:rPr>
          <w:rFonts w:asciiTheme="minorHAnsi" w:hAnsiTheme="minorHAnsi" w:cstheme="minorHAnsi"/>
          <w:color w:val="000000" w:themeColor="text1"/>
        </w:rPr>
      </w:pPr>
      <w:r w:rsidRPr="008F2AA0">
        <w:rPr>
          <w:rFonts w:asciiTheme="minorHAnsi" w:hAnsiTheme="minorHAnsi" w:cstheme="minorHAnsi"/>
          <w:color w:val="000000" w:themeColor="text1"/>
        </w:rPr>
        <w:t xml:space="preserve">More children with a </w:t>
      </w:r>
      <w:r w:rsidR="004057AE">
        <w:t>life-limiting condition</w:t>
      </w:r>
      <w:r w:rsidRPr="008F2AA0">
        <w:rPr>
          <w:rFonts w:asciiTheme="minorHAnsi" w:hAnsiTheme="minorHAnsi" w:cstheme="minorHAnsi"/>
          <w:color w:val="000000" w:themeColor="text1"/>
        </w:rPr>
        <w:t xml:space="preserve"> lived in areas of higher deprivation wh</w:t>
      </w:r>
      <w:r w:rsidR="00D10EE9">
        <w:rPr>
          <w:rFonts w:asciiTheme="minorHAnsi" w:hAnsiTheme="minorHAnsi" w:cstheme="minorHAnsi"/>
          <w:color w:val="000000" w:themeColor="text1"/>
        </w:rPr>
        <w:t>ich is important when planning the location</w:t>
      </w:r>
      <w:r w:rsidRPr="008F2AA0">
        <w:rPr>
          <w:rFonts w:asciiTheme="minorHAnsi" w:hAnsiTheme="minorHAnsi" w:cstheme="minorHAnsi"/>
          <w:color w:val="000000" w:themeColor="text1"/>
        </w:rPr>
        <w:t xml:space="preserve"> and accessibility of those services. </w:t>
      </w:r>
      <w:r w:rsidR="00AB7BB6">
        <w:rPr>
          <w:rFonts w:asciiTheme="minorHAnsi" w:hAnsiTheme="minorHAnsi" w:cstheme="minorHAnsi"/>
          <w:color w:val="000000" w:themeColor="text1"/>
        </w:rPr>
        <w:t>Furthermore, t</w:t>
      </w:r>
      <w:r w:rsidRPr="008F2AA0">
        <w:rPr>
          <w:rFonts w:asciiTheme="minorHAnsi" w:hAnsiTheme="minorHAnsi" w:cstheme="minorHAnsi"/>
          <w:color w:val="000000" w:themeColor="text1"/>
        </w:rPr>
        <w:t>here is some evidence</w:t>
      </w:r>
      <w:r w:rsidR="00FE3214">
        <w:rPr>
          <w:rFonts w:asciiTheme="minorHAnsi" w:hAnsiTheme="minorHAnsi" w:cstheme="minorHAnsi"/>
          <w:color w:val="000000" w:themeColor="text1"/>
        </w:rPr>
        <w:t xml:space="preserve"> of increasing disparities in the </w:t>
      </w:r>
      <w:r w:rsidRPr="008F2AA0">
        <w:rPr>
          <w:rFonts w:asciiTheme="minorHAnsi" w:hAnsiTheme="minorHAnsi" w:cstheme="minorHAnsi"/>
          <w:color w:val="000000" w:themeColor="text1"/>
        </w:rPr>
        <w:t xml:space="preserve">proportion of children </w:t>
      </w:r>
      <w:r w:rsidR="00FE3214">
        <w:rPr>
          <w:rFonts w:asciiTheme="minorHAnsi" w:hAnsiTheme="minorHAnsi" w:cstheme="minorHAnsi"/>
          <w:color w:val="000000" w:themeColor="text1"/>
        </w:rPr>
        <w:t xml:space="preserve">with a </w:t>
      </w:r>
      <w:r w:rsidR="004057AE">
        <w:t>life-limiting condition</w:t>
      </w:r>
      <w:r w:rsidR="00FE3214">
        <w:rPr>
          <w:rFonts w:asciiTheme="minorHAnsi" w:hAnsiTheme="minorHAnsi" w:cstheme="minorHAnsi"/>
          <w:color w:val="000000" w:themeColor="text1"/>
        </w:rPr>
        <w:t xml:space="preserve"> </w:t>
      </w:r>
      <w:r w:rsidRPr="008F2AA0">
        <w:rPr>
          <w:rFonts w:asciiTheme="minorHAnsi" w:hAnsiTheme="minorHAnsi" w:cstheme="minorHAnsi"/>
          <w:color w:val="000000" w:themeColor="text1"/>
        </w:rPr>
        <w:t xml:space="preserve">living in areas of higher deprivation </w:t>
      </w:r>
      <w:r w:rsidR="00FE3214">
        <w:rPr>
          <w:rFonts w:asciiTheme="minorHAnsi" w:hAnsiTheme="minorHAnsi" w:cstheme="minorHAnsi"/>
          <w:color w:val="000000" w:themeColor="text1"/>
        </w:rPr>
        <w:t>ver</w:t>
      </w:r>
      <w:r w:rsidR="00CB22A4">
        <w:rPr>
          <w:rFonts w:asciiTheme="minorHAnsi" w:hAnsiTheme="minorHAnsi" w:cstheme="minorHAnsi"/>
          <w:color w:val="000000" w:themeColor="text1"/>
        </w:rPr>
        <w:t>s</w:t>
      </w:r>
      <w:r w:rsidR="00FE3214">
        <w:rPr>
          <w:rFonts w:asciiTheme="minorHAnsi" w:hAnsiTheme="minorHAnsi" w:cstheme="minorHAnsi"/>
          <w:color w:val="000000" w:themeColor="text1"/>
        </w:rPr>
        <w:t xml:space="preserve">us lower deprivation </w:t>
      </w:r>
      <w:r w:rsidRPr="008F2AA0">
        <w:rPr>
          <w:rFonts w:asciiTheme="minorHAnsi" w:hAnsiTheme="minorHAnsi" w:cstheme="minorHAnsi"/>
          <w:color w:val="000000" w:themeColor="text1"/>
        </w:rPr>
        <w:t>over time.</w:t>
      </w:r>
    </w:p>
    <w:p w14:paraId="79E7616A" w14:textId="3CF3C7E2" w:rsidR="0045296D" w:rsidRDefault="005C53D0" w:rsidP="008F2AA0">
      <w:pPr>
        <w:pStyle w:val="Default"/>
        <w:spacing w:after="120" w:line="276" w:lineRule="auto"/>
        <w:ind w:left="3"/>
        <w:jc w:val="both"/>
        <w:rPr>
          <w:rFonts w:asciiTheme="minorHAnsi" w:hAnsiTheme="minorHAnsi" w:cstheme="minorHAnsi"/>
        </w:rPr>
      </w:pPr>
      <w:r>
        <w:rPr>
          <w:rFonts w:asciiTheme="minorHAnsi" w:hAnsiTheme="minorHAnsi" w:cstheme="minorHAnsi"/>
        </w:rPr>
        <w:t>To what exten</w:t>
      </w:r>
      <w:r w:rsidR="00AB65EF">
        <w:rPr>
          <w:rFonts w:asciiTheme="minorHAnsi" w:hAnsiTheme="minorHAnsi" w:cstheme="minorHAnsi"/>
        </w:rPr>
        <w:t>t</w:t>
      </w:r>
      <w:r>
        <w:rPr>
          <w:rFonts w:asciiTheme="minorHAnsi" w:hAnsiTheme="minorHAnsi" w:cstheme="minorHAnsi"/>
        </w:rPr>
        <w:t xml:space="preserve"> the increase in prevalence found in this analysis is due to a true increase in incidence or due to an increase in survival, diagnosis or improved coding is</w:t>
      </w:r>
      <w:r w:rsidR="0045296D">
        <w:rPr>
          <w:rFonts w:asciiTheme="minorHAnsi" w:hAnsiTheme="minorHAnsi" w:cstheme="minorHAnsi"/>
        </w:rPr>
        <w:t xml:space="preserve"> difficult to ascertain from these data. Whilst there is evidence of increased recording of </w:t>
      </w:r>
      <w:r w:rsidR="00E82B35">
        <w:t>life-</w:t>
      </w:r>
      <w:r w:rsidR="003D5D1E">
        <w:t xml:space="preserve">limiting </w:t>
      </w:r>
      <w:r w:rsidR="003D5D1E">
        <w:rPr>
          <w:rFonts w:asciiTheme="minorHAnsi" w:hAnsiTheme="minorHAnsi" w:cstheme="minorHAnsi"/>
        </w:rPr>
        <w:t>diagnoses</w:t>
      </w:r>
      <w:r w:rsidR="0045296D">
        <w:rPr>
          <w:rFonts w:asciiTheme="minorHAnsi" w:hAnsiTheme="minorHAnsi" w:cstheme="minorHAnsi"/>
        </w:rPr>
        <w:t xml:space="preserve"> in the under 1</w:t>
      </w:r>
      <w:r w:rsidR="00DA62BC">
        <w:rPr>
          <w:rFonts w:asciiTheme="minorHAnsi" w:hAnsiTheme="minorHAnsi" w:cstheme="minorHAnsi"/>
        </w:rPr>
        <w:t>-</w:t>
      </w:r>
      <w:r w:rsidR="00306175">
        <w:rPr>
          <w:rFonts w:asciiTheme="minorHAnsi" w:hAnsiTheme="minorHAnsi" w:cstheme="minorHAnsi"/>
        </w:rPr>
        <w:t>year age-</w:t>
      </w:r>
      <w:r w:rsidR="0045296D">
        <w:rPr>
          <w:rFonts w:asciiTheme="minorHAnsi" w:hAnsiTheme="minorHAnsi" w:cstheme="minorHAnsi"/>
        </w:rPr>
        <w:t>group</w:t>
      </w:r>
      <w:r w:rsidR="00AE4F1F">
        <w:rPr>
          <w:rFonts w:asciiTheme="minorHAnsi" w:hAnsiTheme="minorHAnsi" w:cstheme="minorHAnsi"/>
        </w:rPr>
        <w:t xml:space="preserve"> </w:t>
      </w:r>
      <w:r w:rsidR="0045296D">
        <w:rPr>
          <w:rFonts w:asciiTheme="minorHAnsi" w:hAnsiTheme="minorHAnsi" w:cstheme="minorHAnsi"/>
        </w:rPr>
        <w:t>it is not possible to differentiate between true increase in the number of children being diagnosed</w:t>
      </w:r>
      <w:r w:rsidR="00B0189F">
        <w:rPr>
          <w:rFonts w:asciiTheme="minorHAnsi" w:hAnsiTheme="minorHAnsi" w:cstheme="minorHAnsi"/>
        </w:rPr>
        <w:t xml:space="preserve"> (i.e. </w:t>
      </w:r>
      <w:r w:rsidR="00B52AF0">
        <w:rPr>
          <w:rFonts w:asciiTheme="minorHAnsi" w:hAnsiTheme="minorHAnsi" w:cstheme="minorHAnsi"/>
        </w:rPr>
        <w:t xml:space="preserve">increase in </w:t>
      </w:r>
      <w:r w:rsidR="00B0189F">
        <w:rPr>
          <w:rFonts w:asciiTheme="minorHAnsi" w:hAnsiTheme="minorHAnsi" w:cstheme="minorHAnsi"/>
        </w:rPr>
        <w:t>incidence)</w:t>
      </w:r>
      <w:r w:rsidR="0045296D">
        <w:rPr>
          <w:rFonts w:asciiTheme="minorHAnsi" w:hAnsiTheme="minorHAnsi" w:cstheme="minorHAnsi"/>
        </w:rPr>
        <w:t xml:space="preserve"> and changes in coding practices. Given the number of electronic medical recording systems being introduced in the NHS the latter cannot be discounted.</w:t>
      </w:r>
      <w:r w:rsidR="00F14EDD">
        <w:rPr>
          <w:rFonts w:asciiTheme="minorHAnsi" w:hAnsiTheme="minorHAnsi" w:cstheme="minorHAnsi"/>
        </w:rPr>
        <w:t xml:space="preserve"> In terms of increased survival, there is evidence of increased survival in some specific conditions e.g. </w:t>
      </w:r>
      <w:r w:rsidR="00B52AF0">
        <w:rPr>
          <w:rFonts w:asciiTheme="minorHAnsi" w:hAnsiTheme="minorHAnsi" w:cstheme="minorHAnsi"/>
        </w:rPr>
        <w:t xml:space="preserve"> very preterm infants</w:t>
      </w:r>
      <w:r w:rsidR="00B52AF0">
        <w:rPr>
          <w:rFonts w:asciiTheme="minorHAnsi" w:hAnsiTheme="minorHAnsi" w:cstheme="minorHAnsi"/>
        </w:rPr>
        <w:fldChar w:fldCharType="begin"/>
      </w:r>
      <w:r w:rsidR="00B52AF0">
        <w:rPr>
          <w:rFonts w:asciiTheme="minorHAnsi" w:hAnsiTheme="minorHAnsi" w:cstheme="minorHAnsi"/>
        </w:rPr>
        <w:instrText xml:space="preserve"> ADDIN EN.CITE &lt;EndNote&gt;&lt;Cite&gt;&lt;Author&gt;Santhakumaran&lt;/Author&gt;&lt;Year&gt;2018&lt;/Year&gt;&lt;RecNum&gt;58&lt;/RecNum&gt;&lt;DisplayText&gt;&lt;style face="superscript"&gt;29&lt;/style&gt;&lt;/DisplayText&gt;&lt;record&gt;&lt;rec-number&gt;58&lt;/rec-number&gt;&lt;foreign-keys&gt;&lt;key app="EN" db-id="drw5frwptppt0devp2px2ptm0peaest0eaxe" timestamp="1597748617"&gt;58&lt;/key&gt;&lt;/foreign-keys&gt;&lt;ref-type name="Journal Article"&gt;17&lt;/ref-type&gt;&lt;contributors&gt;&lt;authors&gt;&lt;author&gt;Santhakumaran, Shalini&lt;/author&gt;&lt;author&gt;Statnikov, Yevgeniy&lt;/author&gt;&lt;author&gt;Gray, Daniel&lt;/author&gt;&lt;author&gt;Battersby, Cheryl&lt;/author&gt;&lt;author&gt;Ashby, Deborah&lt;/author&gt;&lt;author&gt;Modi, Neena&lt;/author&gt;&lt;/authors&gt;&lt;/contributors&gt;&lt;titles&gt;&lt;title&gt;Survival of very preterm infants admitted to neonatal care in England 2008–2014: time trends and regional variation&lt;/title&gt;&lt;secondary-title&gt;Archives of Disease in Childhood - Fetal and Neonatal Edition&lt;/secondary-title&gt;&lt;/titles&gt;&lt;periodical&gt;&lt;full-title&gt;Archives of Disease in Childhood - Fetal and Neonatal Edition&lt;/full-title&gt;&lt;/periodical&gt;&lt;pages&gt;F208-F215&lt;/pages&gt;&lt;volume&gt;103&lt;/volume&gt;&lt;number&gt;3&lt;/number&gt;&lt;dates&gt;&lt;year&gt;2018&lt;/year&gt;&lt;/dates&gt;&lt;urls&gt;&lt;related-urls&gt;&lt;url&gt;https://fn.bmj.com/content/fetalneonatal/103/3/F208.full.pdf&lt;/url&gt;&lt;/related-urls&gt;&lt;/urls&gt;&lt;electronic-resource-num&gt;10.1136/archdischild-2017-312748&lt;/electronic-resource-num&gt;&lt;/record&gt;&lt;/Cite&gt;&lt;/EndNote&gt;</w:instrText>
      </w:r>
      <w:r w:rsidR="00B52AF0">
        <w:rPr>
          <w:rFonts w:asciiTheme="minorHAnsi" w:hAnsiTheme="minorHAnsi" w:cstheme="minorHAnsi"/>
        </w:rPr>
        <w:fldChar w:fldCharType="separate"/>
      </w:r>
      <w:r w:rsidR="00B52AF0" w:rsidRPr="00B52AF0">
        <w:rPr>
          <w:rFonts w:asciiTheme="minorHAnsi" w:hAnsiTheme="minorHAnsi" w:cstheme="minorHAnsi"/>
          <w:noProof/>
          <w:vertAlign w:val="superscript"/>
        </w:rPr>
        <w:t>29</w:t>
      </w:r>
      <w:r w:rsidR="00B52AF0">
        <w:rPr>
          <w:rFonts w:asciiTheme="minorHAnsi" w:hAnsiTheme="minorHAnsi" w:cstheme="minorHAnsi"/>
        </w:rPr>
        <w:fldChar w:fldCharType="end"/>
      </w:r>
      <w:r w:rsidR="00B52AF0">
        <w:rPr>
          <w:rFonts w:asciiTheme="minorHAnsi" w:hAnsiTheme="minorHAnsi" w:cstheme="minorHAnsi"/>
        </w:rPr>
        <w:t xml:space="preserve"> and </w:t>
      </w:r>
      <w:r w:rsidR="00F14EDD">
        <w:rPr>
          <w:rFonts w:asciiTheme="minorHAnsi" w:hAnsiTheme="minorHAnsi" w:cstheme="minorHAnsi"/>
        </w:rPr>
        <w:t>Duchenne Muscular Dystrophy</w:t>
      </w:r>
      <w:r w:rsidR="00774F4A">
        <w:rPr>
          <w:rFonts w:asciiTheme="minorHAnsi" w:hAnsiTheme="minorHAnsi" w:cstheme="minorHAnsi"/>
        </w:rPr>
        <w:fldChar w:fldCharType="begin">
          <w:fldData xml:space="preserve">PEVuZE5vdGU+PENpdGU+PEF1dGhvcj5FYWdsZTwvQXV0aG9yPjxZZWFyPjIwMDI8L1llYXI+PFJl
Y051bT41NzwvUmVjTnVtPjxEaXNwbGF5VGV4dD48c3R5bGUgZmFjZT0ic3VwZXJzY3JpcHQiPjMw
LCAzMTwvc3R5bGU+PC9EaXNwbGF5VGV4dD48cmVjb3JkPjxyZWMtbnVtYmVyPjU3PC9yZWMtbnVt
YmVyPjxmb3JlaWduLWtleXM+PGtleSBhcHA9IkVOIiBkYi1pZD0iendkOXphZHZtOXJmdDFldHN2
MnZyMGFuOXRydzB2enh3ZTBmIiB0aW1lc3RhbXA9IjE1OTc3NDA3OTgiPjU3PC9rZXk+PC9mb3Jl
aWduLWtleXM+PHJlZi10eXBlIG5hbWU9IkpvdXJuYWwgQXJ0aWNsZSI+MTc8L3JlZi10eXBlPjxj
b250cmlidXRvcnM+PGF1dGhvcnM+PGF1dGhvcj5FYWdsZSwgTWljaGVsbGU8L2F1dGhvcj48YXV0
aG9yPkJhdWRvdWluLCBTaW1vbiBWLjwvYXV0aG9yPjxhdXRob3I+Q2hhbmRsZXIsIENvbGluPC9h
dXRob3I+PGF1dGhvcj5HaWRkaW5ncywgRGF2aWQgUi48L2F1dGhvcj48YXV0aG9yPkJ1bGxvY2ss
IFJvYmVydDwvYXV0aG9yPjxhdXRob3I+QnVzaGJ5LCBLYXRlPC9hdXRob3I+PC9hdXRob3JzPjwv
Y29udHJpYnV0b3JzPjx0aXRsZXM+PHRpdGxlPlN1cnZpdmFsIGluIER1Y2hlbm5lIG11c2N1bGFy
IGR5c3Ryb3BoeTogaW1wcm92ZW1lbnRzIGluIGxpZmUgZXhwZWN0YW5jeSBzaW5jZSAxOTY3IGFu
ZCB0aGUgaW1wYWN0IG9mIGhvbWUgbm9jdHVybmFsIHZlbnRpbGF0aW9uPC90aXRsZT48c2Vjb25k
YXJ5LXRpdGxlPk5ldXJvbXVzY3VsYXIgRGlzb3JkZXJzPC9zZWNvbmRhcnktdGl0bGU+PC90aXRs
ZXM+PHBlcmlvZGljYWw+PGZ1bGwtdGl0bGU+TmV1cm9tdXNjdWxhciBEaXNvcmRlcnM8L2Z1bGwt
dGl0bGU+PC9wZXJpb2RpY2FsPjxwYWdlcz45MjYtOTI5PC9wYWdlcz48dm9sdW1lPjEyPC92b2x1
bWU+PG51bWJlcj4xMDwvbnVtYmVyPjxrZXl3b3Jkcz48a2V5d29yZD5EdWNoZW5uZSBtdXNjdWxh
ciBkeXN0cm9waHk8L2tleXdvcmQ+PGtleXdvcmQ+Tm9jdHVybmFsIHZlbnRpbGF0aW9uPC9rZXl3
b3JkPjxrZXl3b3JkPkNhcmRpb215b3BhdGh5PC9rZXl3b3JkPjwva2V5d29yZHM+PGRhdGVzPjx5
ZWFyPjIwMDI8L3llYXI+PHB1Yi1kYXRlcz48ZGF0ZT4yMDAyLzEyLzAxLzwvZGF0ZT48L3B1Yi1k
YXRlcz48L2RhdGVzPjxpc2JuPjA5NjAtODk2NjwvaXNibj48dXJscz48cmVsYXRlZC11cmxzPjx1
cmw+aHR0cDovL3d3dy5zY2llbmNlZGlyZWN0LmNvbS9zY2llbmNlL2FydGljbGUvcGlpL1MwOTYw
ODk2NjAyMDAxNDAyPC91cmw+PC9yZWxhdGVkLXVybHM+PC91cmxzPjxlbGVjdHJvbmljLXJlc291
cmNlLW51bT5odHRwczovL2RvaS5vcmcvMTAuMTAxNi9TMDk2MC04OTY2KDAyKTAwMTQwLTI8L2Vs
ZWN0cm9uaWMtcmVzb3VyY2UtbnVtPjwvcmVjb3JkPjwvQ2l0ZT48Q2l0ZT48QXV0aG9yPlZhbiBS
dWl0ZW48L0F1dGhvcj48WWVhcj4yMDE2PC9ZZWFyPjxSZWNOdW0+NTg8L1JlY051bT48cmVjb3Jk
PjxyZWMtbnVtYmVyPjU4PC9yZWMtbnVtYmVyPjxmb3JlaWduLWtleXM+PGtleSBhcHA9IkVOIiBk
Yi1pZD0iendkOXphZHZtOXJmdDFldHN2MnZyMGFuOXRydzB2enh3ZTBmIiB0aW1lc3RhbXA9IjE1
OTc3NDA5MTMiPjU4PC9rZXk+PC9mb3JlaWduLWtleXM+PHJlZi10eXBlIG5hbWU9IkpvdXJuYWwg
QXJ0aWNsZSI+MTc8L3JlZi10eXBlPjxjb250cmlidXRvcnM+PGF1dGhvcnM+PGF1dGhvcj5WYW4g
UnVpdGVuLCBILiBKLiBBLjwvYXV0aG9yPjxhdXRob3I+TWFyaW5pIEJldHRvbG8sIEMuPC9hdXRo
b3I+PGF1dGhvcj5DaGVldGhhbSwgVC48L2F1dGhvcj48YXV0aG9yPkVhZ2xlLCBNLjwvYXV0aG9y
PjxhdXRob3I+TG9jaG11bGxlciwgSC48L2F1dGhvcj48YXV0aG9yPlN0cmF1YiwgVi48L2F1dGhv
cj48YXV0aG9yPkJ1c2hieSwgSy48L2F1dGhvcj48YXV0aG9yPkd1Z2xpZXJpLCBNLjwvYXV0aG9y
PjwvYXV0aG9ycz48L2NvbnRyaWJ1dG9ycz48dGl0bGVzPjx0aXRsZT5XaHkgYXJlIHNvbWUgcGF0
aWVudHMgd2l0aCBEdWNoZW5uZSBtdXNjdWxhciBkeXN0cm9waHkgZHlpbmcgeW91bmc6IEFuIGFu
YWx5c2lzIG9mIGNhdXNlcyBvZiBkZWF0aCBpbiBOb3J0aCBFYXN0IEVuZ2xhbmQ8L3RpdGxlPjxz
ZWNvbmRhcnktdGl0bGU+RXVyb3BlYW4gSm91cm5hbCBvZiBQYWVkaWF0cmljIE5ldXJvbG9neTwv
c2Vjb25kYXJ5LXRpdGxlPjwvdGl0bGVzPjxwZXJpb2RpY2FsPjxmdWxsLXRpdGxlPkV1cm9wZWFu
IEpvdXJuYWwgb2YgUGFlZGlhdHJpYyBOZXVyb2xvZ3k8L2Z1bGwtdGl0bGU+PC9wZXJpb2RpY2Fs
PjxwYWdlcz45MDQtOTA5PC9wYWdlcz48dm9sdW1lPjIwPC92b2x1bWU+PG51bWJlcj42PC9udW1i
ZXI+PGtleXdvcmRzPjxrZXl3b3JkPkR1Y2hlbm5lIG11c2N1bGFyIGR5c3Ryb3BoeTwva2V5d29y
ZD48a2V5d29yZD5Nb3J0YWxpdHk8L2tleXdvcmQ+PGtleXdvcmQ+UHJlbWF0dXJlIGRlYXRoPC9r
ZXl3b3JkPjxrZXl3b3JkPkNvcnRpY29zdGVyb2lkczwva2V5d29yZD48L2tleXdvcmRzPjxkYXRl
cz48eWVhcj4yMDE2PC95ZWFyPjxwdWItZGF0ZXM+PGRhdGU+MjAxNi8xMS8wMS88L2RhdGU+PC9w
dWItZGF0ZXM+PC9kYXRlcz48aXNibj4xMDkwLTM3OTg8L2lzYm4+PHVybHM+PHJlbGF0ZWQtdXJs
cz48dXJsPmh0dHA6Ly93d3cuc2NpZW5jZWRpcmVjdC5jb20vc2NpZW5jZS9hcnRpY2xlL3BpaS9T
MTA5MDM3OTgxNjMwMTI2WDwvdXJsPjwvcmVsYXRlZC11cmxzPjwvdXJscz48ZWxlY3Ryb25pYy1y
ZXNvdXJjZS1udW0+aHR0cHM6Ly9kb2kub3JnLzEwLjEwMTYvai5lanBuLjIwMTYuMDcuMDIwPC9l
bGVjdHJvbmljLXJlc291cmNlLW51bT48L3JlY29yZD48L0NpdGU+PC9FbmROb3RlPn==
</w:fldData>
        </w:fldChar>
      </w:r>
      <w:r w:rsidR="00B52AF0">
        <w:rPr>
          <w:rFonts w:asciiTheme="minorHAnsi" w:hAnsiTheme="minorHAnsi" w:cstheme="minorHAnsi"/>
        </w:rPr>
        <w:instrText xml:space="preserve"> ADDIN EN.CITE </w:instrText>
      </w:r>
      <w:r w:rsidR="00B52AF0">
        <w:rPr>
          <w:rFonts w:asciiTheme="minorHAnsi" w:hAnsiTheme="minorHAnsi" w:cstheme="minorHAnsi"/>
        </w:rPr>
        <w:fldChar w:fldCharType="begin">
          <w:fldData xml:space="preserve">PEVuZE5vdGU+PENpdGU+PEF1dGhvcj5FYWdsZTwvQXV0aG9yPjxZZWFyPjIwMDI8L1llYXI+PFJl
Y051bT41NzwvUmVjTnVtPjxEaXNwbGF5VGV4dD48c3R5bGUgZmFjZT0ic3VwZXJzY3JpcHQiPjMw
LCAzMTwvc3R5bGU+PC9EaXNwbGF5VGV4dD48cmVjb3JkPjxyZWMtbnVtYmVyPjU3PC9yZWMtbnVt
YmVyPjxmb3JlaWduLWtleXM+PGtleSBhcHA9IkVOIiBkYi1pZD0iendkOXphZHZtOXJmdDFldHN2
MnZyMGFuOXRydzB2enh3ZTBmIiB0aW1lc3RhbXA9IjE1OTc3NDA3OTgiPjU3PC9rZXk+PC9mb3Jl
aWduLWtleXM+PHJlZi10eXBlIG5hbWU9IkpvdXJuYWwgQXJ0aWNsZSI+MTc8L3JlZi10eXBlPjxj
b250cmlidXRvcnM+PGF1dGhvcnM+PGF1dGhvcj5FYWdsZSwgTWljaGVsbGU8L2F1dGhvcj48YXV0
aG9yPkJhdWRvdWluLCBTaW1vbiBWLjwvYXV0aG9yPjxhdXRob3I+Q2hhbmRsZXIsIENvbGluPC9h
dXRob3I+PGF1dGhvcj5HaWRkaW5ncywgRGF2aWQgUi48L2F1dGhvcj48YXV0aG9yPkJ1bGxvY2ss
IFJvYmVydDwvYXV0aG9yPjxhdXRob3I+QnVzaGJ5LCBLYXRlPC9hdXRob3I+PC9hdXRob3JzPjwv
Y29udHJpYnV0b3JzPjx0aXRsZXM+PHRpdGxlPlN1cnZpdmFsIGluIER1Y2hlbm5lIG11c2N1bGFy
IGR5c3Ryb3BoeTogaW1wcm92ZW1lbnRzIGluIGxpZmUgZXhwZWN0YW5jeSBzaW5jZSAxOTY3IGFu
ZCB0aGUgaW1wYWN0IG9mIGhvbWUgbm9jdHVybmFsIHZlbnRpbGF0aW9uPC90aXRsZT48c2Vjb25k
YXJ5LXRpdGxlPk5ldXJvbXVzY3VsYXIgRGlzb3JkZXJzPC9zZWNvbmRhcnktdGl0bGU+PC90aXRs
ZXM+PHBlcmlvZGljYWw+PGZ1bGwtdGl0bGU+TmV1cm9tdXNjdWxhciBEaXNvcmRlcnM8L2Z1bGwt
dGl0bGU+PC9wZXJpb2RpY2FsPjxwYWdlcz45MjYtOTI5PC9wYWdlcz48dm9sdW1lPjEyPC92b2x1
bWU+PG51bWJlcj4xMDwvbnVtYmVyPjxrZXl3b3Jkcz48a2V5d29yZD5EdWNoZW5uZSBtdXNjdWxh
ciBkeXN0cm9waHk8L2tleXdvcmQ+PGtleXdvcmQ+Tm9jdHVybmFsIHZlbnRpbGF0aW9uPC9rZXl3
b3JkPjxrZXl3b3JkPkNhcmRpb215b3BhdGh5PC9rZXl3b3JkPjwva2V5d29yZHM+PGRhdGVzPjx5
ZWFyPjIwMDI8L3llYXI+PHB1Yi1kYXRlcz48ZGF0ZT4yMDAyLzEyLzAxLzwvZGF0ZT48L3B1Yi1k
YXRlcz48L2RhdGVzPjxpc2JuPjA5NjAtODk2NjwvaXNibj48dXJscz48cmVsYXRlZC11cmxzPjx1
cmw+aHR0cDovL3d3dy5zY2llbmNlZGlyZWN0LmNvbS9zY2llbmNlL2FydGljbGUvcGlpL1MwOTYw
ODk2NjAyMDAxNDAyPC91cmw+PC9yZWxhdGVkLXVybHM+PC91cmxzPjxlbGVjdHJvbmljLXJlc291
cmNlLW51bT5odHRwczovL2RvaS5vcmcvMTAuMTAxNi9TMDk2MC04OTY2KDAyKTAwMTQwLTI8L2Vs
ZWN0cm9uaWMtcmVzb3VyY2UtbnVtPjwvcmVjb3JkPjwvQ2l0ZT48Q2l0ZT48QXV0aG9yPlZhbiBS
dWl0ZW48L0F1dGhvcj48WWVhcj4yMDE2PC9ZZWFyPjxSZWNOdW0+NTg8L1JlY051bT48cmVjb3Jk
PjxyZWMtbnVtYmVyPjU4PC9yZWMtbnVtYmVyPjxmb3JlaWduLWtleXM+PGtleSBhcHA9IkVOIiBk
Yi1pZD0iendkOXphZHZtOXJmdDFldHN2MnZyMGFuOXRydzB2enh3ZTBmIiB0aW1lc3RhbXA9IjE1
OTc3NDA5MTMiPjU4PC9rZXk+PC9mb3JlaWduLWtleXM+PHJlZi10eXBlIG5hbWU9IkpvdXJuYWwg
QXJ0aWNsZSI+MTc8L3JlZi10eXBlPjxjb250cmlidXRvcnM+PGF1dGhvcnM+PGF1dGhvcj5WYW4g
UnVpdGVuLCBILiBKLiBBLjwvYXV0aG9yPjxhdXRob3I+TWFyaW5pIEJldHRvbG8sIEMuPC9hdXRo
b3I+PGF1dGhvcj5DaGVldGhhbSwgVC48L2F1dGhvcj48YXV0aG9yPkVhZ2xlLCBNLjwvYXV0aG9y
PjxhdXRob3I+TG9jaG11bGxlciwgSC48L2F1dGhvcj48YXV0aG9yPlN0cmF1YiwgVi48L2F1dGhv
cj48YXV0aG9yPkJ1c2hieSwgSy48L2F1dGhvcj48YXV0aG9yPkd1Z2xpZXJpLCBNLjwvYXV0aG9y
PjwvYXV0aG9ycz48L2NvbnRyaWJ1dG9ycz48dGl0bGVzPjx0aXRsZT5XaHkgYXJlIHNvbWUgcGF0
aWVudHMgd2l0aCBEdWNoZW5uZSBtdXNjdWxhciBkeXN0cm9waHkgZHlpbmcgeW91bmc6IEFuIGFu
YWx5c2lzIG9mIGNhdXNlcyBvZiBkZWF0aCBpbiBOb3J0aCBFYXN0IEVuZ2xhbmQ8L3RpdGxlPjxz
ZWNvbmRhcnktdGl0bGU+RXVyb3BlYW4gSm91cm5hbCBvZiBQYWVkaWF0cmljIE5ldXJvbG9neTwv
c2Vjb25kYXJ5LXRpdGxlPjwvdGl0bGVzPjxwZXJpb2RpY2FsPjxmdWxsLXRpdGxlPkV1cm9wZWFu
IEpvdXJuYWwgb2YgUGFlZGlhdHJpYyBOZXVyb2xvZ3k8L2Z1bGwtdGl0bGU+PC9wZXJpb2RpY2Fs
PjxwYWdlcz45MDQtOTA5PC9wYWdlcz48dm9sdW1lPjIwPC92b2x1bWU+PG51bWJlcj42PC9udW1i
ZXI+PGtleXdvcmRzPjxrZXl3b3JkPkR1Y2hlbm5lIG11c2N1bGFyIGR5c3Ryb3BoeTwva2V5d29y
ZD48a2V5d29yZD5Nb3J0YWxpdHk8L2tleXdvcmQ+PGtleXdvcmQ+UHJlbWF0dXJlIGRlYXRoPC9r
ZXl3b3JkPjxrZXl3b3JkPkNvcnRpY29zdGVyb2lkczwva2V5d29yZD48L2tleXdvcmRzPjxkYXRl
cz48eWVhcj4yMDE2PC95ZWFyPjxwdWItZGF0ZXM+PGRhdGU+MjAxNi8xMS8wMS88L2RhdGU+PC9w
dWItZGF0ZXM+PC9kYXRlcz48aXNibj4xMDkwLTM3OTg8L2lzYm4+PHVybHM+PHJlbGF0ZWQtdXJs
cz48dXJsPmh0dHA6Ly93d3cuc2NpZW5jZWRpcmVjdC5jb20vc2NpZW5jZS9hcnRpY2xlL3BpaS9T
MTA5MDM3OTgxNjMwMTI2WDwvdXJsPjwvcmVsYXRlZC11cmxzPjwvdXJscz48ZWxlY3Ryb25pYy1y
ZXNvdXJjZS1udW0+aHR0cHM6Ly9kb2kub3JnLzEwLjEwMTYvai5lanBuLjIwMTYuMDcuMDIwPC9l
bGVjdHJvbmljLXJlc291cmNlLW51bT48L3JlY29yZD48L0NpdGU+PC9FbmROb3RlPn==
</w:fldData>
        </w:fldChar>
      </w:r>
      <w:r w:rsidR="00B52AF0">
        <w:rPr>
          <w:rFonts w:asciiTheme="minorHAnsi" w:hAnsiTheme="minorHAnsi" w:cstheme="minorHAnsi"/>
        </w:rPr>
        <w:instrText xml:space="preserve"> ADDIN EN.CITE.DATA </w:instrText>
      </w:r>
      <w:r w:rsidR="00B52AF0">
        <w:rPr>
          <w:rFonts w:asciiTheme="minorHAnsi" w:hAnsiTheme="minorHAnsi" w:cstheme="minorHAnsi"/>
        </w:rPr>
      </w:r>
      <w:r w:rsidR="00B52AF0">
        <w:rPr>
          <w:rFonts w:asciiTheme="minorHAnsi" w:hAnsiTheme="minorHAnsi" w:cstheme="minorHAnsi"/>
        </w:rPr>
        <w:fldChar w:fldCharType="end"/>
      </w:r>
      <w:r w:rsidR="00774F4A">
        <w:rPr>
          <w:rFonts w:asciiTheme="minorHAnsi" w:hAnsiTheme="minorHAnsi" w:cstheme="minorHAnsi"/>
        </w:rPr>
      </w:r>
      <w:r w:rsidR="00774F4A">
        <w:rPr>
          <w:rFonts w:asciiTheme="minorHAnsi" w:hAnsiTheme="minorHAnsi" w:cstheme="minorHAnsi"/>
        </w:rPr>
        <w:fldChar w:fldCharType="separate"/>
      </w:r>
      <w:r w:rsidR="00B52AF0" w:rsidRPr="00B52AF0">
        <w:rPr>
          <w:rFonts w:asciiTheme="minorHAnsi" w:hAnsiTheme="minorHAnsi" w:cstheme="minorHAnsi"/>
          <w:noProof/>
          <w:vertAlign w:val="superscript"/>
        </w:rPr>
        <w:t>30, 31</w:t>
      </w:r>
      <w:r w:rsidR="00774F4A">
        <w:rPr>
          <w:rFonts w:asciiTheme="minorHAnsi" w:hAnsiTheme="minorHAnsi" w:cstheme="minorHAnsi"/>
        </w:rPr>
        <w:fldChar w:fldCharType="end"/>
      </w:r>
      <w:r w:rsidR="00B52AF0">
        <w:rPr>
          <w:rFonts w:asciiTheme="minorHAnsi" w:hAnsiTheme="minorHAnsi" w:cstheme="minorHAnsi"/>
        </w:rPr>
        <w:t xml:space="preserve">, </w:t>
      </w:r>
      <w:r w:rsidR="00F14EDD">
        <w:rPr>
          <w:rFonts w:asciiTheme="minorHAnsi" w:hAnsiTheme="minorHAnsi" w:cstheme="minorHAnsi"/>
        </w:rPr>
        <w:t xml:space="preserve">increased use of medical </w:t>
      </w:r>
      <w:r w:rsidR="00B52AF0">
        <w:rPr>
          <w:rFonts w:asciiTheme="minorHAnsi" w:hAnsiTheme="minorHAnsi" w:cstheme="minorHAnsi"/>
        </w:rPr>
        <w:t xml:space="preserve">technologies such as home ventilation </w:t>
      </w:r>
      <w:r w:rsidR="00B52AF0">
        <w:rPr>
          <w:rFonts w:asciiTheme="minorHAnsi" w:hAnsiTheme="minorHAnsi" w:cstheme="minorHAnsi"/>
        </w:rPr>
        <w:fldChar w:fldCharType="begin"/>
      </w:r>
      <w:r w:rsidR="00B52AF0">
        <w:rPr>
          <w:rFonts w:asciiTheme="minorHAnsi" w:hAnsiTheme="minorHAnsi" w:cstheme="minorHAnsi"/>
        </w:rPr>
        <w:instrText xml:space="preserve"> ADDIN EN.CITE &lt;EndNote&gt;&lt;Cite&gt;&lt;Author&gt;Death.&lt;/Author&gt;&lt;Year&gt;2020&lt;/Year&gt;&lt;RecNum&gt;59&lt;/RecNum&gt;&lt;DisplayText&gt;&lt;style face="superscript"&gt;32&lt;/style&gt;&lt;/DisplayText&gt;&lt;record&gt;&lt;rec-number&gt;59&lt;/rec-number&gt;&lt;foreign-keys&gt;&lt;key app="EN" db-id="drw5frwptppt0devp2px2ptm0peaest0eaxe" timestamp="1597748839"&gt;59&lt;/key&gt;&lt;/foreign-keys&gt;&lt;ref-type name="Report"&gt;27&lt;/ref-type&gt;&lt;contributors&gt;&lt;authors&gt;&lt;author&gt; National Confidential Enquiry into Patient Outcome and Death.&lt;/author&gt;&lt;/authors&gt;&lt;/contributors&gt;&lt;titles&gt;&lt;title&gt;Balancing the Pressures: A review of the quality of care provided to children and young people aged 0-24 years who were receiving long-term ventilation&lt;/title&gt;&lt;/titles&gt;&lt;dates&gt;&lt;year&gt;2020&lt;/year&gt;&lt;/dates&gt;&lt;pub-location&gt;London&lt;/pub-location&gt;&lt;urls&gt;&lt;related-urls&gt;&lt;url&gt;https://www.ncepod.org.uk/2020ltv/LTV_Full_Report.pdf&lt;/url&gt;&lt;/related-urls&gt;&lt;/urls&gt;&lt;/record&gt;&lt;/Cite&gt;&lt;/EndNote&gt;</w:instrText>
      </w:r>
      <w:r w:rsidR="00B52AF0">
        <w:rPr>
          <w:rFonts w:asciiTheme="minorHAnsi" w:hAnsiTheme="minorHAnsi" w:cstheme="minorHAnsi"/>
        </w:rPr>
        <w:fldChar w:fldCharType="separate"/>
      </w:r>
      <w:r w:rsidR="00B52AF0" w:rsidRPr="00B52AF0">
        <w:rPr>
          <w:rFonts w:asciiTheme="minorHAnsi" w:hAnsiTheme="minorHAnsi" w:cstheme="minorHAnsi"/>
          <w:noProof/>
          <w:vertAlign w:val="superscript"/>
        </w:rPr>
        <w:t>32</w:t>
      </w:r>
      <w:r w:rsidR="00B52AF0">
        <w:rPr>
          <w:rFonts w:asciiTheme="minorHAnsi" w:hAnsiTheme="minorHAnsi" w:cstheme="minorHAnsi"/>
        </w:rPr>
        <w:fldChar w:fldCharType="end"/>
      </w:r>
      <w:r w:rsidR="00F14EDD">
        <w:rPr>
          <w:rFonts w:asciiTheme="minorHAnsi" w:hAnsiTheme="minorHAnsi" w:cstheme="minorHAnsi"/>
        </w:rPr>
        <w:t xml:space="preserve"> and</w:t>
      </w:r>
      <w:r w:rsidR="00B52AF0">
        <w:rPr>
          <w:rFonts w:asciiTheme="minorHAnsi" w:hAnsiTheme="minorHAnsi" w:cstheme="minorHAnsi"/>
        </w:rPr>
        <w:t xml:space="preserve"> more aggressive</w:t>
      </w:r>
      <w:r w:rsidR="00F14EDD">
        <w:rPr>
          <w:rFonts w:asciiTheme="minorHAnsi" w:hAnsiTheme="minorHAnsi" w:cstheme="minorHAnsi"/>
        </w:rPr>
        <w:t xml:space="preserve"> </w:t>
      </w:r>
      <w:r w:rsidR="00B52AF0">
        <w:rPr>
          <w:rFonts w:asciiTheme="minorHAnsi" w:hAnsiTheme="minorHAnsi" w:cstheme="minorHAnsi"/>
        </w:rPr>
        <w:t>managemen</w:t>
      </w:r>
      <w:r w:rsidR="00F14EDD">
        <w:rPr>
          <w:rFonts w:asciiTheme="minorHAnsi" w:hAnsiTheme="minorHAnsi" w:cstheme="minorHAnsi"/>
        </w:rPr>
        <w:t xml:space="preserve">t of </w:t>
      </w:r>
      <w:r w:rsidR="00B0189F">
        <w:rPr>
          <w:rFonts w:asciiTheme="minorHAnsi" w:hAnsiTheme="minorHAnsi" w:cstheme="minorHAnsi"/>
        </w:rPr>
        <w:t xml:space="preserve">complications </w:t>
      </w:r>
      <w:r w:rsidR="00B52AF0">
        <w:rPr>
          <w:rFonts w:asciiTheme="minorHAnsi" w:hAnsiTheme="minorHAnsi" w:cstheme="minorHAnsi"/>
        </w:rPr>
        <w:t xml:space="preserve"> in these children </w:t>
      </w:r>
      <w:r w:rsidR="00B0189F">
        <w:rPr>
          <w:rFonts w:asciiTheme="minorHAnsi" w:hAnsiTheme="minorHAnsi" w:cstheme="minorHAnsi"/>
        </w:rPr>
        <w:t xml:space="preserve">via care in </w:t>
      </w:r>
      <w:r w:rsidR="00B52AF0">
        <w:rPr>
          <w:rFonts w:asciiTheme="minorHAnsi" w:hAnsiTheme="minorHAnsi" w:cstheme="minorHAnsi"/>
        </w:rPr>
        <w:t>Intensive Care U</w:t>
      </w:r>
      <w:r w:rsidR="00B0189F">
        <w:rPr>
          <w:rFonts w:asciiTheme="minorHAnsi" w:hAnsiTheme="minorHAnsi" w:cstheme="minorHAnsi"/>
        </w:rPr>
        <w:t>nits</w:t>
      </w:r>
      <w:r w:rsidR="00774F4A">
        <w:rPr>
          <w:rFonts w:asciiTheme="minorHAnsi" w:hAnsiTheme="minorHAnsi" w:cstheme="minorHAnsi"/>
        </w:rPr>
        <w:fldChar w:fldCharType="begin"/>
      </w:r>
      <w:r w:rsidR="00B52AF0">
        <w:rPr>
          <w:rFonts w:asciiTheme="minorHAnsi" w:hAnsiTheme="minorHAnsi" w:cstheme="minorHAnsi"/>
        </w:rPr>
        <w:instrText xml:space="preserve"> ADDIN EN.CITE &lt;EndNote&gt;&lt;Cite&gt;&lt;Author&gt;Fraser&lt;/Author&gt;&lt;Year&gt;2017&lt;/Year&gt;&lt;RecNum&gt;5&lt;/RecNum&gt;&lt;DisplayText&gt;&lt;style face="superscript"&gt;33&lt;/style&gt;&lt;/DisplayText&gt;&lt;record&gt;&lt;rec-number&gt;5&lt;/rec-number&gt;&lt;foreign-keys&gt;&lt;key app="EN" db-id="drw5frwptppt0devp2px2ptm0peaest0eaxe" timestamp="1558098830"&gt;5&lt;/key&gt;&lt;/foreign-keys&gt;&lt;ref-type name="Journal Article"&gt;17&lt;/ref-type&gt;&lt;contributors&gt;&lt;authors&gt;&lt;author&gt;Fraser, Lorna Katharine&lt;/author&gt;&lt;author&gt;Parslow, Roger&lt;/author&gt;&lt;/authors&gt;&lt;/contributors&gt;&lt;titles&gt;&lt;title&gt;Children with Life-Limiting Conditions in Paediatric Intensive Care Units&lt;/title&gt;&lt;secondary-title&gt;Archives of Disease in Childhood&lt;/secondary-title&gt;&lt;/titles&gt;&lt;periodical&gt;&lt;full-title&gt;Archives of Disease in Childhood&lt;/full-title&gt;&lt;/periodical&gt;&lt;pages&gt;1-9&lt;/pages&gt;&lt;dates&gt;&lt;year&gt;2017&lt;/year&gt;&lt;pub-dates&gt;&lt;date&gt;7/13&lt;/date&gt;&lt;/pub-dates&gt;&lt;/dates&gt;&lt;isbn&gt;0003-9888&lt;/isbn&gt;&lt;work-type&gt;Article&lt;/work-type&gt;&lt;urls&gt;&lt;/urls&gt;&lt;electronic-resource-num&gt;10.1136/ archdischild- 2017- 312638&lt;/electronic-resource-num&gt;&lt;/record&gt;&lt;/Cite&gt;&lt;/EndNote&gt;</w:instrText>
      </w:r>
      <w:r w:rsidR="00774F4A">
        <w:rPr>
          <w:rFonts w:asciiTheme="minorHAnsi" w:hAnsiTheme="minorHAnsi" w:cstheme="minorHAnsi"/>
        </w:rPr>
        <w:fldChar w:fldCharType="separate"/>
      </w:r>
      <w:r w:rsidR="00B52AF0" w:rsidRPr="00B52AF0">
        <w:rPr>
          <w:rFonts w:asciiTheme="minorHAnsi" w:hAnsiTheme="minorHAnsi" w:cstheme="minorHAnsi"/>
          <w:noProof/>
          <w:vertAlign w:val="superscript"/>
        </w:rPr>
        <w:t>33</w:t>
      </w:r>
      <w:r w:rsidR="00774F4A">
        <w:rPr>
          <w:rFonts w:asciiTheme="minorHAnsi" w:hAnsiTheme="minorHAnsi" w:cstheme="minorHAnsi"/>
        </w:rPr>
        <w:fldChar w:fldCharType="end"/>
      </w:r>
      <w:r w:rsidR="00B0189F">
        <w:rPr>
          <w:rFonts w:asciiTheme="minorHAnsi" w:hAnsiTheme="minorHAnsi" w:cstheme="minorHAnsi"/>
        </w:rPr>
        <w:t>. All these will contribute to an increase in prevalence.</w:t>
      </w:r>
    </w:p>
    <w:p w14:paraId="722C6EDE" w14:textId="5FD521EA" w:rsidR="00B862E5" w:rsidRDefault="00DA62BC" w:rsidP="003652C1">
      <w:pPr>
        <w:pStyle w:val="Default"/>
        <w:spacing w:after="120" w:line="276" w:lineRule="auto"/>
        <w:ind w:left="3"/>
        <w:jc w:val="both"/>
      </w:pPr>
      <w:r>
        <w:t>As</w:t>
      </w:r>
      <w:r w:rsidR="0045296D">
        <w:t xml:space="preserve"> the predictions of future prevalence are based on previous trends and predicted changes in population it is unsurprising that the estimates of future numbers and prevalence </w:t>
      </w:r>
      <w:r w:rsidR="0045296D" w:rsidRPr="00EB2ACB">
        <w:t xml:space="preserve">show a steady increase with an estimated prevalence </w:t>
      </w:r>
      <w:r w:rsidR="0045296D">
        <w:t xml:space="preserve">of </w:t>
      </w:r>
      <w:r w:rsidR="0045296D" w:rsidRPr="00EB2ACB">
        <w:t>between 67.0 and 84.2 per 10,000 population.</w:t>
      </w:r>
      <w:r w:rsidR="009113C4">
        <w:t xml:space="preserve"> Although it is difficult to predict what the actual future prevalence of children with </w:t>
      </w:r>
      <w:r w:rsidR="004057AE">
        <w:t>life-limiting conditions</w:t>
      </w:r>
      <w:r w:rsidR="009113C4">
        <w:t xml:space="preserve"> will be</w:t>
      </w:r>
      <w:r w:rsidR="00B54FEF">
        <w:t>,</w:t>
      </w:r>
      <w:r w:rsidR="009113C4">
        <w:t xml:space="preserve"> there is nothing in these current data that would suggest that this prevalence is likely to reduce in the next 10 years. This is consistent with other estimates across the age</w:t>
      </w:r>
      <w:r w:rsidR="007B738D">
        <w:t xml:space="preserve"> range</w:t>
      </w:r>
      <w:r w:rsidR="003652C1">
        <w:t xml:space="preserve"> in the UK</w:t>
      </w:r>
      <w:r w:rsidR="009113C4">
        <w:t xml:space="preserve"> of the rise in need for palliative care services in the future</w:t>
      </w:r>
      <w:r w:rsidR="0034162A">
        <w:t>.</w:t>
      </w:r>
      <w:r w:rsidR="003652C1">
        <w:fldChar w:fldCharType="begin"/>
      </w:r>
      <w:r w:rsidR="00B52AF0">
        <w:instrText xml:space="preserve"> ADDIN EN.CITE &lt;EndNote&gt;&lt;Cite&gt;&lt;Author&gt;Etkind&lt;/Author&gt;&lt;Year&gt;2017&lt;/Year&gt;&lt;RecNum&gt;49&lt;/RecNum&gt;&lt;DisplayText&gt;&lt;style face="superscript"&gt;34&lt;/style&gt;&lt;/DisplayText&gt;&lt;record&gt;&lt;rec-number&gt;49&lt;/rec-number&gt;&lt;foreign-keys&gt;&lt;key app="EN" db-id="zwd9zadvm9rft1etsv2vr0an9trw0vzxwe0f" timestamp="1581268044"&gt;49&lt;/key&gt;&lt;/foreign-keys&gt;&lt;ref-type name="Journal Article"&gt;17&lt;/ref-type&gt;&lt;contributors&gt;&lt;authors&gt;&lt;author&gt;Etkind, S. N.&lt;/author&gt;&lt;author&gt;Bone, A. E.&lt;/author&gt;&lt;author&gt;Gomes, B.&lt;/author&gt;&lt;author&gt;Lovell, N.&lt;/author&gt;&lt;author&gt;Evans, C. J.&lt;/author&gt;&lt;author&gt;Higginson, I. J.&lt;/author&gt;&lt;author&gt;Murtagh, F. E. M.&lt;/author&gt;&lt;/authors&gt;&lt;/contributors&gt;&lt;titles&gt;&lt;title&gt;How many people will need palliative care in 2040? Past trends, future projections and implications for services&lt;/title&gt;&lt;secondary-title&gt;BMC Medicine&lt;/secondary-title&gt;&lt;/titles&gt;&lt;periodical&gt;&lt;full-title&gt;BMC Medicine&lt;/full-title&gt;&lt;/periodical&gt;&lt;pages&gt;102&lt;/pages&gt;&lt;volume&gt;15&lt;/volume&gt;&lt;number&gt;1&lt;/number&gt;&lt;dates&gt;&lt;year&gt;2017&lt;/year&gt;&lt;pub-dates&gt;&lt;date&gt;2017/05/18&lt;/date&gt;&lt;/pub-dates&gt;&lt;/dates&gt;&lt;isbn&gt;1741-7015&lt;/isbn&gt;&lt;urls&gt;&lt;related-urls&gt;&lt;url&gt;https://doi.org/10.1186/s12916-017-0860-2&lt;/url&gt;&lt;/related-urls&gt;&lt;/urls&gt;&lt;electronic-resource-num&gt;10.1186/s12916-017-0860-2&lt;/electronic-resource-num&gt;&lt;/record&gt;&lt;/Cite&gt;&lt;/EndNote&gt;</w:instrText>
      </w:r>
      <w:r w:rsidR="003652C1">
        <w:fldChar w:fldCharType="separate"/>
      </w:r>
      <w:r w:rsidR="00B52AF0" w:rsidRPr="00B52AF0">
        <w:rPr>
          <w:noProof/>
          <w:vertAlign w:val="superscript"/>
        </w:rPr>
        <w:t>34</w:t>
      </w:r>
      <w:r w:rsidR="003652C1">
        <w:fldChar w:fldCharType="end"/>
      </w:r>
    </w:p>
    <w:p w14:paraId="283F0A01" w14:textId="17FDEB75" w:rsidR="003652C1" w:rsidRDefault="003652C1" w:rsidP="003652C1">
      <w:pPr>
        <w:pStyle w:val="Heading3"/>
      </w:pPr>
      <w:r>
        <w:t>Strengths and limitations</w:t>
      </w:r>
    </w:p>
    <w:p w14:paraId="129959D4" w14:textId="3A5538A4" w:rsidR="009069A0" w:rsidRDefault="009069A0" w:rsidP="009069A0">
      <w:pPr>
        <w:spacing w:after="120" w:line="276" w:lineRule="auto"/>
        <w:jc w:val="both"/>
      </w:pPr>
      <w:r w:rsidRPr="00DF377D">
        <w:t xml:space="preserve">This study </w:t>
      </w:r>
      <w:r>
        <w:t>used</w:t>
      </w:r>
      <w:r w:rsidRPr="00DF377D">
        <w:t xml:space="preserve"> transpa</w:t>
      </w:r>
      <w:r>
        <w:t xml:space="preserve">rent and repeatable methodology over a </w:t>
      </w:r>
      <w:r w:rsidR="007C15A3">
        <w:t>17</w:t>
      </w:r>
      <w:r w:rsidR="00DA62BC">
        <w:t>-</w:t>
      </w:r>
      <w:r w:rsidR="007C15A3">
        <w:t>year period which enabled</w:t>
      </w:r>
      <w:r>
        <w:t xml:space="preserve"> assessment of change over time. </w:t>
      </w:r>
    </w:p>
    <w:p w14:paraId="033EAAB8" w14:textId="6279E41C" w:rsidR="009069A0" w:rsidRPr="009069A0" w:rsidRDefault="009069A0" w:rsidP="009069A0">
      <w:pPr>
        <w:spacing w:after="120" w:line="276" w:lineRule="auto"/>
        <w:jc w:val="both"/>
      </w:pPr>
      <w:r>
        <w:t xml:space="preserve">As </w:t>
      </w:r>
      <w:r w:rsidRPr="00DF377D">
        <w:t xml:space="preserve">a child </w:t>
      </w:r>
      <w:r>
        <w:t xml:space="preserve">is </w:t>
      </w:r>
      <w:r w:rsidRPr="00DF377D">
        <w:t xml:space="preserve">only required to have one recording of a </w:t>
      </w:r>
      <w:r w:rsidR="003D5D1E">
        <w:t>life-limiting condition</w:t>
      </w:r>
      <w:r w:rsidR="007C15A3">
        <w:t xml:space="preserve"> or </w:t>
      </w:r>
      <w:r w:rsidR="003D5D1E">
        <w:t>life-threatening condition</w:t>
      </w:r>
      <w:r w:rsidRPr="00DF377D">
        <w:t xml:space="preserve"> to be included in these analyses we may have included individuals who</w:t>
      </w:r>
      <w:r>
        <w:t>se</w:t>
      </w:r>
      <w:r w:rsidRPr="00DF377D">
        <w:t xml:space="preserve"> life-threatening event </w:t>
      </w:r>
      <w:r>
        <w:t xml:space="preserve">is no longer life </w:t>
      </w:r>
      <w:r w:rsidR="007C15A3">
        <w:t>limiting</w:t>
      </w:r>
      <w:r w:rsidR="00583C43">
        <w:t>,</w:t>
      </w:r>
      <w:r w:rsidR="007C15A3">
        <w:t xml:space="preserve"> e.g. a </w:t>
      </w:r>
      <w:r w:rsidR="003D5D1E">
        <w:t>life-threatening</w:t>
      </w:r>
      <w:r w:rsidR="007C15A3">
        <w:t xml:space="preserve"> event around the time of birth or in the neonatal period.</w:t>
      </w:r>
    </w:p>
    <w:p w14:paraId="03DE8E13" w14:textId="0E83096B" w:rsidR="003652C1" w:rsidRDefault="003652C1" w:rsidP="003652C1">
      <w:pPr>
        <w:pStyle w:val="Default"/>
        <w:spacing w:after="120" w:line="276" w:lineRule="auto"/>
        <w:ind w:left="3"/>
        <w:jc w:val="both"/>
      </w:pPr>
      <w:r>
        <w:t>Utilising data based on diagnoses alone does raise some challenges</w:t>
      </w:r>
      <w:r w:rsidR="00583C43">
        <w:t>. T</w:t>
      </w:r>
      <w:r>
        <w:t xml:space="preserve">he prevalence calculations using the restricted definitions of </w:t>
      </w:r>
      <w:r w:rsidR="004057AE">
        <w:t>life-limiting condition</w:t>
      </w:r>
      <w:r>
        <w:t xml:space="preserve"> made little difference in 2017/18 but did result in a more marked difference by 2030. </w:t>
      </w:r>
      <w:r w:rsidRPr="00DF377D">
        <w:t>There is large variation in the severity</w:t>
      </w:r>
      <w:r>
        <w:t xml:space="preserve"> and prognosis</w:t>
      </w:r>
      <w:r w:rsidRPr="00DF377D">
        <w:t xml:space="preserve"> </w:t>
      </w:r>
      <w:r>
        <w:t>within some</w:t>
      </w:r>
      <w:r w:rsidRPr="00DF377D">
        <w:t xml:space="preserve"> of these diagnoses </w:t>
      </w:r>
      <w:r w:rsidR="009B4163">
        <w:t xml:space="preserve">e.g. quadriplegic cerebral palsy </w:t>
      </w:r>
      <w:r w:rsidRPr="00DF377D">
        <w:t xml:space="preserve">and </w:t>
      </w:r>
      <w:r>
        <w:t xml:space="preserve">this is further compounded by the grouping of some diagnoses within ICD 10, i.e. </w:t>
      </w:r>
      <w:r w:rsidR="00583C43">
        <w:t xml:space="preserve">not all </w:t>
      </w:r>
      <w:r>
        <w:t>diagnos</w:t>
      </w:r>
      <w:r w:rsidR="00583C43">
        <w:t>e</w:t>
      </w:r>
      <w:r>
        <w:t xml:space="preserve">s have </w:t>
      </w:r>
      <w:r w:rsidR="00583C43">
        <w:t xml:space="preserve">their </w:t>
      </w:r>
      <w:r>
        <w:t xml:space="preserve">own code. </w:t>
      </w:r>
      <w:r w:rsidR="009B4163">
        <w:t>Therefore, we may be capturing come children who may not require palliative care.</w:t>
      </w:r>
    </w:p>
    <w:p w14:paraId="735F463E" w14:textId="0BEFDE4E" w:rsidR="00117529" w:rsidRPr="00DF377D" w:rsidRDefault="00F41AEE" w:rsidP="009069A0">
      <w:pPr>
        <w:pStyle w:val="Default"/>
        <w:spacing w:after="120" w:line="276" w:lineRule="auto"/>
        <w:ind w:left="3"/>
        <w:jc w:val="both"/>
      </w:pPr>
      <w:r>
        <w:lastRenderedPageBreak/>
        <w:t>Children cared for by paediatric palliative care services are often very complex therefore</w:t>
      </w:r>
      <w:r w:rsidR="00FE4B4E">
        <w:t xml:space="preserve"> </w:t>
      </w:r>
      <w:r>
        <w:t>u</w:t>
      </w:r>
      <w:r w:rsidR="003652C1">
        <w:t>nderstanding the complexity of the child’s condition</w:t>
      </w:r>
      <w:r w:rsidR="00E17913">
        <w:fldChar w:fldCharType="begin"/>
      </w:r>
      <w:r w:rsidR="00B52AF0">
        <w:instrText xml:space="preserve"> ADDIN EN.CITE &lt;EndNote&gt;&lt;Cite&gt;&lt;Author&gt;Horridge&lt;/Author&gt;&lt;Year&gt;2016&lt;/Year&gt;&lt;RecNum&gt;51&lt;/RecNum&gt;&lt;DisplayText&gt;&lt;style face="superscript"&gt;35&lt;/style&gt;&lt;/DisplayText&gt;&lt;record&gt;&lt;rec-number&gt;51&lt;/rec-number&gt;&lt;foreign-keys&gt;&lt;key app="EN" db-id="zwd9zadvm9rft1etsv2vr0an9trw0vzxwe0f" timestamp="1581270193"&gt;51&lt;/key&gt;&lt;/foreign-keys&gt;&lt;ref-type name="Journal Article"&gt;17&lt;/ref-type&gt;&lt;contributors&gt;&lt;authors&gt;&lt;author&gt;Horridge, Karen A&lt;/author&gt;&lt;author&gt;Harvey, Carl&lt;/author&gt;&lt;author&gt;McGarry, Kenneth&lt;/author&gt;&lt;author&gt;Williams, Jane&lt;/author&gt;&lt;author&gt;Whitlingum, Gabriel&lt;/author&gt;&lt;author&gt;Busk, Mary&lt;/author&gt;&lt;author&gt;Fox, Suzanne&lt;/author&gt;&lt;author&gt;Baird, Gillian&lt;/author&gt;&lt;author&gt;Spencer, Andy&lt;/author&gt;&lt;/authors&gt;&lt;/contributors&gt;&lt;titles&gt;&lt;title&gt;Quantifying multifaceted needs captured at the point of care. Development of a Disabilities Terminology Set and Disabilities Complexity Scale&lt;/title&gt;&lt;secondary-title&gt;Developmental Medicine &amp;amp; Child Neurology&lt;/secondary-title&gt;&lt;/titles&gt;&lt;periodical&gt;&lt;full-title&gt;Developmental Medicine &amp;amp; Child Neurology&lt;/full-title&gt;&lt;/periodical&gt;&lt;pages&gt;570-580&lt;/pages&gt;&lt;volume&gt;58&lt;/volume&gt;&lt;number&gt;6&lt;/number&gt;&lt;dates&gt;&lt;year&gt;2016&lt;/year&gt;&lt;/dates&gt;&lt;isbn&gt;0012-1622&lt;/isbn&gt;&lt;urls&gt;&lt;related-urls&gt;&lt;url&gt;https://onlinelibrary.wiley.com/doi/abs/10.1111/dmcn.13102&lt;/url&gt;&lt;/related-urls&gt;&lt;/urls&gt;&lt;electronic-resource-num&gt;10.1111/dmcn.13102&lt;/electronic-resource-num&gt;&lt;/record&gt;&lt;/Cite&gt;&lt;/EndNote&gt;</w:instrText>
      </w:r>
      <w:r w:rsidR="00E17913">
        <w:fldChar w:fldCharType="separate"/>
      </w:r>
      <w:r w:rsidR="00B52AF0" w:rsidRPr="00B52AF0">
        <w:rPr>
          <w:noProof/>
          <w:vertAlign w:val="superscript"/>
        </w:rPr>
        <w:t>35</w:t>
      </w:r>
      <w:r w:rsidR="00E17913">
        <w:fldChar w:fldCharType="end"/>
      </w:r>
      <w:r w:rsidR="00E17913">
        <w:t xml:space="preserve"> (e.g. use of technology such as home -ventilation)</w:t>
      </w:r>
      <w:r w:rsidR="003652C1">
        <w:t xml:space="preserve"> and the child’s needs</w:t>
      </w:r>
      <w:r w:rsidR="00E17913">
        <w:fldChar w:fldCharType="begin"/>
      </w:r>
      <w:r w:rsidR="00B52AF0">
        <w:instrText xml:space="preserve"> ADDIN EN.CITE &lt;EndNote&gt;&lt;Cite&gt;&lt;Author&gt;Horridge&lt;/Author&gt;&lt;Year&gt;2016&lt;/Year&gt;&lt;RecNum&gt;51&lt;/RecNum&gt;&lt;DisplayText&gt;&lt;style face="superscript"&gt;35&lt;/style&gt;&lt;/DisplayText&gt;&lt;record&gt;&lt;rec-number&gt;51&lt;/rec-number&gt;&lt;foreign-keys&gt;&lt;key app="EN" db-id="zwd9zadvm9rft1etsv2vr0an9trw0vzxwe0f" timestamp="1581270193"&gt;51&lt;/key&gt;&lt;/foreign-keys&gt;&lt;ref-type name="Journal Article"&gt;17&lt;/ref-type&gt;&lt;contributors&gt;&lt;authors&gt;&lt;author&gt;Horridge, Karen A&lt;/author&gt;&lt;author&gt;Harvey, Carl&lt;/author&gt;&lt;author&gt;McGarry, Kenneth&lt;/author&gt;&lt;author&gt;Williams, Jane&lt;/author&gt;&lt;author&gt;Whitlingum, Gabriel&lt;/author&gt;&lt;author&gt;Busk, Mary&lt;/author&gt;&lt;author&gt;Fox, Suzanne&lt;/author&gt;&lt;author&gt;Baird, Gillian&lt;/author&gt;&lt;author&gt;Spencer, Andy&lt;/author&gt;&lt;/authors&gt;&lt;/contributors&gt;&lt;titles&gt;&lt;title&gt;Quantifying multifaceted needs captured at the point of care. Development of a Disabilities Terminology Set and Disabilities Complexity Scale&lt;/title&gt;&lt;secondary-title&gt;Developmental Medicine &amp;amp; Child Neurology&lt;/secondary-title&gt;&lt;/titles&gt;&lt;periodical&gt;&lt;full-title&gt;Developmental Medicine &amp;amp; Child Neurology&lt;/full-title&gt;&lt;/periodical&gt;&lt;pages&gt;570-580&lt;/pages&gt;&lt;volume&gt;58&lt;/volume&gt;&lt;number&gt;6&lt;/number&gt;&lt;dates&gt;&lt;year&gt;2016&lt;/year&gt;&lt;/dates&gt;&lt;isbn&gt;0012-1622&lt;/isbn&gt;&lt;urls&gt;&lt;related-urls&gt;&lt;url&gt;https://onlinelibrary.wiley.com/doi/abs/10.1111/dmcn.13102&lt;/url&gt;&lt;/related-urls&gt;&lt;/urls&gt;&lt;electronic-resource-num&gt;10.1111/dmcn.13102&lt;/electronic-resource-num&gt;&lt;/record&gt;&lt;/Cite&gt;&lt;/EndNote&gt;</w:instrText>
      </w:r>
      <w:r w:rsidR="00E17913">
        <w:fldChar w:fldCharType="separate"/>
      </w:r>
      <w:r w:rsidR="00B52AF0" w:rsidRPr="00B52AF0">
        <w:rPr>
          <w:noProof/>
          <w:vertAlign w:val="superscript"/>
        </w:rPr>
        <w:t>35</w:t>
      </w:r>
      <w:r w:rsidR="00E17913">
        <w:fldChar w:fldCharType="end"/>
      </w:r>
      <w:r w:rsidR="00E17913">
        <w:t xml:space="preserve"> (e</w:t>
      </w:r>
      <w:r w:rsidR="00DA62BC">
        <w:t>.</w:t>
      </w:r>
      <w:r w:rsidR="00E17913">
        <w:t>g</w:t>
      </w:r>
      <w:r w:rsidR="00DA62BC">
        <w:t>.</w:t>
      </w:r>
      <w:r w:rsidR="00E17913">
        <w:t xml:space="preserve"> requirement for round</w:t>
      </w:r>
      <w:r w:rsidR="00DA62BC">
        <w:t>-</w:t>
      </w:r>
      <w:r w:rsidR="00E17913">
        <w:t>the</w:t>
      </w:r>
      <w:r w:rsidR="00DA62BC">
        <w:t>-</w:t>
      </w:r>
      <w:r w:rsidR="00E17913">
        <w:t>clock care)</w:t>
      </w:r>
      <w:r w:rsidR="003652C1">
        <w:t xml:space="preserve"> would provide a more accurate estimate of which children would require palliative care services</w:t>
      </w:r>
      <w:r w:rsidR="00583C43">
        <w:t>.</w:t>
      </w:r>
      <w:r w:rsidR="003652C1">
        <w:t xml:space="preserve"> </w:t>
      </w:r>
      <w:r w:rsidR="00583C43">
        <w:t>However</w:t>
      </w:r>
      <w:r w:rsidR="00AB7BB6">
        <w:t xml:space="preserve">, </w:t>
      </w:r>
      <w:r w:rsidR="003652C1">
        <w:t xml:space="preserve">these data are not routinely collected in the English National Health Service. There is an </w:t>
      </w:r>
      <w:r w:rsidR="009069A0">
        <w:t>attempt to</w:t>
      </w:r>
      <w:r w:rsidR="003652C1">
        <w:t xml:space="preserve"> collect these data </w:t>
      </w:r>
      <w:r w:rsidR="00B862E5">
        <w:t>e.g. com</w:t>
      </w:r>
      <w:r w:rsidR="003652C1">
        <w:t>munity services dataset</w:t>
      </w:r>
      <w:r w:rsidR="00583C43">
        <w:t>,</w:t>
      </w:r>
      <w:r w:rsidR="00E17913">
        <w:fldChar w:fldCharType="begin"/>
      </w:r>
      <w:r w:rsidR="00B52AF0">
        <w:instrText xml:space="preserve"> ADDIN EN.CITE &lt;EndNote&gt;&lt;Cite&gt;&lt;Author&gt;Horridge&lt;/Author&gt;&lt;Year&gt;2016&lt;/Year&gt;&lt;RecNum&gt;52&lt;/RecNum&gt;&lt;DisplayText&gt;&lt;style face="superscript"&gt;36&lt;/style&gt;&lt;/DisplayText&gt;&lt;record&gt;&lt;rec-number&gt;52&lt;/rec-number&gt;&lt;foreign-keys&gt;&lt;key app="EN" db-id="zwd9zadvm9rft1etsv2vr0an9trw0vzxwe0f" timestamp="1581270235"&gt;52&lt;/key&gt;&lt;/foreign-keys&gt;&lt;ref-type name="Journal Article"&gt;17&lt;/ref-type&gt;&lt;contributors&gt;&lt;authors&gt;&lt;author&gt;Horridge, Karen A&lt;/author&gt;&lt;author&gt;Mcgarry, Kenneth&lt;/author&gt;&lt;author&gt;Williams, Jane&lt;/author&gt;&lt;author&gt;Whitlingum, Gabriel&lt;/author&gt;&lt;author&gt;on behalf of the British Academy of Childhood Disability&lt;/author&gt;&lt;/authors&gt;&lt;/contributors&gt;&lt;titles&gt;&lt;title&gt;Prospective pilots of routine data capture by paediatricians in clinics and validation of the Disabilities Complexity Scale&lt;/title&gt;&lt;secondary-title&gt;Developmental Medicine &amp;amp; Child Neurology&lt;/secondary-title&gt;&lt;/titles&gt;&lt;periodical&gt;&lt;full-title&gt;Developmental Medicine &amp;amp; Child Neurology&lt;/full-title&gt;&lt;/periodical&gt;&lt;pages&gt;581-588&lt;/pages&gt;&lt;volume&gt;58&lt;/volume&gt;&lt;number&gt;6&lt;/number&gt;&lt;dates&gt;&lt;year&gt;2016&lt;/year&gt;&lt;/dates&gt;&lt;isbn&gt;0012-1622&lt;/isbn&gt;&lt;urls&gt;&lt;related-urls&gt;&lt;url&gt;https://onlinelibrary.wiley.com/doi/abs/10.1111/dmcn.13101&lt;/url&gt;&lt;/related-urls&gt;&lt;/urls&gt;&lt;electronic-resource-num&gt;10.1111/dmcn.13101&lt;/electronic-resource-num&gt;&lt;/record&gt;&lt;/Cite&gt;&lt;/EndNote&gt;</w:instrText>
      </w:r>
      <w:r w:rsidR="00E17913">
        <w:fldChar w:fldCharType="separate"/>
      </w:r>
      <w:r w:rsidR="00B52AF0" w:rsidRPr="00B52AF0">
        <w:rPr>
          <w:noProof/>
          <w:vertAlign w:val="superscript"/>
        </w:rPr>
        <w:t>36</w:t>
      </w:r>
      <w:r w:rsidR="00E17913">
        <w:fldChar w:fldCharType="end"/>
      </w:r>
      <w:r w:rsidR="003652C1">
        <w:t xml:space="preserve"> but u</w:t>
      </w:r>
      <w:r w:rsidR="00B862E5">
        <w:t>nless explicitly linked to financial payments</w:t>
      </w:r>
      <w:r w:rsidR="00583C43">
        <w:t>,</w:t>
      </w:r>
      <w:r w:rsidR="00B862E5">
        <w:t xml:space="preserve"> </w:t>
      </w:r>
      <w:r w:rsidR="003652C1">
        <w:t xml:space="preserve">these </w:t>
      </w:r>
      <w:r w:rsidR="00B862E5">
        <w:t xml:space="preserve">data </w:t>
      </w:r>
      <w:r w:rsidR="003652C1">
        <w:t>will be</w:t>
      </w:r>
      <w:r w:rsidR="00B862E5">
        <w:t xml:space="preserve"> inconsistently collected and th</w:t>
      </w:r>
      <w:r w:rsidR="009069A0">
        <w:t>e quality of data questionable.</w:t>
      </w:r>
    </w:p>
    <w:p w14:paraId="6A068043" w14:textId="1B4F68A0" w:rsidR="002744E8" w:rsidRDefault="002744E8" w:rsidP="00D4609A">
      <w:pPr>
        <w:spacing w:after="120" w:line="276" w:lineRule="auto"/>
        <w:jc w:val="both"/>
      </w:pPr>
      <w:r w:rsidRPr="00226B9A">
        <w:t>A projection exercise such as this</w:t>
      </w:r>
      <w:r w:rsidR="001214EE">
        <w:t>, does</w:t>
      </w:r>
      <w:r w:rsidRPr="00226B9A">
        <w:t xml:space="preserve"> by its nature involve substantial assumptions about the similarity of future trends to past trends, and about the future trends in </w:t>
      </w:r>
      <w:r>
        <w:t xml:space="preserve">health improvement which may or may not be </w:t>
      </w:r>
      <w:r w:rsidR="001214EE">
        <w:t>correct</w:t>
      </w:r>
      <w:r w:rsidR="0034162A">
        <w:t>.</w:t>
      </w:r>
      <w:r w:rsidR="00E17913">
        <w:fldChar w:fldCharType="begin"/>
      </w:r>
      <w:r w:rsidR="00B52AF0">
        <w:instrText xml:space="preserve"> ADDIN EN.CITE &lt;EndNote&gt;&lt;Cite&gt;&lt;Author&gt;Buchan&lt;/Author&gt;&lt;Year&gt;2019&lt;/Year&gt;&lt;RecNum&gt;53&lt;/RecNum&gt;&lt;DisplayText&gt;&lt;style face="superscript"&gt;37&lt;/style&gt;&lt;/DisplayText&gt;&lt;record&gt;&lt;rec-number&gt;53&lt;/rec-number&gt;&lt;foreign-keys&gt;&lt;key app="EN" db-id="zwd9zadvm9rft1etsv2vr0an9trw0vzxwe0f" timestamp="1581270305"&gt;53&lt;/key&gt;&lt;/foreign-keys&gt;&lt;ref-type name="Journal Article"&gt;17&lt;/ref-type&gt;&lt;contributors&gt;&lt;authors&gt;&lt;author&gt;Buchan, John Cameron&lt;/author&gt;&lt;author&gt;Norman, Paul&lt;/author&gt;&lt;author&gt;Shickle, Darren&lt;/author&gt;&lt;author&gt;Cassels-Brown, Andrew&lt;/author&gt;&lt;author&gt;MacEwen, Carrie&lt;/author&gt;&lt;/authors&gt;&lt;/contributors&gt;&lt;titles&gt;&lt;title&gt;Failing to plan and planning to fail. Can we predict the future growth of demand on UK Eye Care Services?&lt;/title&gt;&lt;secondary-title&gt;Eye&lt;/secondary-title&gt;&lt;/titles&gt;&lt;periodical&gt;&lt;full-title&gt;Eye&lt;/full-title&gt;&lt;/periodical&gt;&lt;pages&gt;1029-1031&lt;/pages&gt;&lt;volume&gt;33&lt;/volume&gt;&lt;number&gt;7&lt;/number&gt;&lt;dates&gt;&lt;year&gt;2019&lt;/year&gt;&lt;pub-dates&gt;&lt;date&gt;2019/07/01&lt;/date&gt;&lt;/pub-dates&gt;&lt;/dates&gt;&lt;isbn&gt;1476-5454&lt;/isbn&gt;&lt;urls&gt;&lt;related-urls&gt;&lt;url&gt;https://doi.org/10.1038/s41433-019-0383-5&lt;/url&gt;&lt;/related-urls&gt;&lt;/urls&gt;&lt;electronic-resource-num&gt;10.1038/s41433-019-0383-5&lt;/electronic-resource-num&gt;&lt;/record&gt;&lt;/Cite&gt;&lt;/EndNote&gt;</w:instrText>
      </w:r>
      <w:r w:rsidR="00E17913">
        <w:fldChar w:fldCharType="separate"/>
      </w:r>
      <w:r w:rsidR="00B52AF0" w:rsidRPr="00B52AF0">
        <w:rPr>
          <w:noProof/>
          <w:vertAlign w:val="superscript"/>
        </w:rPr>
        <w:t>37</w:t>
      </w:r>
      <w:r w:rsidR="00E17913">
        <w:fldChar w:fldCharType="end"/>
      </w:r>
      <w:r>
        <w:t xml:space="preserve"> Alongside any uncertainties in numbers diagnosed, the population projections used as denominators are subject to variation due to variations in future</w:t>
      </w:r>
      <w:r w:rsidR="001214EE">
        <w:t xml:space="preserve"> demography</w:t>
      </w:r>
      <w:r>
        <w:t xml:space="preserve">. </w:t>
      </w:r>
      <w:r w:rsidR="00FB04C2">
        <w:t>Since small area data are not available in the population projections</w:t>
      </w:r>
      <w:r w:rsidR="00514061">
        <w:t xml:space="preserve"> and the future of area deprivation is not possible to determine</w:t>
      </w:r>
      <w:r w:rsidR="00FB04C2">
        <w:t xml:space="preserve">, </w:t>
      </w:r>
      <w:r w:rsidR="00F41AEE">
        <w:t>i</w:t>
      </w:r>
      <w:r w:rsidR="00045347" w:rsidRPr="005726EF">
        <w:t>t was not possible to include deprivation in this model.</w:t>
      </w:r>
    </w:p>
    <w:p w14:paraId="196B7586" w14:textId="77777777" w:rsidR="00ED46AA" w:rsidRDefault="00ED46AA" w:rsidP="008F2AA0">
      <w:pPr>
        <w:spacing w:after="120" w:line="276" w:lineRule="auto"/>
        <w:jc w:val="both"/>
        <w:rPr>
          <w:lang w:val="en-GB"/>
        </w:rPr>
      </w:pPr>
    </w:p>
    <w:p w14:paraId="326DDB81" w14:textId="0A2279AF" w:rsidR="00293815" w:rsidRPr="007C15A3" w:rsidRDefault="00293815" w:rsidP="007C15A3">
      <w:pPr>
        <w:pStyle w:val="Heading2"/>
      </w:pPr>
      <w:r w:rsidRPr="007C15A3">
        <w:t>Conclusions</w:t>
      </w:r>
    </w:p>
    <w:p w14:paraId="366A1400" w14:textId="76A21DE5" w:rsidR="00F41AEE" w:rsidRDefault="00293815" w:rsidP="008F2AA0">
      <w:pPr>
        <w:spacing w:after="120" w:line="276" w:lineRule="auto"/>
        <w:jc w:val="both"/>
        <w:rPr>
          <w:rFonts w:cstheme="minorHAnsi"/>
        </w:rPr>
      </w:pPr>
      <w:r w:rsidRPr="007C15A3">
        <w:rPr>
          <w:lang w:val="en-GB"/>
        </w:rPr>
        <w:t xml:space="preserve">The prevalence of children with a </w:t>
      </w:r>
      <w:r w:rsidR="003D5D1E">
        <w:t>life-</w:t>
      </w:r>
      <w:r w:rsidR="00F41AEE">
        <w:t xml:space="preserve">limiting or life-threatening </w:t>
      </w:r>
      <w:r w:rsidR="003D5D1E">
        <w:t>condition</w:t>
      </w:r>
      <w:r w:rsidRPr="007C15A3">
        <w:rPr>
          <w:lang w:val="en-GB"/>
        </w:rPr>
        <w:t xml:space="preserve"> </w:t>
      </w:r>
      <w:r w:rsidR="00544776" w:rsidRPr="007C15A3">
        <w:rPr>
          <w:lang w:val="en-GB"/>
        </w:rPr>
        <w:t xml:space="preserve">in England </w:t>
      </w:r>
      <w:r w:rsidRPr="007C15A3">
        <w:rPr>
          <w:lang w:val="en-GB"/>
        </w:rPr>
        <w:t xml:space="preserve">is predicted to </w:t>
      </w:r>
      <w:r w:rsidR="00544776" w:rsidRPr="007C15A3">
        <w:rPr>
          <w:lang w:val="en-GB"/>
        </w:rPr>
        <w:t>continue to rise</w:t>
      </w:r>
      <w:r w:rsidRPr="007C15A3">
        <w:rPr>
          <w:lang w:val="en-GB"/>
        </w:rPr>
        <w:t>.</w:t>
      </w:r>
      <w:r w:rsidR="00F41AEE" w:rsidRPr="00F41AEE">
        <w:rPr>
          <w:rFonts w:cstheme="minorHAnsi"/>
        </w:rPr>
        <w:t xml:space="preserve"> </w:t>
      </w:r>
      <w:r w:rsidR="00F41AEE">
        <w:rPr>
          <w:rFonts w:cstheme="minorHAnsi"/>
        </w:rPr>
        <w:t>The prevalence is higher in ethnic minority groups which may in part explain this rise.</w:t>
      </w:r>
    </w:p>
    <w:p w14:paraId="3B8AA607" w14:textId="7A433828" w:rsidR="00293815" w:rsidRPr="007C15A3" w:rsidRDefault="00F41AEE" w:rsidP="008F2AA0">
      <w:pPr>
        <w:spacing w:after="120" w:line="276" w:lineRule="auto"/>
        <w:jc w:val="both"/>
        <w:rPr>
          <w:lang w:val="en-GB"/>
        </w:rPr>
      </w:pPr>
      <w:r w:rsidRPr="007C15A3">
        <w:rPr>
          <w:lang w:val="en-GB"/>
        </w:rPr>
        <w:t xml:space="preserve">These </w:t>
      </w:r>
      <w:r>
        <w:rPr>
          <w:lang w:val="en-GB"/>
        </w:rPr>
        <w:t>data</w:t>
      </w:r>
      <w:r w:rsidR="0087341A">
        <w:rPr>
          <w:lang w:val="en-GB"/>
        </w:rPr>
        <w:t xml:space="preserve"> are important for healthcare planners and policymakers as </w:t>
      </w:r>
      <w:r w:rsidR="00293815" w:rsidRPr="007C15A3">
        <w:rPr>
          <w:lang w:val="en-GB"/>
        </w:rPr>
        <w:t xml:space="preserve">children and young people will require healthcare services which may include </w:t>
      </w:r>
      <w:r>
        <w:rPr>
          <w:lang w:val="en-GB"/>
        </w:rPr>
        <w:t xml:space="preserve">paediatric </w:t>
      </w:r>
      <w:r w:rsidR="00293815" w:rsidRPr="007C15A3">
        <w:rPr>
          <w:lang w:val="en-GB"/>
        </w:rPr>
        <w:t>palliative care.</w:t>
      </w:r>
      <w:r w:rsidR="005726EF">
        <w:rPr>
          <w:lang w:val="en-GB"/>
        </w:rPr>
        <w:t xml:space="preserve"> </w:t>
      </w:r>
    </w:p>
    <w:p w14:paraId="086F9906" w14:textId="737AA732" w:rsidR="0045296D" w:rsidRDefault="0045296D" w:rsidP="008F2AA0">
      <w:pPr>
        <w:pStyle w:val="Default"/>
        <w:spacing w:after="120" w:line="276" w:lineRule="auto"/>
        <w:jc w:val="both"/>
        <w:rPr>
          <w:rFonts w:asciiTheme="minorHAnsi" w:hAnsiTheme="minorHAnsi" w:cstheme="minorHAnsi"/>
        </w:rPr>
      </w:pPr>
      <w:r w:rsidRPr="007C15A3">
        <w:rPr>
          <w:rFonts w:asciiTheme="minorHAnsi" w:hAnsiTheme="minorHAnsi" w:cstheme="minorHAnsi"/>
        </w:rPr>
        <w:t xml:space="preserve">The prevalence is by far the greatest in children under 1 year of age, </w:t>
      </w:r>
      <w:r w:rsidR="009069A0" w:rsidRPr="007C15A3">
        <w:rPr>
          <w:rFonts w:asciiTheme="minorHAnsi" w:hAnsiTheme="minorHAnsi" w:cstheme="minorHAnsi"/>
        </w:rPr>
        <w:t>and this group</w:t>
      </w:r>
      <w:r w:rsidRPr="007C15A3">
        <w:rPr>
          <w:rFonts w:asciiTheme="minorHAnsi" w:hAnsiTheme="minorHAnsi" w:cstheme="minorHAnsi"/>
        </w:rPr>
        <w:t xml:space="preserve"> should be seen as a priority for receiving palliative care as mortality rate is also highest in </w:t>
      </w:r>
      <w:r w:rsidR="0034162A">
        <w:rPr>
          <w:rFonts w:asciiTheme="minorHAnsi" w:hAnsiTheme="minorHAnsi" w:cstheme="minorHAnsi"/>
        </w:rPr>
        <w:t>t</w:t>
      </w:r>
      <w:r w:rsidR="00306175">
        <w:rPr>
          <w:rFonts w:asciiTheme="minorHAnsi" w:hAnsiTheme="minorHAnsi" w:cstheme="minorHAnsi"/>
        </w:rPr>
        <w:t>he under 1 year</w:t>
      </w:r>
      <w:r w:rsidR="001214EE">
        <w:rPr>
          <w:rFonts w:asciiTheme="minorHAnsi" w:hAnsiTheme="minorHAnsi" w:cstheme="minorHAnsi"/>
        </w:rPr>
        <w:t xml:space="preserve"> </w:t>
      </w:r>
      <w:r w:rsidRPr="007C15A3">
        <w:rPr>
          <w:rFonts w:asciiTheme="minorHAnsi" w:hAnsiTheme="minorHAnsi" w:cstheme="minorHAnsi"/>
        </w:rPr>
        <w:t>age</w:t>
      </w:r>
      <w:r w:rsidR="00306175">
        <w:rPr>
          <w:rFonts w:asciiTheme="minorHAnsi" w:hAnsiTheme="minorHAnsi" w:cstheme="minorHAnsi"/>
        </w:rPr>
        <w:t>-</w:t>
      </w:r>
      <w:r w:rsidRPr="007C15A3">
        <w:rPr>
          <w:rFonts w:asciiTheme="minorHAnsi" w:hAnsiTheme="minorHAnsi" w:cstheme="minorHAnsi"/>
        </w:rPr>
        <w:t xml:space="preserve">group. </w:t>
      </w:r>
    </w:p>
    <w:p w14:paraId="7FA28767" w14:textId="3B35C09B" w:rsidR="007C15A3" w:rsidRDefault="0045296D" w:rsidP="00390587">
      <w:pPr>
        <w:pStyle w:val="Default"/>
        <w:spacing w:after="120" w:line="276" w:lineRule="auto"/>
        <w:jc w:val="both"/>
        <w:rPr>
          <w:rFonts w:eastAsiaTheme="majorEastAsia" w:cstheme="minorHAnsi"/>
          <w:b/>
          <w:sz w:val="32"/>
          <w:szCs w:val="32"/>
        </w:rPr>
      </w:pPr>
      <w:r>
        <w:rPr>
          <w:rFonts w:asciiTheme="minorHAnsi" w:hAnsiTheme="minorHAnsi" w:cstheme="minorHAnsi"/>
        </w:rPr>
        <w:t xml:space="preserve">Further research needs to identify the needs and complexity of these children which goes beyond their underlying diagnoses. </w:t>
      </w:r>
      <w:r w:rsidRPr="00964D5D">
        <w:t>This can only be resolved by recording of</w:t>
      </w:r>
      <w:r w:rsidR="007C15A3">
        <w:t xml:space="preserve"> complexity and needs</w:t>
      </w:r>
      <w:r w:rsidRPr="00964D5D">
        <w:t xml:space="preserve"> rather than diagnoses alone.</w:t>
      </w:r>
      <w:r w:rsidR="007C15A3">
        <w:br w:type="page"/>
      </w:r>
    </w:p>
    <w:p w14:paraId="55715838" w14:textId="7332D1AB" w:rsidR="00337F7B" w:rsidRDefault="00337F7B" w:rsidP="009113C4">
      <w:pPr>
        <w:pStyle w:val="Heading1"/>
      </w:pPr>
      <w:r>
        <w:lastRenderedPageBreak/>
        <w:t>Declarations</w:t>
      </w:r>
    </w:p>
    <w:p w14:paraId="7852464A" w14:textId="77777777" w:rsidR="00337F7B" w:rsidRDefault="00337F7B" w:rsidP="009113C4">
      <w:pPr>
        <w:pStyle w:val="Heading1"/>
      </w:pPr>
      <w:r>
        <w:t>Authorship</w:t>
      </w:r>
    </w:p>
    <w:p w14:paraId="075F7EF2" w14:textId="67A2D4DC" w:rsidR="00337F7B" w:rsidRDefault="009428C8" w:rsidP="00337F7B">
      <w:pPr>
        <w:spacing w:after="120" w:line="276" w:lineRule="auto"/>
        <w:jc w:val="both"/>
        <w:rPr>
          <w:lang w:val="en-GB"/>
        </w:rPr>
      </w:pPr>
      <w:r>
        <w:rPr>
          <w:lang w:val="en-GB"/>
        </w:rPr>
        <w:t>Lorna Fraser, Deborah Gibson-Smith,</w:t>
      </w:r>
      <w:r w:rsidR="00B92009">
        <w:rPr>
          <w:lang w:val="en-GB"/>
        </w:rPr>
        <w:t xml:space="preserve"> </w:t>
      </w:r>
      <w:r w:rsidR="00337F7B">
        <w:rPr>
          <w:lang w:val="en-GB"/>
        </w:rPr>
        <w:t>Stuart Jarvis</w:t>
      </w:r>
      <w:r>
        <w:rPr>
          <w:lang w:val="en-GB"/>
        </w:rPr>
        <w:t>, Paul Norman and Roger Parslow</w:t>
      </w:r>
      <w:r w:rsidR="00337F7B">
        <w:rPr>
          <w:lang w:val="en-GB"/>
        </w:rPr>
        <w:t xml:space="preserve"> have </w:t>
      </w:r>
      <w:r>
        <w:rPr>
          <w:lang w:val="en-GB"/>
        </w:rPr>
        <w:t>all</w:t>
      </w:r>
    </w:p>
    <w:p w14:paraId="7595B957" w14:textId="77777777" w:rsidR="00337F7B" w:rsidRPr="00540ABA" w:rsidRDefault="00337F7B" w:rsidP="00337F7B">
      <w:pPr>
        <w:spacing w:after="120" w:line="276" w:lineRule="auto"/>
        <w:jc w:val="both"/>
        <w:rPr>
          <w:lang w:val="en-GB"/>
        </w:rPr>
      </w:pPr>
      <w:r w:rsidRPr="00540ABA">
        <w:rPr>
          <w:lang w:val="en-GB"/>
        </w:rPr>
        <w:t>(i)    Made a substantial contribution to the concept or design of the work; or acquisition, analysis or interpretation of data,</w:t>
      </w:r>
    </w:p>
    <w:p w14:paraId="0BF43DFD" w14:textId="77777777" w:rsidR="00337F7B" w:rsidRPr="00540ABA" w:rsidRDefault="00337F7B" w:rsidP="00337F7B">
      <w:pPr>
        <w:spacing w:after="120" w:line="276" w:lineRule="auto"/>
        <w:jc w:val="both"/>
        <w:rPr>
          <w:lang w:val="en-GB"/>
        </w:rPr>
      </w:pPr>
      <w:r w:rsidRPr="00540ABA">
        <w:rPr>
          <w:lang w:val="en-GB"/>
        </w:rPr>
        <w:t>(ii)    Drafted the article or revised it critically for important intellectual content,</w:t>
      </w:r>
    </w:p>
    <w:p w14:paraId="33FABE4B" w14:textId="77777777" w:rsidR="00337F7B" w:rsidRPr="00540ABA" w:rsidRDefault="00337F7B" w:rsidP="00337F7B">
      <w:pPr>
        <w:spacing w:after="120" w:line="276" w:lineRule="auto"/>
        <w:jc w:val="both"/>
        <w:rPr>
          <w:lang w:val="en-GB"/>
        </w:rPr>
      </w:pPr>
      <w:r w:rsidRPr="00540ABA">
        <w:rPr>
          <w:lang w:val="en-GB"/>
        </w:rPr>
        <w:t>(iii)    Approved the version to be published,</w:t>
      </w:r>
    </w:p>
    <w:p w14:paraId="3563239B" w14:textId="5156988C" w:rsidR="00337F7B" w:rsidRPr="00540ABA" w:rsidRDefault="007C15A3" w:rsidP="00337F7B">
      <w:pPr>
        <w:spacing w:after="120" w:line="276" w:lineRule="auto"/>
        <w:jc w:val="both"/>
        <w:rPr>
          <w:lang w:val="en-GB"/>
        </w:rPr>
      </w:pPr>
      <w:r>
        <w:rPr>
          <w:lang w:val="en-GB"/>
        </w:rPr>
        <w:t xml:space="preserve">(iv)  </w:t>
      </w:r>
      <w:r w:rsidR="00337F7B" w:rsidRPr="00540ABA">
        <w:rPr>
          <w:lang w:val="en-GB"/>
        </w:rPr>
        <w:t xml:space="preserve"> Have participated sufficiently in the work to take public responsibility for appropriate portions of the content.</w:t>
      </w:r>
    </w:p>
    <w:p w14:paraId="3759BB6A" w14:textId="77777777" w:rsidR="00337F7B" w:rsidRDefault="00337F7B" w:rsidP="009113C4">
      <w:pPr>
        <w:pStyle w:val="Heading1"/>
      </w:pPr>
      <w:r>
        <w:t>Funding</w:t>
      </w:r>
    </w:p>
    <w:p w14:paraId="08779DA4" w14:textId="087A50AF" w:rsidR="00337F7B" w:rsidRDefault="00337F7B" w:rsidP="00337F7B">
      <w:pPr>
        <w:spacing w:after="120" w:line="276" w:lineRule="auto"/>
        <w:jc w:val="both"/>
      </w:pPr>
      <w:r>
        <w:t xml:space="preserve">This research was </w:t>
      </w:r>
      <w:r w:rsidR="00117529">
        <w:t>funded by The True Colours Trust.</w:t>
      </w:r>
    </w:p>
    <w:p w14:paraId="6FE73EAB" w14:textId="577610D4" w:rsidR="00337F7B" w:rsidRDefault="00337F7B" w:rsidP="00337F7B">
      <w:pPr>
        <w:spacing w:after="120" w:line="276" w:lineRule="auto"/>
        <w:jc w:val="both"/>
      </w:pPr>
      <w:r>
        <w:t xml:space="preserve">Stuart Jarvis is funded by a National Institute for Health Research (NIHR) Doctoral Research Fellowship (award DRF-2018-11-ST2-013) for this research project. This publication presents independent research funded by the National Institute for Health Research (NIHR). The views expressed are those of the authors and not necessarily those of the NHS, the NIHR or the Department of Health and Social Care. </w:t>
      </w:r>
    </w:p>
    <w:p w14:paraId="155C18C4" w14:textId="77777777" w:rsidR="00337F7B" w:rsidRPr="001A586B" w:rsidRDefault="00337F7B" w:rsidP="00337F7B">
      <w:pPr>
        <w:spacing w:after="120" w:line="276" w:lineRule="auto"/>
        <w:jc w:val="both"/>
        <w:rPr>
          <w:lang w:val="en-GB"/>
        </w:rPr>
      </w:pPr>
      <w:r>
        <w:t>Lorna Fraser is funded by a National Institute for Health Research (NIHR) Career Development Fellowship (award CDF-2018-11-ST2-002) for this research project. This publication presents independent research funded by the National Institute for Health Research (NIHR). The views expressed are those of the authors and not necessarily those of the NHS, the NIHR or the Department of Health and Social Care.</w:t>
      </w:r>
    </w:p>
    <w:p w14:paraId="092EC763" w14:textId="57BA90F4" w:rsidR="00337F7B" w:rsidRDefault="00337F7B" w:rsidP="009113C4">
      <w:pPr>
        <w:pStyle w:val="Heading1"/>
      </w:pPr>
      <w:r>
        <w:t>Declarations of conflicts of interest</w:t>
      </w:r>
    </w:p>
    <w:p w14:paraId="2B57BE14" w14:textId="6DAB580D" w:rsidR="007C15A3" w:rsidRPr="007C15A3" w:rsidRDefault="007C15A3" w:rsidP="007C15A3">
      <w:pPr>
        <w:rPr>
          <w:lang w:val="en-GB"/>
        </w:rPr>
      </w:pPr>
      <w:r>
        <w:rPr>
          <w:lang w:val="en-GB"/>
        </w:rPr>
        <w:t>LF receives research grant funding from Martin House Children’s Hospice</w:t>
      </w:r>
    </w:p>
    <w:p w14:paraId="62A3CC92" w14:textId="514EB78F" w:rsidR="00337F7B" w:rsidRDefault="00337F7B" w:rsidP="009113C4">
      <w:pPr>
        <w:pStyle w:val="Heading1"/>
      </w:pPr>
      <w:r>
        <w:t>Research ethics and patient consent</w:t>
      </w:r>
    </w:p>
    <w:p w14:paraId="53E4CC74" w14:textId="136FFAF6" w:rsidR="004700DB" w:rsidRPr="004057AE" w:rsidRDefault="004700DB" w:rsidP="004700DB">
      <w:pPr>
        <w:rPr>
          <w:rFonts w:cstheme="minorHAnsi"/>
          <w:lang w:val="en-GB"/>
        </w:rPr>
      </w:pPr>
      <w:r w:rsidRPr="004057AE">
        <w:rPr>
          <w:rFonts w:cstheme="minorHAnsi"/>
          <w:lang w:val="en-GB"/>
        </w:rPr>
        <w:t>This study has NHS REC approval (16/M/0013).</w:t>
      </w:r>
      <w:r w:rsidR="00F14EDD" w:rsidRPr="004057AE">
        <w:rPr>
          <w:rFonts w:cstheme="minorHAnsi"/>
          <w:lang w:val="en-GB"/>
        </w:rPr>
        <w:t xml:space="preserve"> </w:t>
      </w:r>
      <w:r w:rsidR="00F14EDD" w:rsidRPr="004057AE">
        <w:rPr>
          <w:rFonts w:cstheme="minorHAnsi"/>
          <w:color w:val="222222"/>
          <w:shd w:val="clear" w:color="auto" w:fill="FFFFFF"/>
        </w:rPr>
        <w:t>'</w:t>
      </w:r>
      <w:r w:rsidR="00B54FEF" w:rsidRPr="004057AE">
        <w:rPr>
          <w:rFonts w:cstheme="minorHAnsi"/>
          <w:color w:val="222222"/>
          <w:shd w:val="clear" w:color="auto" w:fill="FFFFFF"/>
        </w:rPr>
        <w:t>T</w:t>
      </w:r>
      <w:r w:rsidR="00F14EDD" w:rsidRPr="004057AE">
        <w:rPr>
          <w:rFonts w:cstheme="minorHAnsi"/>
          <w:color w:val="222222"/>
          <w:shd w:val="clear" w:color="auto" w:fill="FFFFFF"/>
        </w:rPr>
        <w:t>his study was supported by an advisory board which included patient organisations, but not patients or families. The findings of the study were discussed with members of the Family Advisory Board of the Martin House Research Centre'</w:t>
      </w:r>
    </w:p>
    <w:p w14:paraId="40EBF24D" w14:textId="77777777" w:rsidR="00337F7B" w:rsidRDefault="00337F7B" w:rsidP="009113C4">
      <w:pPr>
        <w:pStyle w:val="Heading1"/>
      </w:pPr>
      <w:r>
        <w:t>Data management and sharing</w:t>
      </w:r>
    </w:p>
    <w:p w14:paraId="36BB5814" w14:textId="0C395B08" w:rsidR="00337F7B" w:rsidRDefault="004700DB" w:rsidP="00337F7B">
      <w:pPr>
        <w:spacing w:after="120" w:line="276" w:lineRule="auto"/>
        <w:jc w:val="both"/>
        <w:rPr>
          <w:lang w:val="en-GB"/>
        </w:rPr>
      </w:pPr>
      <w:r>
        <w:rPr>
          <w:lang w:val="en-GB"/>
        </w:rPr>
        <w:t>Individual level data from this study cannot be shared as per NHS Digital data sharing approvals terms and conditions.</w:t>
      </w:r>
    </w:p>
    <w:p w14:paraId="4C2EC484" w14:textId="77777777" w:rsidR="00337F7B" w:rsidRPr="001A586B" w:rsidRDefault="00337F7B" w:rsidP="009113C4">
      <w:pPr>
        <w:pStyle w:val="Heading1"/>
      </w:pPr>
      <w:r>
        <w:lastRenderedPageBreak/>
        <w:t>Acknowledgements</w:t>
      </w:r>
    </w:p>
    <w:p w14:paraId="3935E035" w14:textId="1CABEE8A" w:rsidR="00337F7B" w:rsidRDefault="00117529" w:rsidP="00B92009">
      <w:r>
        <w:t xml:space="preserve">The </w:t>
      </w:r>
      <w:r w:rsidR="007C15A3">
        <w:t xml:space="preserve">authors wish to thank the members of the </w:t>
      </w:r>
      <w:r>
        <w:t>advisory board of this study</w:t>
      </w:r>
      <w:r w:rsidR="00C41876">
        <w:t xml:space="preserve"> who provided clinical input to this study</w:t>
      </w:r>
      <w:r w:rsidR="007C15A3">
        <w:t>.</w:t>
      </w:r>
    </w:p>
    <w:p w14:paraId="65EB593E" w14:textId="77777777" w:rsidR="00E30180" w:rsidRDefault="00E30180" w:rsidP="001D599C">
      <w:pPr>
        <w:spacing w:line="276" w:lineRule="auto"/>
        <w:jc w:val="both"/>
        <w:rPr>
          <w:lang w:val="en-GB"/>
        </w:rPr>
      </w:pPr>
    </w:p>
    <w:p w14:paraId="76349DBD" w14:textId="77777777" w:rsidR="0045296D" w:rsidRDefault="0045296D" w:rsidP="001D599C">
      <w:pPr>
        <w:spacing w:line="276" w:lineRule="auto"/>
        <w:jc w:val="both"/>
        <w:rPr>
          <w:lang w:val="en-GB"/>
        </w:rPr>
        <w:sectPr w:rsidR="0045296D" w:rsidSect="007562C1">
          <w:footerReference w:type="even" r:id="rId10"/>
          <w:footerReference w:type="default" r:id="rId11"/>
          <w:footnotePr>
            <w:numFmt w:val="lowerLetter"/>
          </w:footnotePr>
          <w:pgSz w:w="11900" w:h="16840"/>
          <w:pgMar w:top="1440" w:right="1440" w:bottom="1440" w:left="1440" w:header="720" w:footer="720" w:gutter="0"/>
          <w:cols w:space="720"/>
          <w:docGrid w:linePitch="360"/>
        </w:sectPr>
      </w:pPr>
    </w:p>
    <w:p w14:paraId="10CB8F52" w14:textId="2268455F" w:rsidR="00E30180" w:rsidRDefault="00E30180" w:rsidP="001D599C">
      <w:pPr>
        <w:spacing w:line="276" w:lineRule="auto"/>
        <w:jc w:val="both"/>
        <w:rPr>
          <w:lang w:val="en-GB"/>
        </w:rPr>
      </w:pPr>
      <w:r>
        <w:rPr>
          <w:lang w:val="en-GB"/>
        </w:rPr>
        <w:lastRenderedPageBreak/>
        <w:t>Tables</w:t>
      </w:r>
    </w:p>
    <w:tbl>
      <w:tblPr>
        <w:tblStyle w:val="TableGrid"/>
        <w:tblW w:w="0" w:type="auto"/>
        <w:tblLook w:val="04A0" w:firstRow="1" w:lastRow="0" w:firstColumn="1" w:lastColumn="0" w:noHBand="0" w:noVBand="1"/>
      </w:tblPr>
      <w:tblGrid>
        <w:gridCol w:w="983"/>
        <w:gridCol w:w="994"/>
        <w:gridCol w:w="858"/>
        <w:gridCol w:w="1007"/>
        <w:gridCol w:w="984"/>
        <w:gridCol w:w="1284"/>
        <w:gridCol w:w="708"/>
        <w:gridCol w:w="1274"/>
        <w:gridCol w:w="709"/>
        <w:gridCol w:w="1275"/>
        <w:gridCol w:w="708"/>
        <w:gridCol w:w="1274"/>
        <w:gridCol w:w="709"/>
        <w:gridCol w:w="1193"/>
      </w:tblGrid>
      <w:tr w:rsidR="0045296D" w:rsidRPr="004F58FB" w14:paraId="4DAF1A27" w14:textId="77777777" w:rsidTr="00B55EF2">
        <w:tc>
          <w:tcPr>
            <w:tcW w:w="13960" w:type="dxa"/>
            <w:gridSpan w:val="14"/>
            <w:tcBorders>
              <w:top w:val="nil"/>
              <w:left w:val="nil"/>
              <w:bottom w:val="single" w:sz="4" w:space="0" w:color="auto"/>
              <w:right w:val="nil"/>
            </w:tcBorders>
            <w:vAlign w:val="center"/>
          </w:tcPr>
          <w:p w14:paraId="353F04FC" w14:textId="31C9DF40" w:rsidR="0045296D" w:rsidRPr="00DB054E" w:rsidRDefault="0045296D" w:rsidP="00101153">
            <w:pPr>
              <w:rPr>
                <w:b/>
                <w:sz w:val="20"/>
                <w:szCs w:val="20"/>
              </w:rPr>
            </w:pPr>
            <w:bookmarkStart w:id="3" w:name="_Ref23754672"/>
            <w:bookmarkStart w:id="4" w:name="_Ref23767358"/>
            <w:bookmarkStart w:id="5" w:name="_Toc24376356"/>
            <w:bookmarkStart w:id="6" w:name="_Toc25922031"/>
            <w:r w:rsidRPr="00E76ECE">
              <w:rPr>
                <w:sz w:val="20"/>
                <w:szCs w:val="20"/>
              </w:rPr>
              <w:t xml:space="preserve">Table </w:t>
            </w:r>
            <w:r w:rsidRPr="00E76ECE">
              <w:rPr>
                <w:sz w:val="20"/>
                <w:szCs w:val="20"/>
              </w:rPr>
              <w:fldChar w:fldCharType="begin"/>
            </w:r>
            <w:r w:rsidRPr="00E76ECE">
              <w:rPr>
                <w:sz w:val="20"/>
                <w:szCs w:val="20"/>
              </w:rPr>
              <w:instrText xml:space="preserve"> SEQ Table \* ARABIC </w:instrText>
            </w:r>
            <w:r w:rsidRPr="00E76ECE">
              <w:rPr>
                <w:sz w:val="20"/>
                <w:szCs w:val="20"/>
              </w:rPr>
              <w:fldChar w:fldCharType="separate"/>
            </w:r>
            <w:r w:rsidR="009335E3">
              <w:rPr>
                <w:noProof/>
                <w:sz w:val="20"/>
                <w:szCs w:val="20"/>
              </w:rPr>
              <w:t>1</w:t>
            </w:r>
            <w:r w:rsidRPr="00E76ECE">
              <w:rPr>
                <w:sz w:val="20"/>
                <w:szCs w:val="20"/>
              </w:rPr>
              <w:fldChar w:fldCharType="end"/>
            </w:r>
            <w:bookmarkEnd w:id="3"/>
            <w:r w:rsidRPr="00E76ECE">
              <w:rPr>
                <w:sz w:val="20"/>
                <w:szCs w:val="20"/>
              </w:rPr>
              <w:t xml:space="preserve">: </w:t>
            </w:r>
            <w:bookmarkStart w:id="7" w:name="_Ref23767215"/>
            <w:r w:rsidRPr="00E76ECE">
              <w:rPr>
                <w:sz w:val="20"/>
                <w:szCs w:val="20"/>
              </w:rPr>
              <w:t>Overall numbers and annual prevalence (per 10,000 population) of children (0-19 years) with life-limiting conditions in England by age group for financial years 2001/02 – 2017/18</w:t>
            </w:r>
            <w:bookmarkEnd w:id="4"/>
            <w:bookmarkEnd w:id="5"/>
            <w:bookmarkEnd w:id="6"/>
            <w:bookmarkEnd w:id="7"/>
          </w:p>
        </w:tc>
      </w:tr>
      <w:tr w:rsidR="00B55EF2" w:rsidRPr="004F58FB" w14:paraId="643A55B5" w14:textId="77777777" w:rsidTr="00B55EF2">
        <w:tc>
          <w:tcPr>
            <w:tcW w:w="983" w:type="dxa"/>
            <w:vMerge w:val="restart"/>
            <w:tcBorders>
              <w:top w:val="single" w:sz="4" w:space="0" w:color="auto"/>
              <w:left w:val="single" w:sz="4" w:space="0" w:color="auto"/>
              <w:right w:val="single" w:sz="4" w:space="0" w:color="auto"/>
            </w:tcBorders>
            <w:shd w:val="clear" w:color="auto" w:fill="FFFFFF" w:themeFill="background1"/>
            <w:vAlign w:val="center"/>
          </w:tcPr>
          <w:p w14:paraId="518B2581" w14:textId="0A605D31" w:rsidR="00B55EF2" w:rsidRPr="00E02F49" w:rsidRDefault="00B55EF2" w:rsidP="00B55EF2">
            <w:pPr>
              <w:jc w:val="center"/>
              <w:rPr>
                <w:sz w:val="20"/>
              </w:rPr>
            </w:pPr>
            <w:r w:rsidRPr="00E02F49">
              <w:rPr>
                <w:sz w:val="20"/>
              </w:rPr>
              <w:t>Year</w:t>
            </w:r>
          </w:p>
        </w:tc>
        <w:tc>
          <w:tcPr>
            <w:tcW w:w="994" w:type="dxa"/>
            <w:vMerge w:val="restart"/>
            <w:tcBorders>
              <w:top w:val="single" w:sz="4" w:space="0" w:color="auto"/>
              <w:left w:val="single" w:sz="4" w:space="0" w:color="auto"/>
              <w:right w:val="single" w:sz="4" w:space="0" w:color="auto"/>
            </w:tcBorders>
            <w:shd w:val="clear" w:color="auto" w:fill="FFFFFF" w:themeFill="background1"/>
            <w:vAlign w:val="center"/>
          </w:tcPr>
          <w:p w14:paraId="622AAFCF" w14:textId="06B562FE" w:rsidR="00B55EF2" w:rsidRPr="00E02F49" w:rsidRDefault="00B55EF2" w:rsidP="00B55EF2">
            <w:pPr>
              <w:jc w:val="center"/>
              <w:rPr>
                <w:sz w:val="20"/>
              </w:rPr>
            </w:pPr>
            <w:r w:rsidRPr="00E02F49">
              <w:rPr>
                <w:sz w:val="20"/>
              </w:rPr>
              <w:t>Number of patients</w:t>
            </w:r>
          </w:p>
        </w:tc>
        <w:tc>
          <w:tcPr>
            <w:tcW w:w="11983" w:type="dxa"/>
            <w:gridSpan w:val="12"/>
            <w:tcBorders>
              <w:top w:val="single" w:sz="4" w:space="0" w:color="auto"/>
              <w:left w:val="single" w:sz="4" w:space="0" w:color="auto"/>
              <w:bottom w:val="nil"/>
              <w:right w:val="single" w:sz="4" w:space="0" w:color="auto"/>
            </w:tcBorders>
            <w:shd w:val="clear" w:color="auto" w:fill="FFFFFF" w:themeFill="background1"/>
            <w:vAlign w:val="center"/>
          </w:tcPr>
          <w:p w14:paraId="29A2C3B2" w14:textId="77777777" w:rsidR="00B55EF2" w:rsidRPr="00E02F49" w:rsidRDefault="00B55EF2" w:rsidP="00101153">
            <w:pPr>
              <w:jc w:val="center"/>
              <w:rPr>
                <w:sz w:val="20"/>
              </w:rPr>
            </w:pPr>
            <w:r w:rsidRPr="00E02F49">
              <w:rPr>
                <w:sz w:val="20"/>
              </w:rPr>
              <w:t>Prevalence per 10,000 population</w:t>
            </w:r>
          </w:p>
        </w:tc>
      </w:tr>
      <w:tr w:rsidR="00B55EF2" w:rsidRPr="004F58FB" w14:paraId="0C38E8D1" w14:textId="77777777" w:rsidTr="00B55EF2">
        <w:tc>
          <w:tcPr>
            <w:tcW w:w="983" w:type="dxa"/>
            <w:vMerge/>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CF6FCFD" w14:textId="62E1C571" w:rsidR="00B55EF2" w:rsidRPr="00E02F49" w:rsidRDefault="00B55EF2" w:rsidP="00101153">
            <w:pPr>
              <w:jc w:val="center"/>
              <w:rPr>
                <w:sz w:val="20"/>
              </w:rPr>
            </w:pPr>
          </w:p>
        </w:tc>
        <w:tc>
          <w:tcPr>
            <w:tcW w:w="994" w:type="dxa"/>
            <w:vMerge/>
            <w:tcBorders>
              <w:left w:val="single" w:sz="4" w:space="0" w:color="auto"/>
              <w:bottom w:val="single" w:sz="4" w:space="0" w:color="auto"/>
              <w:right w:val="single" w:sz="4" w:space="0" w:color="auto"/>
            </w:tcBorders>
            <w:shd w:val="clear" w:color="auto" w:fill="FFFFFF" w:themeFill="background1"/>
          </w:tcPr>
          <w:p w14:paraId="1A542F88" w14:textId="4998D1CC" w:rsidR="00B55EF2" w:rsidRPr="00E02F49" w:rsidRDefault="00B55EF2" w:rsidP="00101153">
            <w:pPr>
              <w:jc w:val="center"/>
              <w:rPr>
                <w:sz w:val="20"/>
              </w:rPr>
            </w:pPr>
          </w:p>
        </w:tc>
        <w:tc>
          <w:tcPr>
            <w:tcW w:w="858" w:type="dxa"/>
            <w:tcBorders>
              <w:top w:val="single" w:sz="4" w:space="0" w:color="auto"/>
              <w:left w:val="single" w:sz="4" w:space="0" w:color="auto"/>
              <w:bottom w:val="single" w:sz="4" w:space="0" w:color="auto"/>
              <w:right w:val="nil"/>
            </w:tcBorders>
            <w:shd w:val="clear" w:color="auto" w:fill="FFFFFF" w:themeFill="background1"/>
          </w:tcPr>
          <w:p w14:paraId="2AB04209" w14:textId="77777777" w:rsidR="00B55EF2" w:rsidRPr="00E02F49" w:rsidRDefault="00B55EF2" w:rsidP="00101153">
            <w:pPr>
              <w:jc w:val="center"/>
              <w:rPr>
                <w:sz w:val="20"/>
              </w:rPr>
            </w:pPr>
            <w:r w:rsidRPr="00E02F49">
              <w:rPr>
                <w:sz w:val="20"/>
              </w:rPr>
              <w:t>Age</w:t>
            </w:r>
          </w:p>
          <w:p w14:paraId="46E20DA3" w14:textId="77777777" w:rsidR="00B55EF2" w:rsidRPr="00E02F49" w:rsidRDefault="00B55EF2" w:rsidP="00101153">
            <w:pPr>
              <w:jc w:val="center"/>
              <w:rPr>
                <w:sz w:val="20"/>
              </w:rPr>
            </w:pPr>
            <w:r w:rsidRPr="00E02F49">
              <w:rPr>
                <w:sz w:val="20"/>
              </w:rPr>
              <w:t>0-19 years</w:t>
            </w:r>
          </w:p>
        </w:tc>
        <w:tc>
          <w:tcPr>
            <w:tcW w:w="1007" w:type="dxa"/>
            <w:tcBorders>
              <w:top w:val="single" w:sz="4" w:space="0" w:color="auto"/>
              <w:left w:val="nil"/>
              <w:bottom w:val="single" w:sz="4" w:space="0" w:color="auto"/>
              <w:right w:val="single" w:sz="4" w:space="0" w:color="auto"/>
            </w:tcBorders>
            <w:shd w:val="clear" w:color="auto" w:fill="FFFFFF" w:themeFill="background1"/>
            <w:vAlign w:val="center"/>
          </w:tcPr>
          <w:p w14:paraId="69321329" w14:textId="77777777" w:rsidR="00B55EF2" w:rsidRPr="00E02F49" w:rsidRDefault="00B55EF2" w:rsidP="00101153">
            <w:pPr>
              <w:jc w:val="center"/>
              <w:rPr>
                <w:sz w:val="20"/>
              </w:rPr>
            </w:pPr>
            <w:r w:rsidRPr="00E02F49">
              <w:rPr>
                <w:sz w:val="20"/>
              </w:rPr>
              <w:t>95% CI</w:t>
            </w:r>
          </w:p>
        </w:tc>
        <w:tc>
          <w:tcPr>
            <w:tcW w:w="984" w:type="dxa"/>
            <w:tcBorders>
              <w:top w:val="single" w:sz="4" w:space="0" w:color="auto"/>
              <w:left w:val="single" w:sz="4" w:space="0" w:color="auto"/>
              <w:bottom w:val="single" w:sz="4" w:space="0" w:color="auto"/>
              <w:right w:val="nil"/>
            </w:tcBorders>
            <w:shd w:val="clear" w:color="auto" w:fill="FFFFFF" w:themeFill="background1"/>
            <w:vAlign w:val="center"/>
          </w:tcPr>
          <w:p w14:paraId="4115E9C8" w14:textId="77777777" w:rsidR="00B55EF2" w:rsidRPr="00E02F49" w:rsidRDefault="00B55EF2" w:rsidP="00101153">
            <w:pPr>
              <w:jc w:val="center"/>
              <w:rPr>
                <w:sz w:val="20"/>
              </w:rPr>
            </w:pPr>
            <w:r w:rsidRPr="00E02F49">
              <w:rPr>
                <w:sz w:val="20"/>
              </w:rPr>
              <w:t>Age &lt;1 year</w:t>
            </w:r>
          </w:p>
        </w:tc>
        <w:tc>
          <w:tcPr>
            <w:tcW w:w="1284" w:type="dxa"/>
            <w:tcBorders>
              <w:top w:val="single" w:sz="4" w:space="0" w:color="auto"/>
              <w:left w:val="nil"/>
              <w:bottom w:val="single" w:sz="4" w:space="0" w:color="auto"/>
              <w:right w:val="single" w:sz="4" w:space="0" w:color="auto"/>
            </w:tcBorders>
            <w:shd w:val="clear" w:color="auto" w:fill="FFFFFF" w:themeFill="background1"/>
            <w:vAlign w:val="center"/>
          </w:tcPr>
          <w:p w14:paraId="00B667FD" w14:textId="77777777" w:rsidR="00B55EF2" w:rsidRPr="00E02F49" w:rsidRDefault="00B55EF2" w:rsidP="00101153">
            <w:pPr>
              <w:jc w:val="center"/>
              <w:rPr>
                <w:sz w:val="20"/>
              </w:rPr>
            </w:pPr>
            <w:r w:rsidRPr="00E02F49">
              <w:rPr>
                <w:sz w:val="20"/>
              </w:rPr>
              <w:t>95% CI</w:t>
            </w:r>
          </w:p>
        </w:tc>
        <w:tc>
          <w:tcPr>
            <w:tcW w:w="708" w:type="dxa"/>
            <w:tcBorders>
              <w:top w:val="single" w:sz="4" w:space="0" w:color="auto"/>
              <w:left w:val="single" w:sz="4" w:space="0" w:color="auto"/>
              <w:bottom w:val="single" w:sz="4" w:space="0" w:color="auto"/>
              <w:right w:val="nil"/>
            </w:tcBorders>
            <w:shd w:val="clear" w:color="auto" w:fill="FFFFFF" w:themeFill="background1"/>
            <w:vAlign w:val="center"/>
          </w:tcPr>
          <w:p w14:paraId="70C00F94" w14:textId="77777777" w:rsidR="00B55EF2" w:rsidRPr="00E02F49" w:rsidRDefault="00B55EF2" w:rsidP="00101153">
            <w:pPr>
              <w:jc w:val="center"/>
              <w:rPr>
                <w:sz w:val="20"/>
              </w:rPr>
            </w:pPr>
            <w:r w:rsidRPr="00E02F49">
              <w:rPr>
                <w:sz w:val="20"/>
              </w:rPr>
              <w:t>Age 1-5 years</w:t>
            </w:r>
          </w:p>
        </w:tc>
        <w:tc>
          <w:tcPr>
            <w:tcW w:w="1274" w:type="dxa"/>
            <w:tcBorders>
              <w:top w:val="single" w:sz="4" w:space="0" w:color="auto"/>
              <w:left w:val="nil"/>
              <w:bottom w:val="single" w:sz="4" w:space="0" w:color="auto"/>
              <w:right w:val="single" w:sz="4" w:space="0" w:color="auto"/>
            </w:tcBorders>
            <w:shd w:val="clear" w:color="auto" w:fill="FFFFFF" w:themeFill="background1"/>
            <w:vAlign w:val="center"/>
          </w:tcPr>
          <w:p w14:paraId="1322833A" w14:textId="77777777" w:rsidR="00B55EF2" w:rsidRPr="00E02F49" w:rsidRDefault="00B55EF2" w:rsidP="00101153">
            <w:pPr>
              <w:jc w:val="center"/>
              <w:rPr>
                <w:sz w:val="20"/>
              </w:rPr>
            </w:pPr>
            <w:r w:rsidRPr="00E02F49">
              <w:rPr>
                <w:sz w:val="20"/>
              </w:rPr>
              <w:t>95% CI</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2E10FAA6" w14:textId="77777777" w:rsidR="00B55EF2" w:rsidRPr="00E02F49" w:rsidRDefault="00B55EF2" w:rsidP="00101153">
            <w:pPr>
              <w:jc w:val="center"/>
              <w:rPr>
                <w:sz w:val="20"/>
              </w:rPr>
            </w:pPr>
            <w:r w:rsidRPr="00E02F49">
              <w:rPr>
                <w:sz w:val="20"/>
              </w:rPr>
              <w:t>Age 6-10</w:t>
            </w:r>
          </w:p>
          <w:p w14:paraId="5C6C7D15" w14:textId="77777777" w:rsidR="00B55EF2" w:rsidRPr="00E02F49" w:rsidRDefault="00B55EF2" w:rsidP="00101153">
            <w:pPr>
              <w:jc w:val="center"/>
              <w:rPr>
                <w:sz w:val="20"/>
              </w:rPr>
            </w:pPr>
            <w:r w:rsidRPr="00E02F49">
              <w:rPr>
                <w:sz w:val="20"/>
              </w:rPr>
              <w:t>years</w:t>
            </w:r>
          </w:p>
        </w:tc>
        <w:tc>
          <w:tcPr>
            <w:tcW w:w="1275" w:type="dxa"/>
            <w:tcBorders>
              <w:top w:val="single" w:sz="4" w:space="0" w:color="auto"/>
              <w:left w:val="nil"/>
              <w:bottom w:val="single" w:sz="4" w:space="0" w:color="auto"/>
              <w:right w:val="single" w:sz="4" w:space="0" w:color="auto"/>
            </w:tcBorders>
            <w:shd w:val="clear" w:color="auto" w:fill="FFFFFF" w:themeFill="background1"/>
            <w:vAlign w:val="center"/>
          </w:tcPr>
          <w:p w14:paraId="4907731C" w14:textId="77777777" w:rsidR="00B55EF2" w:rsidRPr="00E02F49" w:rsidRDefault="00B55EF2" w:rsidP="00101153">
            <w:pPr>
              <w:jc w:val="center"/>
              <w:rPr>
                <w:sz w:val="20"/>
              </w:rPr>
            </w:pPr>
            <w:r w:rsidRPr="00E02F49">
              <w:rPr>
                <w:sz w:val="20"/>
              </w:rPr>
              <w:t>95% CI</w:t>
            </w:r>
          </w:p>
        </w:tc>
        <w:tc>
          <w:tcPr>
            <w:tcW w:w="708" w:type="dxa"/>
            <w:tcBorders>
              <w:top w:val="single" w:sz="4" w:space="0" w:color="auto"/>
              <w:left w:val="single" w:sz="4" w:space="0" w:color="auto"/>
              <w:bottom w:val="single" w:sz="4" w:space="0" w:color="auto"/>
              <w:right w:val="nil"/>
            </w:tcBorders>
            <w:shd w:val="clear" w:color="auto" w:fill="FFFFFF" w:themeFill="background1"/>
            <w:vAlign w:val="center"/>
          </w:tcPr>
          <w:p w14:paraId="3DD7C2E7" w14:textId="77777777" w:rsidR="00B55EF2" w:rsidRPr="00E02F49" w:rsidRDefault="00B55EF2" w:rsidP="00101153">
            <w:pPr>
              <w:jc w:val="center"/>
              <w:rPr>
                <w:sz w:val="20"/>
              </w:rPr>
            </w:pPr>
            <w:r w:rsidRPr="00E02F49">
              <w:rPr>
                <w:sz w:val="20"/>
              </w:rPr>
              <w:t>Age 11-15 years</w:t>
            </w:r>
          </w:p>
        </w:tc>
        <w:tc>
          <w:tcPr>
            <w:tcW w:w="1274" w:type="dxa"/>
            <w:tcBorders>
              <w:top w:val="single" w:sz="4" w:space="0" w:color="auto"/>
              <w:left w:val="nil"/>
              <w:bottom w:val="single" w:sz="4" w:space="0" w:color="auto"/>
              <w:right w:val="single" w:sz="4" w:space="0" w:color="auto"/>
            </w:tcBorders>
            <w:shd w:val="clear" w:color="auto" w:fill="FFFFFF" w:themeFill="background1"/>
            <w:vAlign w:val="center"/>
          </w:tcPr>
          <w:p w14:paraId="195CE792" w14:textId="77777777" w:rsidR="00B55EF2" w:rsidRPr="00E02F49" w:rsidRDefault="00B55EF2" w:rsidP="00101153">
            <w:pPr>
              <w:jc w:val="center"/>
              <w:rPr>
                <w:sz w:val="20"/>
              </w:rPr>
            </w:pPr>
            <w:r w:rsidRPr="00E02F49">
              <w:rPr>
                <w:sz w:val="20"/>
              </w:rPr>
              <w:t>95% CI</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1C2C82BD" w14:textId="77777777" w:rsidR="00B55EF2" w:rsidRPr="00E02F49" w:rsidRDefault="00B55EF2" w:rsidP="00101153">
            <w:pPr>
              <w:jc w:val="center"/>
              <w:rPr>
                <w:sz w:val="20"/>
              </w:rPr>
            </w:pPr>
            <w:r w:rsidRPr="00E02F49">
              <w:rPr>
                <w:sz w:val="20"/>
              </w:rPr>
              <w:t>Age 16-19 years</w:t>
            </w:r>
          </w:p>
        </w:tc>
        <w:tc>
          <w:tcPr>
            <w:tcW w:w="1193" w:type="dxa"/>
            <w:tcBorders>
              <w:top w:val="single" w:sz="4" w:space="0" w:color="auto"/>
              <w:left w:val="nil"/>
              <w:bottom w:val="single" w:sz="4" w:space="0" w:color="auto"/>
              <w:right w:val="single" w:sz="4" w:space="0" w:color="auto"/>
            </w:tcBorders>
            <w:shd w:val="clear" w:color="auto" w:fill="FFFFFF" w:themeFill="background1"/>
            <w:vAlign w:val="center"/>
          </w:tcPr>
          <w:p w14:paraId="72A05710" w14:textId="77777777" w:rsidR="00B55EF2" w:rsidRPr="00E02F49" w:rsidRDefault="00B55EF2" w:rsidP="00101153">
            <w:pPr>
              <w:jc w:val="center"/>
              <w:rPr>
                <w:sz w:val="20"/>
              </w:rPr>
            </w:pPr>
            <w:r w:rsidRPr="00E02F49">
              <w:rPr>
                <w:sz w:val="20"/>
              </w:rPr>
              <w:t>95% CI</w:t>
            </w:r>
          </w:p>
        </w:tc>
      </w:tr>
      <w:tr w:rsidR="0045296D" w:rsidRPr="004F58FB" w14:paraId="406FC7B6" w14:textId="77777777" w:rsidTr="00B55EF2">
        <w:tc>
          <w:tcPr>
            <w:tcW w:w="983" w:type="dxa"/>
            <w:tcBorders>
              <w:top w:val="single" w:sz="4" w:space="0" w:color="auto"/>
            </w:tcBorders>
            <w:shd w:val="clear" w:color="auto" w:fill="FFFFFF" w:themeFill="background1"/>
            <w:vAlign w:val="center"/>
          </w:tcPr>
          <w:p w14:paraId="7E4851E5" w14:textId="77777777" w:rsidR="0045296D" w:rsidRPr="004F58FB" w:rsidRDefault="0045296D" w:rsidP="00101153">
            <w:pPr>
              <w:jc w:val="center"/>
              <w:rPr>
                <w:sz w:val="20"/>
              </w:rPr>
            </w:pPr>
            <w:r w:rsidRPr="004F58FB">
              <w:rPr>
                <w:sz w:val="20"/>
              </w:rPr>
              <w:t>2001/02</w:t>
            </w:r>
          </w:p>
        </w:tc>
        <w:tc>
          <w:tcPr>
            <w:tcW w:w="994" w:type="dxa"/>
            <w:tcBorders>
              <w:top w:val="single" w:sz="4" w:space="0" w:color="auto"/>
            </w:tcBorders>
            <w:vAlign w:val="center"/>
          </w:tcPr>
          <w:p w14:paraId="377AB255" w14:textId="77777777" w:rsidR="0045296D" w:rsidRPr="004F58FB" w:rsidRDefault="0045296D" w:rsidP="00101153">
            <w:pPr>
              <w:jc w:val="center"/>
              <w:rPr>
                <w:sz w:val="20"/>
              </w:rPr>
            </w:pPr>
            <w:r w:rsidRPr="004F58FB">
              <w:rPr>
                <w:sz w:val="20"/>
              </w:rPr>
              <w:t>32,975</w:t>
            </w:r>
          </w:p>
        </w:tc>
        <w:tc>
          <w:tcPr>
            <w:tcW w:w="858" w:type="dxa"/>
            <w:tcBorders>
              <w:top w:val="single" w:sz="4" w:space="0" w:color="auto"/>
            </w:tcBorders>
            <w:vAlign w:val="bottom"/>
          </w:tcPr>
          <w:p w14:paraId="79182F55" w14:textId="77777777" w:rsidR="0045296D" w:rsidRPr="004F58FB" w:rsidRDefault="0045296D" w:rsidP="00101153">
            <w:pPr>
              <w:jc w:val="center"/>
              <w:rPr>
                <w:sz w:val="20"/>
              </w:rPr>
            </w:pPr>
            <w:r w:rsidRPr="004F58FB">
              <w:rPr>
                <w:sz w:val="20"/>
              </w:rPr>
              <w:t>26.7</w:t>
            </w:r>
          </w:p>
        </w:tc>
        <w:tc>
          <w:tcPr>
            <w:tcW w:w="1007" w:type="dxa"/>
            <w:tcBorders>
              <w:top w:val="single" w:sz="4" w:space="0" w:color="auto"/>
            </w:tcBorders>
            <w:vAlign w:val="bottom"/>
          </w:tcPr>
          <w:p w14:paraId="2FDCC285" w14:textId="77777777" w:rsidR="0045296D" w:rsidRPr="004F58FB" w:rsidRDefault="0045296D" w:rsidP="00101153">
            <w:pPr>
              <w:jc w:val="center"/>
              <w:rPr>
                <w:sz w:val="20"/>
              </w:rPr>
            </w:pPr>
            <w:r w:rsidRPr="004F58FB">
              <w:rPr>
                <w:sz w:val="20"/>
              </w:rPr>
              <w:t>26.5-27.0</w:t>
            </w:r>
          </w:p>
        </w:tc>
        <w:tc>
          <w:tcPr>
            <w:tcW w:w="984" w:type="dxa"/>
            <w:tcBorders>
              <w:top w:val="single" w:sz="4" w:space="0" w:color="auto"/>
            </w:tcBorders>
            <w:vAlign w:val="center"/>
          </w:tcPr>
          <w:p w14:paraId="431F3EDC" w14:textId="77777777" w:rsidR="0045296D" w:rsidRPr="004F58FB" w:rsidRDefault="0045296D" w:rsidP="00101153">
            <w:pPr>
              <w:jc w:val="center"/>
              <w:rPr>
                <w:sz w:val="20"/>
              </w:rPr>
            </w:pPr>
            <w:r w:rsidRPr="004F58FB">
              <w:rPr>
                <w:sz w:val="20"/>
              </w:rPr>
              <w:t>130.1</w:t>
            </w:r>
          </w:p>
        </w:tc>
        <w:tc>
          <w:tcPr>
            <w:tcW w:w="1284" w:type="dxa"/>
            <w:tcBorders>
              <w:top w:val="single" w:sz="4" w:space="0" w:color="auto"/>
            </w:tcBorders>
            <w:vAlign w:val="center"/>
          </w:tcPr>
          <w:p w14:paraId="20BB4FE5" w14:textId="77777777" w:rsidR="0045296D" w:rsidRPr="004F58FB" w:rsidRDefault="0045296D" w:rsidP="00101153">
            <w:pPr>
              <w:jc w:val="center"/>
              <w:rPr>
                <w:sz w:val="20"/>
              </w:rPr>
            </w:pPr>
            <w:r w:rsidRPr="004F58FB">
              <w:rPr>
                <w:sz w:val="20"/>
              </w:rPr>
              <w:t>127.2-133.1</w:t>
            </w:r>
          </w:p>
        </w:tc>
        <w:tc>
          <w:tcPr>
            <w:tcW w:w="708" w:type="dxa"/>
            <w:tcBorders>
              <w:top w:val="single" w:sz="4" w:space="0" w:color="auto"/>
            </w:tcBorders>
            <w:vAlign w:val="center"/>
          </w:tcPr>
          <w:p w14:paraId="4CF4D317" w14:textId="77777777" w:rsidR="0045296D" w:rsidRPr="004F58FB" w:rsidRDefault="0045296D" w:rsidP="00101153">
            <w:pPr>
              <w:jc w:val="center"/>
              <w:rPr>
                <w:sz w:val="20"/>
              </w:rPr>
            </w:pPr>
            <w:r w:rsidRPr="004F58FB">
              <w:rPr>
                <w:sz w:val="20"/>
              </w:rPr>
              <w:t>31.3</w:t>
            </w:r>
          </w:p>
        </w:tc>
        <w:tc>
          <w:tcPr>
            <w:tcW w:w="1274" w:type="dxa"/>
            <w:tcBorders>
              <w:top w:val="single" w:sz="4" w:space="0" w:color="auto"/>
            </w:tcBorders>
            <w:vAlign w:val="center"/>
          </w:tcPr>
          <w:p w14:paraId="6752FD75" w14:textId="77777777" w:rsidR="0045296D" w:rsidRPr="004F58FB" w:rsidRDefault="0045296D" w:rsidP="00101153">
            <w:pPr>
              <w:jc w:val="center"/>
              <w:rPr>
                <w:sz w:val="20"/>
              </w:rPr>
            </w:pPr>
            <w:r w:rsidRPr="004F58FB">
              <w:rPr>
                <w:sz w:val="20"/>
              </w:rPr>
              <w:t>30.7-31.9</w:t>
            </w:r>
          </w:p>
        </w:tc>
        <w:tc>
          <w:tcPr>
            <w:tcW w:w="709" w:type="dxa"/>
            <w:tcBorders>
              <w:top w:val="single" w:sz="4" w:space="0" w:color="auto"/>
            </w:tcBorders>
            <w:vAlign w:val="center"/>
          </w:tcPr>
          <w:p w14:paraId="75D2651E" w14:textId="77777777" w:rsidR="0045296D" w:rsidRPr="004F58FB" w:rsidRDefault="0045296D" w:rsidP="00101153">
            <w:pPr>
              <w:jc w:val="center"/>
              <w:rPr>
                <w:sz w:val="20"/>
              </w:rPr>
            </w:pPr>
            <w:r w:rsidRPr="004F58FB">
              <w:rPr>
                <w:sz w:val="20"/>
              </w:rPr>
              <w:t>19.4</w:t>
            </w:r>
          </w:p>
        </w:tc>
        <w:tc>
          <w:tcPr>
            <w:tcW w:w="1275" w:type="dxa"/>
            <w:tcBorders>
              <w:top w:val="single" w:sz="4" w:space="0" w:color="auto"/>
            </w:tcBorders>
            <w:vAlign w:val="center"/>
          </w:tcPr>
          <w:p w14:paraId="237E1428" w14:textId="77777777" w:rsidR="0045296D" w:rsidRPr="004F58FB" w:rsidRDefault="0045296D" w:rsidP="00101153">
            <w:pPr>
              <w:jc w:val="center"/>
              <w:rPr>
                <w:sz w:val="20"/>
              </w:rPr>
            </w:pPr>
            <w:r w:rsidRPr="004F58FB">
              <w:rPr>
                <w:sz w:val="20"/>
              </w:rPr>
              <w:t>18.9-19.9</w:t>
            </w:r>
          </w:p>
        </w:tc>
        <w:tc>
          <w:tcPr>
            <w:tcW w:w="708" w:type="dxa"/>
            <w:tcBorders>
              <w:top w:val="single" w:sz="4" w:space="0" w:color="auto"/>
            </w:tcBorders>
            <w:vAlign w:val="center"/>
          </w:tcPr>
          <w:p w14:paraId="36D7F782" w14:textId="77777777" w:rsidR="0045296D" w:rsidRPr="004F58FB" w:rsidRDefault="0045296D" w:rsidP="00101153">
            <w:pPr>
              <w:jc w:val="center"/>
              <w:rPr>
                <w:sz w:val="20"/>
              </w:rPr>
            </w:pPr>
            <w:r w:rsidRPr="004F58FB">
              <w:rPr>
                <w:sz w:val="20"/>
              </w:rPr>
              <w:t>18.7</w:t>
            </w:r>
          </w:p>
        </w:tc>
        <w:tc>
          <w:tcPr>
            <w:tcW w:w="1274" w:type="dxa"/>
            <w:tcBorders>
              <w:top w:val="single" w:sz="4" w:space="0" w:color="auto"/>
            </w:tcBorders>
            <w:vAlign w:val="center"/>
          </w:tcPr>
          <w:p w14:paraId="163EF9D1" w14:textId="77777777" w:rsidR="0045296D" w:rsidRPr="004F58FB" w:rsidRDefault="0045296D" w:rsidP="00101153">
            <w:pPr>
              <w:jc w:val="center"/>
              <w:rPr>
                <w:sz w:val="20"/>
              </w:rPr>
            </w:pPr>
            <w:r w:rsidRPr="004F58FB">
              <w:rPr>
                <w:sz w:val="20"/>
              </w:rPr>
              <w:t>18.2-19.2</w:t>
            </w:r>
          </w:p>
        </w:tc>
        <w:tc>
          <w:tcPr>
            <w:tcW w:w="709" w:type="dxa"/>
            <w:tcBorders>
              <w:top w:val="single" w:sz="4" w:space="0" w:color="auto"/>
            </w:tcBorders>
            <w:vAlign w:val="center"/>
          </w:tcPr>
          <w:p w14:paraId="09027443" w14:textId="77777777" w:rsidR="0045296D" w:rsidRPr="004F58FB" w:rsidRDefault="0045296D" w:rsidP="00101153">
            <w:pPr>
              <w:jc w:val="center"/>
              <w:rPr>
                <w:sz w:val="20"/>
              </w:rPr>
            </w:pPr>
            <w:r w:rsidRPr="004F58FB">
              <w:rPr>
                <w:sz w:val="20"/>
              </w:rPr>
              <w:t>17.6</w:t>
            </w:r>
          </w:p>
        </w:tc>
        <w:tc>
          <w:tcPr>
            <w:tcW w:w="1193" w:type="dxa"/>
            <w:tcBorders>
              <w:top w:val="single" w:sz="4" w:space="0" w:color="auto"/>
            </w:tcBorders>
            <w:vAlign w:val="center"/>
          </w:tcPr>
          <w:p w14:paraId="3E32DDB2" w14:textId="77777777" w:rsidR="0045296D" w:rsidRPr="004F58FB" w:rsidRDefault="0045296D" w:rsidP="00101153">
            <w:pPr>
              <w:jc w:val="center"/>
              <w:rPr>
                <w:sz w:val="20"/>
              </w:rPr>
            </w:pPr>
            <w:r w:rsidRPr="004F58FB">
              <w:rPr>
                <w:sz w:val="20"/>
              </w:rPr>
              <w:t>17.1-18.2</w:t>
            </w:r>
          </w:p>
        </w:tc>
      </w:tr>
      <w:tr w:rsidR="0045296D" w:rsidRPr="004F58FB" w14:paraId="512D3C89" w14:textId="77777777" w:rsidTr="00B55EF2">
        <w:tc>
          <w:tcPr>
            <w:tcW w:w="983" w:type="dxa"/>
            <w:shd w:val="clear" w:color="auto" w:fill="FFFFFF" w:themeFill="background1"/>
            <w:vAlign w:val="center"/>
          </w:tcPr>
          <w:p w14:paraId="1B4D66FD" w14:textId="77777777" w:rsidR="0045296D" w:rsidRPr="004F58FB" w:rsidRDefault="0045296D" w:rsidP="00101153">
            <w:pPr>
              <w:jc w:val="center"/>
              <w:rPr>
                <w:sz w:val="20"/>
              </w:rPr>
            </w:pPr>
            <w:r w:rsidRPr="004F58FB">
              <w:rPr>
                <w:sz w:val="20"/>
              </w:rPr>
              <w:t>2002/03</w:t>
            </w:r>
          </w:p>
        </w:tc>
        <w:tc>
          <w:tcPr>
            <w:tcW w:w="994" w:type="dxa"/>
            <w:vAlign w:val="center"/>
          </w:tcPr>
          <w:p w14:paraId="0374B189" w14:textId="77777777" w:rsidR="0045296D" w:rsidRPr="004F58FB" w:rsidRDefault="0045296D" w:rsidP="00101153">
            <w:pPr>
              <w:jc w:val="center"/>
              <w:rPr>
                <w:sz w:val="20"/>
              </w:rPr>
            </w:pPr>
            <w:r w:rsidRPr="004F58FB">
              <w:rPr>
                <w:sz w:val="20"/>
              </w:rPr>
              <w:t>36,688</w:t>
            </w:r>
          </w:p>
        </w:tc>
        <w:tc>
          <w:tcPr>
            <w:tcW w:w="858" w:type="dxa"/>
            <w:vAlign w:val="bottom"/>
          </w:tcPr>
          <w:p w14:paraId="2ECB7C09" w14:textId="77777777" w:rsidR="0045296D" w:rsidRPr="004F58FB" w:rsidRDefault="0045296D" w:rsidP="00101153">
            <w:pPr>
              <w:jc w:val="center"/>
              <w:rPr>
                <w:sz w:val="20"/>
              </w:rPr>
            </w:pPr>
            <w:r w:rsidRPr="004F58FB">
              <w:rPr>
                <w:sz w:val="20"/>
              </w:rPr>
              <w:t>29.7</w:t>
            </w:r>
          </w:p>
        </w:tc>
        <w:tc>
          <w:tcPr>
            <w:tcW w:w="1007" w:type="dxa"/>
            <w:vAlign w:val="bottom"/>
          </w:tcPr>
          <w:p w14:paraId="4F621FA3" w14:textId="77777777" w:rsidR="0045296D" w:rsidRPr="004F58FB" w:rsidRDefault="0045296D" w:rsidP="00101153">
            <w:pPr>
              <w:jc w:val="center"/>
              <w:rPr>
                <w:sz w:val="20"/>
              </w:rPr>
            </w:pPr>
            <w:r w:rsidRPr="004F58FB">
              <w:rPr>
                <w:sz w:val="20"/>
              </w:rPr>
              <w:t>29.4-30.0</w:t>
            </w:r>
          </w:p>
        </w:tc>
        <w:tc>
          <w:tcPr>
            <w:tcW w:w="984" w:type="dxa"/>
            <w:vAlign w:val="center"/>
          </w:tcPr>
          <w:p w14:paraId="02649D2A" w14:textId="77777777" w:rsidR="0045296D" w:rsidRPr="004F58FB" w:rsidRDefault="0045296D" w:rsidP="00101153">
            <w:pPr>
              <w:jc w:val="center"/>
              <w:rPr>
                <w:sz w:val="20"/>
              </w:rPr>
            </w:pPr>
            <w:r w:rsidRPr="004F58FB">
              <w:rPr>
                <w:sz w:val="20"/>
              </w:rPr>
              <w:t>131.2</w:t>
            </w:r>
          </w:p>
        </w:tc>
        <w:tc>
          <w:tcPr>
            <w:tcW w:w="1284" w:type="dxa"/>
            <w:vAlign w:val="center"/>
          </w:tcPr>
          <w:p w14:paraId="68EE0BC7" w14:textId="77777777" w:rsidR="0045296D" w:rsidRPr="004F58FB" w:rsidRDefault="0045296D" w:rsidP="00101153">
            <w:pPr>
              <w:jc w:val="center"/>
              <w:rPr>
                <w:sz w:val="20"/>
              </w:rPr>
            </w:pPr>
            <w:r w:rsidRPr="004F58FB">
              <w:rPr>
                <w:sz w:val="20"/>
              </w:rPr>
              <w:t>128.2-134.2</w:t>
            </w:r>
          </w:p>
        </w:tc>
        <w:tc>
          <w:tcPr>
            <w:tcW w:w="708" w:type="dxa"/>
            <w:vAlign w:val="center"/>
          </w:tcPr>
          <w:p w14:paraId="0F46C1FE" w14:textId="77777777" w:rsidR="0045296D" w:rsidRPr="004F58FB" w:rsidRDefault="0045296D" w:rsidP="00101153">
            <w:pPr>
              <w:jc w:val="center"/>
              <w:rPr>
                <w:sz w:val="20"/>
              </w:rPr>
            </w:pPr>
            <w:r w:rsidRPr="004F58FB">
              <w:rPr>
                <w:sz w:val="20"/>
              </w:rPr>
              <w:t>37.3</w:t>
            </w:r>
          </w:p>
        </w:tc>
        <w:tc>
          <w:tcPr>
            <w:tcW w:w="1274" w:type="dxa"/>
            <w:vAlign w:val="center"/>
          </w:tcPr>
          <w:p w14:paraId="288CD895" w14:textId="77777777" w:rsidR="0045296D" w:rsidRPr="004F58FB" w:rsidRDefault="0045296D" w:rsidP="00101153">
            <w:pPr>
              <w:jc w:val="center"/>
              <w:rPr>
                <w:sz w:val="20"/>
              </w:rPr>
            </w:pPr>
            <w:r w:rsidRPr="004F58FB">
              <w:rPr>
                <w:sz w:val="20"/>
              </w:rPr>
              <w:t>36.6-38.0</w:t>
            </w:r>
          </w:p>
        </w:tc>
        <w:tc>
          <w:tcPr>
            <w:tcW w:w="709" w:type="dxa"/>
            <w:vAlign w:val="center"/>
          </w:tcPr>
          <w:p w14:paraId="3E5DA585" w14:textId="77777777" w:rsidR="0045296D" w:rsidRPr="004F58FB" w:rsidRDefault="0045296D" w:rsidP="00101153">
            <w:pPr>
              <w:jc w:val="center"/>
              <w:rPr>
                <w:sz w:val="20"/>
              </w:rPr>
            </w:pPr>
            <w:r w:rsidRPr="004F58FB">
              <w:rPr>
                <w:sz w:val="20"/>
              </w:rPr>
              <w:t>21.8</w:t>
            </w:r>
          </w:p>
        </w:tc>
        <w:tc>
          <w:tcPr>
            <w:tcW w:w="1275" w:type="dxa"/>
            <w:vAlign w:val="center"/>
          </w:tcPr>
          <w:p w14:paraId="29A3AD8B" w14:textId="77777777" w:rsidR="0045296D" w:rsidRPr="004F58FB" w:rsidRDefault="0045296D" w:rsidP="00101153">
            <w:pPr>
              <w:jc w:val="center"/>
              <w:rPr>
                <w:sz w:val="20"/>
              </w:rPr>
            </w:pPr>
            <w:r w:rsidRPr="004F58FB">
              <w:rPr>
                <w:sz w:val="20"/>
              </w:rPr>
              <w:t>21.3-22.3</w:t>
            </w:r>
          </w:p>
        </w:tc>
        <w:tc>
          <w:tcPr>
            <w:tcW w:w="708" w:type="dxa"/>
            <w:vAlign w:val="center"/>
          </w:tcPr>
          <w:p w14:paraId="07457941" w14:textId="77777777" w:rsidR="0045296D" w:rsidRPr="004F58FB" w:rsidRDefault="0045296D" w:rsidP="00101153">
            <w:pPr>
              <w:jc w:val="center"/>
              <w:rPr>
                <w:sz w:val="20"/>
              </w:rPr>
            </w:pPr>
            <w:r w:rsidRPr="004F58FB">
              <w:rPr>
                <w:sz w:val="20"/>
              </w:rPr>
              <w:t>20.9</w:t>
            </w:r>
          </w:p>
        </w:tc>
        <w:tc>
          <w:tcPr>
            <w:tcW w:w="1274" w:type="dxa"/>
            <w:vAlign w:val="center"/>
          </w:tcPr>
          <w:p w14:paraId="0F49583B" w14:textId="77777777" w:rsidR="0045296D" w:rsidRPr="004F58FB" w:rsidRDefault="0045296D" w:rsidP="00101153">
            <w:pPr>
              <w:jc w:val="center"/>
              <w:rPr>
                <w:sz w:val="20"/>
              </w:rPr>
            </w:pPr>
            <w:r w:rsidRPr="004F58FB">
              <w:rPr>
                <w:sz w:val="20"/>
              </w:rPr>
              <w:t>20.4-21.4</w:t>
            </w:r>
          </w:p>
        </w:tc>
        <w:tc>
          <w:tcPr>
            <w:tcW w:w="709" w:type="dxa"/>
            <w:vAlign w:val="center"/>
          </w:tcPr>
          <w:p w14:paraId="0BCA89F5" w14:textId="77777777" w:rsidR="0045296D" w:rsidRPr="004F58FB" w:rsidRDefault="0045296D" w:rsidP="00101153">
            <w:pPr>
              <w:jc w:val="center"/>
              <w:rPr>
                <w:sz w:val="20"/>
              </w:rPr>
            </w:pPr>
            <w:r w:rsidRPr="004F58FB">
              <w:rPr>
                <w:sz w:val="20"/>
              </w:rPr>
              <w:t>19.4</w:t>
            </w:r>
          </w:p>
        </w:tc>
        <w:tc>
          <w:tcPr>
            <w:tcW w:w="1193" w:type="dxa"/>
            <w:vAlign w:val="center"/>
          </w:tcPr>
          <w:p w14:paraId="741B2A28" w14:textId="77777777" w:rsidR="0045296D" w:rsidRPr="004F58FB" w:rsidRDefault="0045296D" w:rsidP="00101153">
            <w:pPr>
              <w:jc w:val="center"/>
              <w:rPr>
                <w:sz w:val="20"/>
              </w:rPr>
            </w:pPr>
            <w:r w:rsidRPr="004F58FB">
              <w:rPr>
                <w:sz w:val="20"/>
              </w:rPr>
              <w:t>18.8-19.9</w:t>
            </w:r>
          </w:p>
        </w:tc>
      </w:tr>
      <w:tr w:rsidR="0045296D" w:rsidRPr="004F58FB" w14:paraId="6FDBD31C" w14:textId="77777777" w:rsidTr="00B55EF2">
        <w:tc>
          <w:tcPr>
            <w:tcW w:w="983" w:type="dxa"/>
            <w:shd w:val="clear" w:color="auto" w:fill="FFFFFF" w:themeFill="background1"/>
            <w:vAlign w:val="center"/>
          </w:tcPr>
          <w:p w14:paraId="4F784549" w14:textId="77777777" w:rsidR="0045296D" w:rsidRPr="004F58FB" w:rsidRDefault="0045296D" w:rsidP="00101153">
            <w:pPr>
              <w:jc w:val="center"/>
              <w:rPr>
                <w:sz w:val="20"/>
              </w:rPr>
            </w:pPr>
            <w:r w:rsidRPr="004F58FB">
              <w:rPr>
                <w:sz w:val="20"/>
              </w:rPr>
              <w:t>2003/04</w:t>
            </w:r>
          </w:p>
        </w:tc>
        <w:tc>
          <w:tcPr>
            <w:tcW w:w="994" w:type="dxa"/>
            <w:vAlign w:val="center"/>
          </w:tcPr>
          <w:p w14:paraId="5406E27A" w14:textId="77777777" w:rsidR="0045296D" w:rsidRPr="004F58FB" w:rsidRDefault="0045296D" w:rsidP="00101153">
            <w:pPr>
              <w:jc w:val="center"/>
              <w:rPr>
                <w:sz w:val="20"/>
              </w:rPr>
            </w:pPr>
            <w:r w:rsidRPr="004F58FB">
              <w:rPr>
                <w:sz w:val="20"/>
              </w:rPr>
              <w:t>39,819</w:t>
            </w:r>
          </w:p>
        </w:tc>
        <w:tc>
          <w:tcPr>
            <w:tcW w:w="858" w:type="dxa"/>
            <w:vAlign w:val="bottom"/>
          </w:tcPr>
          <w:p w14:paraId="272B3DCF" w14:textId="77777777" w:rsidR="0045296D" w:rsidRPr="004F58FB" w:rsidRDefault="0045296D" w:rsidP="00101153">
            <w:pPr>
              <w:jc w:val="center"/>
              <w:rPr>
                <w:sz w:val="20"/>
              </w:rPr>
            </w:pPr>
            <w:r w:rsidRPr="004F58FB">
              <w:rPr>
                <w:sz w:val="20"/>
              </w:rPr>
              <w:t>32.2</w:t>
            </w:r>
          </w:p>
        </w:tc>
        <w:tc>
          <w:tcPr>
            <w:tcW w:w="1007" w:type="dxa"/>
            <w:vAlign w:val="bottom"/>
          </w:tcPr>
          <w:p w14:paraId="40EEFFB9" w14:textId="77777777" w:rsidR="0045296D" w:rsidRPr="004F58FB" w:rsidRDefault="0045296D" w:rsidP="00101153">
            <w:pPr>
              <w:jc w:val="center"/>
              <w:rPr>
                <w:sz w:val="20"/>
              </w:rPr>
            </w:pPr>
            <w:r w:rsidRPr="004F58FB">
              <w:rPr>
                <w:sz w:val="20"/>
              </w:rPr>
              <w:t>31.9-32.5</w:t>
            </w:r>
          </w:p>
        </w:tc>
        <w:tc>
          <w:tcPr>
            <w:tcW w:w="984" w:type="dxa"/>
            <w:vAlign w:val="center"/>
          </w:tcPr>
          <w:p w14:paraId="2BD527A9" w14:textId="77777777" w:rsidR="0045296D" w:rsidRPr="004F58FB" w:rsidRDefault="0045296D" w:rsidP="00101153">
            <w:pPr>
              <w:jc w:val="center"/>
              <w:rPr>
                <w:sz w:val="20"/>
              </w:rPr>
            </w:pPr>
            <w:r w:rsidRPr="004F58FB">
              <w:rPr>
                <w:sz w:val="20"/>
              </w:rPr>
              <w:t>134.2</w:t>
            </w:r>
          </w:p>
        </w:tc>
        <w:tc>
          <w:tcPr>
            <w:tcW w:w="1284" w:type="dxa"/>
            <w:vAlign w:val="center"/>
          </w:tcPr>
          <w:p w14:paraId="2B5F54DD" w14:textId="77777777" w:rsidR="0045296D" w:rsidRPr="004F58FB" w:rsidRDefault="0045296D" w:rsidP="00101153">
            <w:pPr>
              <w:jc w:val="center"/>
              <w:rPr>
                <w:sz w:val="20"/>
              </w:rPr>
            </w:pPr>
            <w:r w:rsidRPr="004F58FB">
              <w:rPr>
                <w:sz w:val="20"/>
              </w:rPr>
              <w:t>131.3-137.2</w:t>
            </w:r>
          </w:p>
        </w:tc>
        <w:tc>
          <w:tcPr>
            <w:tcW w:w="708" w:type="dxa"/>
            <w:vAlign w:val="center"/>
          </w:tcPr>
          <w:p w14:paraId="03476D4B" w14:textId="77777777" w:rsidR="0045296D" w:rsidRPr="004F58FB" w:rsidRDefault="0045296D" w:rsidP="00101153">
            <w:pPr>
              <w:jc w:val="center"/>
              <w:rPr>
                <w:sz w:val="20"/>
              </w:rPr>
            </w:pPr>
            <w:r w:rsidRPr="004F58FB">
              <w:rPr>
                <w:sz w:val="20"/>
              </w:rPr>
              <w:t>41.7</w:t>
            </w:r>
          </w:p>
        </w:tc>
        <w:tc>
          <w:tcPr>
            <w:tcW w:w="1274" w:type="dxa"/>
            <w:vAlign w:val="center"/>
          </w:tcPr>
          <w:p w14:paraId="663882E7" w14:textId="77777777" w:rsidR="0045296D" w:rsidRPr="004F58FB" w:rsidRDefault="0045296D" w:rsidP="00101153">
            <w:pPr>
              <w:jc w:val="center"/>
              <w:rPr>
                <w:sz w:val="20"/>
              </w:rPr>
            </w:pPr>
            <w:r w:rsidRPr="004F58FB">
              <w:rPr>
                <w:sz w:val="20"/>
              </w:rPr>
              <w:t>40.9-42.4</w:t>
            </w:r>
          </w:p>
        </w:tc>
        <w:tc>
          <w:tcPr>
            <w:tcW w:w="709" w:type="dxa"/>
            <w:vAlign w:val="center"/>
          </w:tcPr>
          <w:p w14:paraId="2102BBA7" w14:textId="77777777" w:rsidR="0045296D" w:rsidRPr="004F58FB" w:rsidRDefault="0045296D" w:rsidP="00101153">
            <w:pPr>
              <w:jc w:val="center"/>
              <w:rPr>
                <w:sz w:val="20"/>
              </w:rPr>
            </w:pPr>
            <w:r w:rsidRPr="004F58FB">
              <w:rPr>
                <w:sz w:val="20"/>
              </w:rPr>
              <w:t>23.8</w:t>
            </w:r>
          </w:p>
        </w:tc>
        <w:tc>
          <w:tcPr>
            <w:tcW w:w="1275" w:type="dxa"/>
            <w:vAlign w:val="center"/>
          </w:tcPr>
          <w:p w14:paraId="00E5B716" w14:textId="77777777" w:rsidR="0045296D" w:rsidRPr="004F58FB" w:rsidRDefault="0045296D" w:rsidP="00101153">
            <w:pPr>
              <w:jc w:val="center"/>
              <w:rPr>
                <w:sz w:val="20"/>
              </w:rPr>
            </w:pPr>
            <w:r w:rsidRPr="004F58FB">
              <w:rPr>
                <w:sz w:val="20"/>
              </w:rPr>
              <w:t>23.2-24.3</w:t>
            </w:r>
          </w:p>
        </w:tc>
        <w:tc>
          <w:tcPr>
            <w:tcW w:w="708" w:type="dxa"/>
            <w:vAlign w:val="center"/>
          </w:tcPr>
          <w:p w14:paraId="07AD6A10" w14:textId="77777777" w:rsidR="0045296D" w:rsidRPr="004F58FB" w:rsidRDefault="0045296D" w:rsidP="00101153">
            <w:pPr>
              <w:jc w:val="center"/>
              <w:rPr>
                <w:sz w:val="20"/>
              </w:rPr>
            </w:pPr>
            <w:r w:rsidRPr="004F58FB">
              <w:rPr>
                <w:sz w:val="20"/>
              </w:rPr>
              <w:t>22.1</w:t>
            </w:r>
          </w:p>
        </w:tc>
        <w:tc>
          <w:tcPr>
            <w:tcW w:w="1274" w:type="dxa"/>
            <w:vAlign w:val="center"/>
          </w:tcPr>
          <w:p w14:paraId="22CA9B97" w14:textId="77777777" w:rsidR="0045296D" w:rsidRPr="004F58FB" w:rsidRDefault="0045296D" w:rsidP="00101153">
            <w:pPr>
              <w:jc w:val="center"/>
              <w:rPr>
                <w:sz w:val="20"/>
              </w:rPr>
            </w:pPr>
            <w:r w:rsidRPr="004F58FB">
              <w:rPr>
                <w:sz w:val="20"/>
              </w:rPr>
              <w:t>21.6-22.6</w:t>
            </w:r>
          </w:p>
        </w:tc>
        <w:tc>
          <w:tcPr>
            <w:tcW w:w="709" w:type="dxa"/>
            <w:vAlign w:val="center"/>
          </w:tcPr>
          <w:p w14:paraId="51BFC28A" w14:textId="77777777" w:rsidR="0045296D" w:rsidRPr="004F58FB" w:rsidRDefault="0045296D" w:rsidP="00101153">
            <w:pPr>
              <w:jc w:val="center"/>
              <w:rPr>
                <w:sz w:val="20"/>
              </w:rPr>
            </w:pPr>
            <w:r w:rsidRPr="004F58FB">
              <w:rPr>
                <w:sz w:val="20"/>
              </w:rPr>
              <w:t>21.5</w:t>
            </w:r>
          </w:p>
        </w:tc>
        <w:tc>
          <w:tcPr>
            <w:tcW w:w="1193" w:type="dxa"/>
            <w:vAlign w:val="center"/>
          </w:tcPr>
          <w:p w14:paraId="4496FFB0" w14:textId="77777777" w:rsidR="0045296D" w:rsidRPr="004F58FB" w:rsidRDefault="0045296D" w:rsidP="00101153">
            <w:pPr>
              <w:jc w:val="center"/>
              <w:rPr>
                <w:sz w:val="20"/>
              </w:rPr>
            </w:pPr>
            <w:r w:rsidRPr="004F58FB">
              <w:rPr>
                <w:sz w:val="20"/>
              </w:rPr>
              <w:t>20.9-22.0</w:t>
            </w:r>
          </w:p>
        </w:tc>
      </w:tr>
      <w:tr w:rsidR="0045296D" w:rsidRPr="004F58FB" w14:paraId="11A483B6" w14:textId="77777777" w:rsidTr="00B55EF2">
        <w:tc>
          <w:tcPr>
            <w:tcW w:w="983" w:type="dxa"/>
            <w:shd w:val="clear" w:color="auto" w:fill="FFFFFF" w:themeFill="background1"/>
            <w:vAlign w:val="center"/>
          </w:tcPr>
          <w:p w14:paraId="5F3EC0A5" w14:textId="77777777" w:rsidR="0045296D" w:rsidRPr="004F58FB" w:rsidRDefault="0045296D" w:rsidP="00101153">
            <w:pPr>
              <w:jc w:val="center"/>
              <w:rPr>
                <w:sz w:val="20"/>
              </w:rPr>
            </w:pPr>
            <w:r w:rsidRPr="004F58FB">
              <w:rPr>
                <w:sz w:val="20"/>
              </w:rPr>
              <w:t>2004/05</w:t>
            </w:r>
          </w:p>
        </w:tc>
        <w:tc>
          <w:tcPr>
            <w:tcW w:w="994" w:type="dxa"/>
            <w:vAlign w:val="center"/>
          </w:tcPr>
          <w:p w14:paraId="0571744E" w14:textId="77777777" w:rsidR="0045296D" w:rsidRPr="004F58FB" w:rsidRDefault="0045296D" w:rsidP="00101153">
            <w:pPr>
              <w:jc w:val="center"/>
              <w:rPr>
                <w:sz w:val="20"/>
              </w:rPr>
            </w:pPr>
            <w:r w:rsidRPr="004F58FB">
              <w:rPr>
                <w:sz w:val="20"/>
              </w:rPr>
              <w:t>42,114</w:t>
            </w:r>
          </w:p>
        </w:tc>
        <w:tc>
          <w:tcPr>
            <w:tcW w:w="858" w:type="dxa"/>
            <w:vAlign w:val="bottom"/>
          </w:tcPr>
          <w:p w14:paraId="6C877933" w14:textId="77777777" w:rsidR="0045296D" w:rsidRPr="004F58FB" w:rsidRDefault="0045296D" w:rsidP="00101153">
            <w:pPr>
              <w:jc w:val="center"/>
              <w:rPr>
                <w:sz w:val="20"/>
              </w:rPr>
            </w:pPr>
            <w:r w:rsidRPr="004F58FB">
              <w:rPr>
                <w:sz w:val="20"/>
              </w:rPr>
              <w:t>34.0</w:t>
            </w:r>
          </w:p>
        </w:tc>
        <w:tc>
          <w:tcPr>
            <w:tcW w:w="1007" w:type="dxa"/>
            <w:vAlign w:val="bottom"/>
          </w:tcPr>
          <w:p w14:paraId="24418174" w14:textId="77777777" w:rsidR="0045296D" w:rsidRPr="004F58FB" w:rsidRDefault="0045296D" w:rsidP="00101153">
            <w:pPr>
              <w:jc w:val="center"/>
              <w:rPr>
                <w:sz w:val="20"/>
              </w:rPr>
            </w:pPr>
            <w:r w:rsidRPr="004F58FB">
              <w:rPr>
                <w:sz w:val="20"/>
              </w:rPr>
              <w:t>33.7-34.3</w:t>
            </w:r>
          </w:p>
        </w:tc>
        <w:tc>
          <w:tcPr>
            <w:tcW w:w="984" w:type="dxa"/>
            <w:vAlign w:val="center"/>
          </w:tcPr>
          <w:p w14:paraId="00101696" w14:textId="77777777" w:rsidR="0045296D" w:rsidRPr="004F58FB" w:rsidRDefault="0045296D" w:rsidP="00101153">
            <w:pPr>
              <w:jc w:val="center"/>
              <w:rPr>
                <w:sz w:val="20"/>
              </w:rPr>
            </w:pPr>
            <w:r w:rsidRPr="004F58FB">
              <w:rPr>
                <w:sz w:val="20"/>
              </w:rPr>
              <w:t>134.4</w:t>
            </w:r>
          </w:p>
        </w:tc>
        <w:tc>
          <w:tcPr>
            <w:tcW w:w="1284" w:type="dxa"/>
            <w:vAlign w:val="center"/>
          </w:tcPr>
          <w:p w14:paraId="043F2AFF" w14:textId="77777777" w:rsidR="0045296D" w:rsidRPr="004F58FB" w:rsidRDefault="0045296D" w:rsidP="00101153">
            <w:pPr>
              <w:jc w:val="center"/>
              <w:rPr>
                <w:sz w:val="20"/>
              </w:rPr>
            </w:pPr>
            <w:r w:rsidRPr="004F58FB">
              <w:rPr>
                <w:sz w:val="20"/>
              </w:rPr>
              <w:t>131.4-137.3</w:t>
            </w:r>
          </w:p>
        </w:tc>
        <w:tc>
          <w:tcPr>
            <w:tcW w:w="708" w:type="dxa"/>
            <w:vAlign w:val="center"/>
          </w:tcPr>
          <w:p w14:paraId="06613C74" w14:textId="77777777" w:rsidR="0045296D" w:rsidRPr="004F58FB" w:rsidRDefault="0045296D" w:rsidP="00101153">
            <w:pPr>
              <w:jc w:val="center"/>
              <w:rPr>
                <w:sz w:val="20"/>
              </w:rPr>
            </w:pPr>
            <w:r w:rsidRPr="004F58FB">
              <w:rPr>
                <w:sz w:val="20"/>
              </w:rPr>
              <w:t>44.9</w:t>
            </w:r>
          </w:p>
        </w:tc>
        <w:tc>
          <w:tcPr>
            <w:tcW w:w="1274" w:type="dxa"/>
            <w:vAlign w:val="center"/>
          </w:tcPr>
          <w:p w14:paraId="5B58D7AB" w14:textId="77777777" w:rsidR="0045296D" w:rsidRPr="004F58FB" w:rsidRDefault="0045296D" w:rsidP="00101153">
            <w:pPr>
              <w:jc w:val="center"/>
              <w:rPr>
                <w:sz w:val="20"/>
              </w:rPr>
            </w:pPr>
            <w:r w:rsidRPr="004F58FB">
              <w:rPr>
                <w:sz w:val="20"/>
              </w:rPr>
              <w:t>44.1-45.6</w:t>
            </w:r>
          </w:p>
        </w:tc>
        <w:tc>
          <w:tcPr>
            <w:tcW w:w="709" w:type="dxa"/>
            <w:vAlign w:val="center"/>
          </w:tcPr>
          <w:p w14:paraId="7A56A53C" w14:textId="77777777" w:rsidR="0045296D" w:rsidRPr="004F58FB" w:rsidRDefault="0045296D" w:rsidP="00101153">
            <w:pPr>
              <w:jc w:val="center"/>
              <w:rPr>
                <w:sz w:val="20"/>
              </w:rPr>
            </w:pPr>
            <w:r w:rsidRPr="004F58FB">
              <w:rPr>
                <w:sz w:val="20"/>
              </w:rPr>
              <w:t>25.0</w:t>
            </w:r>
          </w:p>
        </w:tc>
        <w:tc>
          <w:tcPr>
            <w:tcW w:w="1275" w:type="dxa"/>
            <w:vAlign w:val="center"/>
          </w:tcPr>
          <w:p w14:paraId="690DEEEC" w14:textId="77777777" w:rsidR="0045296D" w:rsidRPr="004F58FB" w:rsidRDefault="0045296D" w:rsidP="00101153">
            <w:pPr>
              <w:jc w:val="center"/>
              <w:rPr>
                <w:sz w:val="20"/>
              </w:rPr>
            </w:pPr>
            <w:r w:rsidRPr="004F58FB">
              <w:rPr>
                <w:sz w:val="20"/>
              </w:rPr>
              <w:t>24.4-25.5</w:t>
            </w:r>
          </w:p>
        </w:tc>
        <w:tc>
          <w:tcPr>
            <w:tcW w:w="708" w:type="dxa"/>
            <w:vAlign w:val="center"/>
          </w:tcPr>
          <w:p w14:paraId="5693C4F3" w14:textId="77777777" w:rsidR="0045296D" w:rsidRPr="004F58FB" w:rsidRDefault="0045296D" w:rsidP="00101153">
            <w:pPr>
              <w:jc w:val="center"/>
              <w:rPr>
                <w:sz w:val="20"/>
              </w:rPr>
            </w:pPr>
            <w:r w:rsidRPr="004F58FB">
              <w:rPr>
                <w:sz w:val="20"/>
              </w:rPr>
              <w:t>23.3</w:t>
            </w:r>
          </w:p>
        </w:tc>
        <w:tc>
          <w:tcPr>
            <w:tcW w:w="1274" w:type="dxa"/>
            <w:vAlign w:val="center"/>
          </w:tcPr>
          <w:p w14:paraId="7DF789B9" w14:textId="77777777" w:rsidR="0045296D" w:rsidRPr="004F58FB" w:rsidRDefault="0045296D" w:rsidP="00101153">
            <w:pPr>
              <w:jc w:val="center"/>
              <w:rPr>
                <w:sz w:val="20"/>
              </w:rPr>
            </w:pPr>
            <w:r w:rsidRPr="004F58FB">
              <w:rPr>
                <w:sz w:val="20"/>
              </w:rPr>
              <w:t>22.8-23.8</w:t>
            </w:r>
          </w:p>
        </w:tc>
        <w:tc>
          <w:tcPr>
            <w:tcW w:w="709" w:type="dxa"/>
            <w:vAlign w:val="center"/>
          </w:tcPr>
          <w:p w14:paraId="1C6B6A2E" w14:textId="77777777" w:rsidR="0045296D" w:rsidRPr="004F58FB" w:rsidRDefault="0045296D" w:rsidP="00101153">
            <w:pPr>
              <w:jc w:val="center"/>
              <w:rPr>
                <w:sz w:val="20"/>
              </w:rPr>
            </w:pPr>
            <w:r w:rsidRPr="004F58FB">
              <w:rPr>
                <w:sz w:val="20"/>
              </w:rPr>
              <w:t>22.9</w:t>
            </w:r>
          </w:p>
        </w:tc>
        <w:tc>
          <w:tcPr>
            <w:tcW w:w="1193" w:type="dxa"/>
            <w:vAlign w:val="center"/>
          </w:tcPr>
          <w:p w14:paraId="5FD536CF" w14:textId="77777777" w:rsidR="0045296D" w:rsidRPr="004F58FB" w:rsidRDefault="0045296D" w:rsidP="00101153">
            <w:pPr>
              <w:jc w:val="center"/>
              <w:rPr>
                <w:sz w:val="20"/>
              </w:rPr>
            </w:pPr>
            <w:r w:rsidRPr="004F58FB">
              <w:rPr>
                <w:sz w:val="20"/>
              </w:rPr>
              <w:t>22.3-23.4</w:t>
            </w:r>
          </w:p>
        </w:tc>
      </w:tr>
      <w:tr w:rsidR="0045296D" w:rsidRPr="004F58FB" w14:paraId="76094A5C" w14:textId="77777777" w:rsidTr="00B55EF2">
        <w:tc>
          <w:tcPr>
            <w:tcW w:w="983" w:type="dxa"/>
            <w:shd w:val="clear" w:color="auto" w:fill="FFFFFF" w:themeFill="background1"/>
            <w:vAlign w:val="center"/>
          </w:tcPr>
          <w:p w14:paraId="6F5D8ECB" w14:textId="77777777" w:rsidR="0045296D" w:rsidRPr="004F58FB" w:rsidRDefault="0045296D" w:rsidP="00101153">
            <w:pPr>
              <w:jc w:val="center"/>
              <w:rPr>
                <w:sz w:val="20"/>
              </w:rPr>
            </w:pPr>
            <w:r w:rsidRPr="004F58FB">
              <w:rPr>
                <w:sz w:val="20"/>
              </w:rPr>
              <w:t>2005/06</w:t>
            </w:r>
          </w:p>
        </w:tc>
        <w:tc>
          <w:tcPr>
            <w:tcW w:w="994" w:type="dxa"/>
            <w:vAlign w:val="center"/>
          </w:tcPr>
          <w:p w14:paraId="733BEBFE" w14:textId="77777777" w:rsidR="0045296D" w:rsidRPr="004F58FB" w:rsidRDefault="0045296D" w:rsidP="00101153">
            <w:pPr>
              <w:jc w:val="center"/>
              <w:rPr>
                <w:sz w:val="20"/>
              </w:rPr>
            </w:pPr>
            <w:r w:rsidRPr="004F58FB">
              <w:rPr>
                <w:sz w:val="20"/>
              </w:rPr>
              <w:t>45,974</w:t>
            </w:r>
          </w:p>
        </w:tc>
        <w:tc>
          <w:tcPr>
            <w:tcW w:w="858" w:type="dxa"/>
            <w:vAlign w:val="bottom"/>
          </w:tcPr>
          <w:p w14:paraId="5CD95EFD" w14:textId="77777777" w:rsidR="0045296D" w:rsidRPr="004F58FB" w:rsidRDefault="0045296D" w:rsidP="00101153">
            <w:pPr>
              <w:jc w:val="center"/>
              <w:rPr>
                <w:sz w:val="20"/>
              </w:rPr>
            </w:pPr>
            <w:r w:rsidRPr="004F58FB">
              <w:rPr>
                <w:sz w:val="20"/>
              </w:rPr>
              <w:t>37.1</w:t>
            </w:r>
          </w:p>
        </w:tc>
        <w:tc>
          <w:tcPr>
            <w:tcW w:w="1007" w:type="dxa"/>
            <w:vAlign w:val="bottom"/>
          </w:tcPr>
          <w:p w14:paraId="1A1E0985" w14:textId="77777777" w:rsidR="0045296D" w:rsidRPr="004F58FB" w:rsidRDefault="0045296D" w:rsidP="00101153">
            <w:pPr>
              <w:jc w:val="center"/>
              <w:rPr>
                <w:sz w:val="20"/>
              </w:rPr>
            </w:pPr>
            <w:r w:rsidRPr="004F58FB">
              <w:rPr>
                <w:sz w:val="20"/>
              </w:rPr>
              <w:t>36.7-37.4</w:t>
            </w:r>
          </w:p>
        </w:tc>
        <w:tc>
          <w:tcPr>
            <w:tcW w:w="984" w:type="dxa"/>
            <w:vAlign w:val="center"/>
          </w:tcPr>
          <w:p w14:paraId="0D600597" w14:textId="77777777" w:rsidR="0045296D" w:rsidRPr="004F58FB" w:rsidRDefault="0045296D" w:rsidP="00101153">
            <w:pPr>
              <w:jc w:val="center"/>
              <w:rPr>
                <w:sz w:val="20"/>
              </w:rPr>
            </w:pPr>
            <w:r w:rsidRPr="004F58FB">
              <w:rPr>
                <w:sz w:val="20"/>
              </w:rPr>
              <w:t>141.9</w:t>
            </w:r>
          </w:p>
        </w:tc>
        <w:tc>
          <w:tcPr>
            <w:tcW w:w="1284" w:type="dxa"/>
            <w:vAlign w:val="center"/>
          </w:tcPr>
          <w:p w14:paraId="37C33644" w14:textId="77777777" w:rsidR="0045296D" w:rsidRPr="004F58FB" w:rsidRDefault="0045296D" w:rsidP="00101153">
            <w:pPr>
              <w:jc w:val="center"/>
              <w:rPr>
                <w:sz w:val="20"/>
              </w:rPr>
            </w:pPr>
            <w:r w:rsidRPr="004F58FB">
              <w:rPr>
                <w:sz w:val="20"/>
              </w:rPr>
              <w:t>138.9-144.9</w:t>
            </w:r>
          </w:p>
        </w:tc>
        <w:tc>
          <w:tcPr>
            <w:tcW w:w="708" w:type="dxa"/>
            <w:vAlign w:val="center"/>
          </w:tcPr>
          <w:p w14:paraId="5705A252" w14:textId="77777777" w:rsidR="0045296D" w:rsidRPr="004F58FB" w:rsidRDefault="0045296D" w:rsidP="00101153">
            <w:pPr>
              <w:jc w:val="center"/>
              <w:rPr>
                <w:sz w:val="20"/>
              </w:rPr>
            </w:pPr>
            <w:r w:rsidRPr="004F58FB">
              <w:rPr>
                <w:sz w:val="20"/>
              </w:rPr>
              <w:t>48.4</w:t>
            </w:r>
          </w:p>
        </w:tc>
        <w:tc>
          <w:tcPr>
            <w:tcW w:w="1274" w:type="dxa"/>
            <w:vAlign w:val="center"/>
          </w:tcPr>
          <w:p w14:paraId="0E3118E8" w14:textId="77777777" w:rsidR="0045296D" w:rsidRPr="004F58FB" w:rsidRDefault="0045296D" w:rsidP="00101153">
            <w:pPr>
              <w:jc w:val="center"/>
              <w:rPr>
                <w:sz w:val="20"/>
              </w:rPr>
            </w:pPr>
            <w:r w:rsidRPr="004F58FB">
              <w:rPr>
                <w:sz w:val="20"/>
              </w:rPr>
              <w:t>47.6-49.2</w:t>
            </w:r>
          </w:p>
        </w:tc>
        <w:tc>
          <w:tcPr>
            <w:tcW w:w="709" w:type="dxa"/>
            <w:vAlign w:val="center"/>
          </w:tcPr>
          <w:p w14:paraId="0C952C17" w14:textId="77777777" w:rsidR="0045296D" w:rsidRPr="004F58FB" w:rsidRDefault="0045296D" w:rsidP="00101153">
            <w:pPr>
              <w:jc w:val="center"/>
              <w:rPr>
                <w:sz w:val="20"/>
              </w:rPr>
            </w:pPr>
            <w:r w:rsidRPr="004F58FB">
              <w:rPr>
                <w:sz w:val="20"/>
              </w:rPr>
              <w:t>27.8</w:t>
            </w:r>
          </w:p>
        </w:tc>
        <w:tc>
          <w:tcPr>
            <w:tcW w:w="1275" w:type="dxa"/>
            <w:vAlign w:val="center"/>
          </w:tcPr>
          <w:p w14:paraId="51C91D7C" w14:textId="77777777" w:rsidR="0045296D" w:rsidRPr="004F58FB" w:rsidRDefault="0045296D" w:rsidP="00101153">
            <w:pPr>
              <w:jc w:val="center"/>
              <w:rPr>
                <w:sz w:val="20"/>
              </w:rPr>
            </w:pPr>
            <w:r w:rsidRPr="004F58FB">
              <w:rPr>
                <w:sz w:val="20"/>
              </w:rPr>
              <w:t>27.3-28.4</w:t>
            </w:r>
          </w:p>
        </w:tc>
        <w:tc>
          <w:tcPr>
            <w:tcW w:w="708" w:type="dxa"/>
            <w:vAlign w:val="center"/>
          </w:tcPr>
          <w:p w14:paraId="2B7D018E" w14:textId="77777777" w:rsidR="0045296D" w:rsidRPr="004F58FB" w:rsidRDefault="0045296D" w:rsidP="00101153">
            <w:pPr>
              <w:jc w:val="center"/>
              <w:rPr>
                <w:sz w:val="20"/>
              </w:rPr>
            </w:pPr>
            <w:r w:rsidRPr="004F58FB">
              <w:rPr>
                <w:sz w:val="20"/>
              </w:rPr>
              <w:t>25.4</w:t>
            </w:r>
          </w:p>
        </w:tc>
        <w:tc>
          <w:tcPr>
            <w:tcW w:w="1274" w:type="dxa"/>
            <w:vAlign w:val="center"/>
          </w:tcPr>
          <w:p w14:paraId="75B16073" w14:textId="77777777" w:rsidR="0045296D" w:rsidRPr="004F58FB" w:rsidRDefault="0045296D" w:rsidP="00101153">
            <w:pPr>
              <w:jc w:val="center"/>
              <w:rPr>
                <w:sz w:val="20"/>
              </w:rPr>
            </w:pPr>
            <w:r w:rsidRPr="004F58FB">
              <w:rPr>
                <w:sz w:val="20"/>
              </w:rPr>
              <w:t>24.9-26.0</w:t>
            </w:r>
          </w:p>
        </w:tc>
        <w:tc>
          <w:tcPr>
            <w:tcW w:w="709" w:type="dxa"/>
            <w:vAlign w:val="center"/>
          </w:tcPr>
          <w:p w14:paraId="30CE2100" w14:textId="77777777" w:rsidR="0045296D" w:rsidRPr="004F58FB" w:rsidRDefault="0045296D" w:rsidP="00101153">
            <w:pPr>
              <w:jc w:val="center"/>
              <w:rPr>
                <w:sz w:val="20"/>
              </w:rPr>
            </w:pPr>
            <w:r w:rsidRPr="004F58FB">
              <w:rPr>
                <w:sz w:val="20"/>
              </w:rPr>
              <w:t>25.5</w:t>
            </w:r>
          </w:p>
        </w:tc>
        <w:tc>
          <w:tcPr>
            <w:tcW w:w="1193" w:type="dxa"/>
            <w:vAlign w:val="center"/>
          </w:tcPr>
          <w:p w14:paraId="6ED4D557" w14:textId="77777777" w:rsidR="0045296D" w:rsidRPr="004F58FB" w:rsidRDefault="0045296D" w:rsidP="00101153">
            <w:pPr>
              <w:jc w:val="center"/>
              <w:rPr>
                <w:sz w:val="20"/>
              </w:rPr>
            </w:pPr>
            <w:r w:rsidRPr="004F58FB">
              <w:rPr>
                <w:sz w:val="20"/>
              </w:rPr>
              <w:t>24.9-26.1</w:t>
            </w:r>
          </w:p>
        </w:tc>
      </w:tr>
      <w:tr w:rsidR="0045296D" w:rsidRPr="004F58FB" w14:paraId="1FADD513" w14:textId="77777777" w:rsidTr="00B55EF2">
        <w:tc>
          <w:tcPr>
            <w:tcW w:w="983" w:type="dxa"/>
            <w:shd w:val="clear" w:color="auto" w:fill="FFFFFF" w:themeFill="background1"/>
            <w:vAlign w:val="center"/>
          </w:tcPr>
          <w:p w14:paraId="5D76B104" w14:textId="77777777" w:rsidR="0045296D" w:rsidRPr="004F58FB" w:rsidRDefault="0045296D" w:rsidP="00101153">
            <w:pPr>
              <w:jc w:val="center"/>
              <w:rPr>
                <w:sz w:val="20"/>
              </w:rPr>
            </w:pPr>
            <w:r w:rsidRPr="004F58FB">
              <w:rPr>
                <w:sz w:val="20"/>
              </w:rPr>
              <w:t>2006/07</w:t>
            </w:r>
          </w:p>
        </w:tc>
        <w:tc>
          <w:tcPr>
            <w:tcW w:w="994" w:type="dxa"/>
            <w:vAlign w:val="center"/>
          </w:tcPr>
          <w:p w14:paraId="2D71E190" w14:textId="77777777" w:rsidR="0045296D" w:rsidRPr="004F58FB" w:rsidRDefault="0045296D" w:rsidP="00101153">
            <w:pPr>
              <w:jc w:val="center"/>
              <w:rPr>
                <w:sz w:val="20"/>
              </w:rPr>
            </w:pPr>
            <w:r w:rsidRPr="004F58FB">
              <w:rPr>
                <w:sz w:val="20"/>
              </w:rPr>
              <w:t>49,285</w:t>
            </w:r>
          </w:p>
        </w:tc>
        <w:tc>
          <w:tcPr>
            <w:tcW w:w="858" w:type="dxa"/>
            <w:vAlign w:val="bottom"/>
          </w:tcPr>
          <w:p w14:paraId="04E71580" w14:textId="77777777" w:rsidR="0045296D" w:rsidRPr="004F58FB" w:rsidRDefault="0045296D" w:rsidP="00101153">
            <w:pPr>
              <w:jc w:val="center"/>
              <w:rPr>
                <w:sz w:val="20"/>
              </w:rPr>
            </w:pPr>
            <w:r w:rsidRPr="004F58FB">
              <w:rPr>
                <w:sz w:val="20"/>
              </w:rPr>
              <w:t>39.7</w:t>
            </w:r>
          </w:p>
        </w:tc>
        <w:tc>
          <w:tcPr>
            <w:tcW w:w="1007" w:type="dxa"/>
            <w:vAlign w:val="bottom"/>
          </w:tcPr>
          <w:p w14:paraId="30308E37" w14:textId="77777777" w:rsidR="0045296D" w:rsidRPr="004F58FB" w:rsidRDefault="0045296D" w:rsidP="00101153">
            <w:pPr>
              <w:jc w:val="center"/>
              <w:rPr>
                <w:sz w:val="20"/>
              </w:rPr>
            </w:pPr>
            <w:r w:rsidRPr="004F58FB">
              <w:rPr>
                <w:sz w:val="20"/>
              </w:rPr>
              <w:t>39.3-40.0</w:t>
            </w:r>
          </w:p>
        </w:tc>
        <w:tc>
          <w:tcPr>
            <w:tcW w:w="984" w:type="dxa"/>
            <w:vAlign w:val="center"/>
          </w:tcPr>
          <w:p w14:paraId="51CCAF18" w14:textId="77777777" w:rsidR="0045296D" w:rsidRPr="004F58FB" w:rsidRDefault="0045296D" w:rsidP="00101153">
            <w:pPr>
              <w:jc w:val="center"/>
              <w:rPr>
                <w:sz w:val="20"/>
              </w:rPr>
            </w:pPr>
            <w:r w:rsidRPr="004F58FB">
              <w:rPr>
                <w:sz w:val="20"/>
              </w:rPr>
              <w:t>158.9</w:t>
            </w:r>
          </w:p>
        </w:tc>
        <w:tc>
          <w:tcPr>
            <w:tcW w:w="1284" w:type="dxa"/>
            <w:vAlign w:val="center"/>
          </w:tcPr>
          <w:p w14:paraId="346600C3" w14:textId="77777777" w:rsidR="0045296D" w:rsidRPr="004F58FB" w:rsidRDefault="0045296D" w:rsidP="00101153">
            <w:pPr>
              <w:jc w:val="center"/>
              <w:rPr>
                <w:sz w:val="20"/>
              </w:rPr>
            </w:pPr>
            <w:r w:rsidRPr="004F58FB">
              <w:rPr>
                <w:sz w:val="20"/>
              </w:rPr>
              <w:t>155.8-162.0</w:t>
            </w:r>
          </w:p>
        </w:tc>
        <w:tc>
          <w:tcPr>
            <w:tcW w:w="708" w:type="dxa"/>
            <w:vAlign w:val="center"/>
          </w:tcPr>
          <w:p w14:paraId="483818E6" w14:textId="77777777" w:rsidR="0045296D" w:rsidRPr="004F58FB" w:rsidRDefault="0045296D" w:rsidP="00101153">
            <w:pPr>
              <w:jc w:val="center"/>
              <w:rPr>
                <w:sz w:val="20"/>
              </w:rPr>
            </w:pPr>
            <w:r w:rsidRPr="004F58FB">
              <w:rPr>
                <w:sz w:val="20"/>
              </w:rPr>
              <w:t>50.5</w:t>
            </w:r>
          </w:p>
        </w:tc>
        <w:tc>
          <w:tcPr>
            <w:tcW w:w="1274" w:type="dxa"/>
            <w:vAlign w:val="center"/>
          </w:tcPr>
          <w:p w14:paraId="2B200426" w14:textId="77777777" w:rsidR="0045296D" w:rsidRPr="004F58FB" w:rsidRDefault="0045296D" w:rsidP="00101153">
            <w:pPr>
              <w:jc w:val="center"/>
              <w:rPr>
                <w:sz w:val="20"/>
              </w:rPr>
            </w:pPr>
            <w:r w:rsidRPr="004F58FB">
              <w:rPr>
                <w:sz w:val="20"/>
              </w:rPr>
              <w:t>49.7-51.3</w:t>
            </w:r>
          </w:p>
        </w:tc>
        <w:tc>
          <w:tcPr>
            <w:tcW w:w="709" w:type="dxa"/>
            <w:vAlign w:val="center"/>
          </w:tcPr>
          <w:p w14:paraId="064C026B" w14:textId="77777777" w:rsidR="0045296D" w:rsidRPr="004F58FB" w:rsidRDefault="0045296D" w:rsidP="00101153">
            <w:pPr>
              <w:jc w:val="center"/>
              <w:rPr>
                <w:sz w:val="20"/>
              </w:rPr>
            </w:pPr>
            <w:r w:rsidRPr="004F58FB">
              <w:rPr>
                <w:sz w:val="20"/>
              </w:rPr>
              <w:t>30.2</w:t>
            </w:r>
          </w:p>
        </w:tc>
        <w:tc>
          <w:tcPr>
            <w:tcW w:w="1275" w:type="dxa"/>
            <w:vAlign w:val="center"/>
          </w:tcPr>
          <w:p w14:paraId="2D0589D4" w14:textId="77777777" w:rsidR="0045296D" w:rsidRPr="004F58FB" w:rsidRDefault="0045296D" w:rsidP="00101153">
            <w:pPr>
              <w:jc w:val="center"/>
              <w:rPr>
                <w:sz w:val="20"/>
              </w:rPr>
            </w:pPr>
            <w:r w:rsidRPr="004F58FB">
              <w:rPr>
                <w:sz w:val="20"/>
              </w:rPr>
              <w:t>29.6-30.8</w:t>
            </w:r>
          </w:p>
        </w:tc>
        <w:tc>
          <w:tcPr>
            <w:tcW w:w="708" w:type="dxa"/>
            <w:vAlign w:val="center"/>
          </w:tcPr>
          <w:p w14:paraId="48856461" w14:textId="77777777" w:rsidR="0045296D" w:rsidRPr="004F58FB" w:rsidRDefault="0045296D" w:rsidP="00101153">
            <w:pPr>
              <w:jc w:val="center"/>
              <w:rPr>
                <w:sz w:val="20"/>
              </w:rPr>
            </w:pPr>
            <w:r w:rsidRPr="004F58FB">
              <w:rPr>
                <w:sz w:val="20"/>
              </w:rPr>
              <w:t>26.3</w:t>
            </w:r>
          </w:p>
        </w:tc>
        <w:tc>
          <w:tcPr>
            <w:tcW w:w="1274" w:type="dxa"/>
            <w:vAlign w:val="center"/>
          </w:tcPr>
          <w:p w14:paraId="4068B953" w14:textId="77777777" w:rsidR="0045296D" w:rsidRPr="004F58FB" w:rsidRDefault="0045296D" w:rsidP="00101153">
            <w:pPr>
              <w:jc w:val="center"/>
              <w:rPr>
                <w:sz w:val="20"/>
              </w:rPr>
            </w:pPr>
            <w:r w:rsidRPr="004F58FB">
              <w:rPr>
                <w:sz w:val="20"/>
              </w:rPr>
              <w:t>25.7-26.9</w:t>
            </w:r>
          </w:p>
        </w:tc>
        <w:tc>
          <w:tcPr>
            <w:tcW w:w="709" w:type="dxa"/>
            <w:vAlign w:val="center"/>
          </w:tcPr>
          <w:p w14:paraId="0C9A8810" w14:textId="77777777" w:rsidR="0045296D" w:rsidRPr="004F58FB" w:rsidRDefault="0045296D" w:rsidP="00101153">
            <w:pPr>
              <w:jc w:val="center"/>
              <w:rPr>
                <w:sz w:val="20"/>
              </w:rPr>
            </w:pPr>
            <w:r w:rsidRPr="004F58FB">
              <w:rPr>
                <w:sz w:val="20"/>
              </w:rPr>
              <w:t>26.8</w:t>
            </w:r>
          </w:p>
        </w:tc>
        <w:tc>
          <w:tcPr>
            <w:tcW w:w="1193" w:type="dxa"/>
            <w:vAlign w:val="center"/>
          </w:tcPr>
          <w:p w14:paraId="1F62784D" w14:textId="77777777" w:rsidR="0045296D" w:rsidRPr="004F58FB" w:rsidRDefault="0045296D" w:rsidP="00101153">
            <w:pPr>
              <w:jc w:val="center"/>
              <w:rPr>
                <w:sz w:val="20"/>
              </w:rPr>
            </w:pPr>
            <w:r w:rsidRPr="004F58FB">
              <w:rPr>
                <w:sz w:val="20"/>
              </w:rPr>
              <w:t>26.1-27.4</w:t>
            </w:r>
          </w:p>
        </w:tc>
      </w:tr>
      <w:tr w:rsidR="0045296D" w:rsidRPr="004F58FB" w14:paraId="24B1D3E9" w14:textId="77777777" w:rsidTr="00B55EF2">
        <w:tc>
          <w:tcPr>
            <w:tcW w:w="983" w:type="dxa"/>
            <w:shd w:val="clear" w:color="auto" w:fill="FFFFFF" w:themeFill="background1"/>
            <w:vAlign w:val="center"/>
          </w:tcPr>
          <w:p w14:paraId="6AD40F18" w14:textId="77777777" w:rsidR="0045296D" w:rsidRPr="004F58FB" w:rsidRDefault="0045296D" w:rsidP="00101153">
            <w:pPr>
              <w:jc w:val="center"/>
              <w:rPr>
                <w:sz w:val="20"/>
              </w:rPr>
            </w:pPr>
            <w:r w:rsidRPr="004F58FB">
              <w:rPr>
                <w:sz w:val="20"/>
              </w:rPr>
              <w:t>2007/08</w:t>
            </w:r>
          </w:p>
        </w:tc>
        <w:tc>
          <w:tcPr>
            <w:tcW w:w="994" w:type="dxa"/>
            <w:vAlign w:val="center"/>
          </w:tcPr>
          <w:p w14:paraId="6453F9B6" w14:textId="77777777" w:rsidR="0045296D" w:rsidRPr="004F58FB" w:rsidRDefault="0045296D" w:rsidP="00101153">
            <w:pPr>
              <w:jc w:val="center"/>
              <w:rPr>
                <w:sz w:val="20"/>
              </w:rPr>
            </w:pPr>
            <w:r w:rsidRPr="004F58FB">
              <w:rPr>
                <w:sz w:val="20"/>
              </w:rPr>
              <w:t>52,633</w:t>
            </w:r>
          </w:p>
        </w:tc>
        <w:tc>
          <w:tcPr>
            <w:tcW w:w="858" w:type="dxa"/>
            <w:vAlign w:val="bottom"/>
          </w:tcPr>
          <w:p w14:paraId="049FADD6" w14:textId="77777777" w:rsidR="0045296D" w:rsidRPr="004F58FB" w:rsidRDefault="0045296D" w:rsidP="00101153">
            <w:pPr>
              <w:jc w:val="center"/>
              <w:rPr>
                <w:sz w:val="20"/>
              </w:rPr>
            </w:pPr>
            <w:r w:rsidRPr="004F58FB">
              <w:rPr>
                <w:sz w:val="20"/>
              </w:rPr>
              <w:t>42.2</w:t>
            </w:r>
          </w:p>
        </w:tc>
        <w:tc>
          <w:tcPr>
            <w:tcW w:w="1007" w:type="dxa"/>
            <w:vAlign w:val="bottom"/>
          </w:tcPr>
          <w:p w14:paraId="7CDCA1BC" w14:textId="77777777" w:rsidR="0045296D" w:rsidRPr="004F58FB" w:rsidRDefault="0045296D" w:rsidP="00101153">
            <w:pPr>
              <w:jc w:val="center"/>
              <w:rPr>
                <w:sz w:val="20"/>
              </w:rPr>
            </w:pPr>
            <w:r w:rsidRPr="004F58FB">
              <w:rPr>
                <w:sz w:val="20"/>
              </w:rPr>
              <w:t>41.8-42.5</w:t>
            </w:r>
          </w:p>
        </w:tc>
        <w:tc>
          <w:tcPr>
            <w:tcW w:w="984" w:type="dxa"/>
            <w:vAlign w:val="center"/>
          </w:tcPr>
          <w:p w14:paraId="3735B5F0" w14:textId="77777777" w:rsidR="0045296D" w:rsidRPr="004F58FB" w:rsidRDefault="0045296D" w:rsidP="00101153">
            <w:pPr>
              <w:jc w:val="center"/>
              <w:rPr>
                <w:sz w:val="20"/>
              </w:rPr>
            </w:pPr>
            <w:r w:rsidRPr="004F58FB">
              <w:rPr>
                <w:sz w:val="20"/>
              </w:rPr>
              <w:t>158.7</w:t>
            </w:r>
          </w:p>
        </w:tc>
        <w:tc>
          <w:tcPr>
            <w:tcW w:w="1284" w:type="dxa"/>
            <w:vAlign w:val="center"/>
          </w:tcPr>
          <w:p w14:paraId="22918FC8" w14:textId="77777777" w:rsidR="0045296D" w:rsidRPr="004F58FB" w:rsidRDefault="0045296D" w:rsidP="00101153">
            <w:pPr>
              <w:jc w:val="center"/>
              <w:rPr>
                <w:sz w:val="20"/>
              </w:rPr>
            </w:pPr>
            <w:r w:rsidRPr="004F58FB">
              <w:rPr>
                <w:sz w:val="20"/>
              </w:rPr>
              <w:t>155.7-161.8</w:t>
            </w:r>
          </w:p>
        </w:tc>
        <w:tc>
          <w:tcPr>
            <w:tcW w:w="708" w:type="dxa"/>
            <w:vAlign w:val="center"/>
          </w:tcPr>
          <w:p w14:paraId="4545AC18" w14:textId="77777777" w:rsidR="0045296D" w:rsidRPr="004F58FB" w:rsidRDefault="0045296D" w:rsidP="00101153">
            <w:pPr>
              <w:jc w:val="center"/>
              <w:rPr>
                <w:sz w:val="20"/>
              </w:rPr>
            </w:pPr>
            <w:r w:rsidRPr="004F58FB">
              <w:rPr>
                <w:sz w:val="20"/>
              </w:rPr>
              <w:t>52.9</w:t>
            </w:r>
          </w:p>
        </w:tc>
        <w:tc>
          <w:tcPr>
            <w:tcW w:w="1274" w:type="dxa"/>
            <w:vAlign w:val="center"/>
          </w:tcPr>
          <w:p w14:paraId="1CE7F6A7" w14:textId="77777777" w:rsidR="0045296D" w:rsidRPr="004F58FB" w:rsidRDefault="0045296D" w:rsidP="00101153">
            <w:pPr>
              <w:jc w:val="center"/>
              <w:rPr>
                <w:sz w:val="20"/>
              </w:rPr>
            </w:pPr>
            <w:r w:rsidRPr="004F58FB">
              <w:rPr>
                <w:sz w:val="20"/>
              </w:rPr>
              <w:t>52.0-53.7</w:t>
            </w:r>
          </w:p>
        </w:tc>
        <w:tc>
          <w:tcPr>
            <w:tcW w:w="709" w:type="dxa"/>
            <w:vAlign w:val="center"/>
          </w:tcPr>
          <w:p w14:paraId="09EE27A8" w14:textId="77777777" w:rsidR="0045296D" w:rsidRPr="004F58FB" w:rsidRDefault="0045296D" w:rsidP="00101153">
            <w:pPr>
              <w:jc w:val="center"/>
              <w:rPr>
                <w:sz w:val="20"/>
              </w:rPr>
            </w:pPr>
            <w:r w:rsidRPr="004F58FB">
              <w:rPr>
                <w:sz w:val="20"/>
              </w:rPr>
              <w:t>33.2</w:t>
            </w:r>
          </w:p>
        </w:tc>
        <w:tc>
          <w:tcPr>
            <w:tcW w:w="1275" w:type="dxa"/>
            <w:vAlign w:val="center"/>
          </w:tcPr>
          <w:p w14:paraId="10741A59" w14:textId="77777777" w:rsidR="0045296D" w:rsidRPr="004F58FB" w:rsidRDefault="0045296D" w:rsidP="00101153">
            <w:pPr>
              <w:jc w:val="center"/>
              <w:rPr>
                <w:sz w:val="20"/>
              </w:rPr>
            </w:pPr>
            <w:r w:rsidRPr="004F58FB">
              <w:rPr>
                <w:sz w:val="20"/>
              </w:rPr>
              <w:t>32.5-33.8</w:t>
            </w:r>
          </w:p>
        </w:tc>
        <w:tc>
          <w:tcPr>
            <w:tcW w:w="708" w:type="dxa"/>
            <w:vAlign w:val="center"/>
          </w:tcPr>
          <w:p w14:paraId="5123724B" w14:textId="77777777" w:rsidR="0045296D" w:rsidRPr="004F58FB" w:rsidRDefault="0045296D" w:rsidP="00101153">
            <w:pPr>
              <w:jc w:val="center"/>
              <w:rPr>
                <w:sz w:val="20"/>
              </w:rPr>
            </w:pPr>
            <w:r w:rsidRPr="004F58FB">
              <w:rPr>
                <w:sz w:val="20"/>
              </w:rPr>
              <w:t>28.5</w:t>
            </w:r>
          </w:p>
        </w:tc>
        <w:tc>
          <w:tcPr>
            <w:tcW w:w="1274" w:type="dxa"/>
            <w:vAlign w:val="center"/>
          </w:tcPr>
          <w:p w14:paraId="57E4764B" w14:textId="77777777" w:rsidR="0045296D" w:rsidRPr="004F58FB" w:rsidRDefault="0045296D" w:rsidP="00101153">
            <w:pPr>
              <w:jc w:val="center"/>
              <w:rPr>
                <w:sz w:val="20"/>
              </w:rPr>
            </w:pPr>
            <w:r w:rsidRPr="004F58FB">
              <w:rPr>
                <w:sz w:val="20"/>
              </w:rPr>
              <w:t>27.9-29.1</w:t>
            </w:r>
          </w:p>
        </w:tc>
        <w:tc>
          <w:tcPr>
            <w:tcW w:w="709" w:type="dxa"/>
            <w:vAlign w:val="center"/>
          </w:tcPr>
          <w:p w14:paraId="729B0D49" w14:textId="77777777" w:rsidR="0045296D" w:rsidRPr="004F58FB" w:rsidRDefault="0045296D" w:rsidP="00101153">
            <w:pPr>
              <w:jc w:val="center"/>
              <w:rPr>
                <w:sz w:val="20"/>
              </w:rPr>
            </w:pPr>
            <w:r w:rsidRPr="004F58FB">
              <w:rPr>
                <w:sz w:val="20"/>
              </w:rPr>
              <w:t>28.7</w:t>
            </w:r>
          </w:p>
        </w:tc>
        <w:tc>
          <w:tcPr>
            <w:tcW w:w="1193" w:type="dxa"/>
            <w:vAlign w:val="center"/>
          </w:tcPr>
          <w:p w14:paraId="415994E4" w14:textId="77777777" w:rsidR="0045296D" w:rsidRPr="004F58FB" w:rsidRDefault="0045296D" w:rsidP="00101153">
            <w:pPr>
              <w:jc w:val="center"/>
              <w:rPr>
                <w:sz w:val="20"/>
              </w:rPr>
            </w:pPr>
            <w:r w:rsidRPr="004F58FB">
              <w:rPr>
                <w:sz w:val="20"/>
              </w:rPr>
              <w:t>28.0-29.3</w:t>
            </w:r>
          </w:p>
        </w:tc>
      </w:tr>
      <w:tr w:rsidR="0045296D" w:rsidRPr="004F58FB" w14:paraId="1681038B" w14:textId="77777777" w:rsidTr="00B55EF2">
        <w:tc>
          <w:tcPr>
            <w:tcW w:w="983" w:type="dxa"/>
            <w:shd w:val="clear" w:color="auto" w:fill="FFFFFF" w:themeFill="background1"/>
            <w:vAlign w:val="center"/>
          </w:tcPr>
          <w:p w14:paraId="551B4665" w14:textId="77777777" w:rsidR="0045296D" w:rsidRPr="004F58FB" w:rsidRDefault="0045296D" w:rsidP="00101153">
            <w:pPr>
              <w:jc w:val="center"/>
              <w:rPr>
                <w:sz w:val="20"/>
              </w:rPr>
            </w:pPr>
            <w:r w:rsidRPr="004F58FB">
              <w:rPr>
                <w:sz w:val="20"/>
              </w:rPr>
              <w:t>2008/09</w:t>
            </w:r>
          </w:p>
        </w:tc>
        <w:tc>
          <w:tcPr>
            <w:tcW w:w="994" w:type="dxa"/>
            <w:vAlign w:val="center"/>
          </w:tcPr>
          <w:p w14:paraId="126865BD" w14:textId="77777777" w:rsidR="0045296D" w:rsidRPr="004F58FB" w:rsidRDefault="0045296D" w:rsidP="00101153">
            <w:pPr>
              <w:jc w:val="center"/>
              <w:rPr>
                <w:sz w:val="20"/>
              </w:rPr>
            </w:pPr>
            <w:r w:rsidRPr="004F58FB">
              <w:rPr>
                <w:sz w:val="20"/>
              </w:rPr>
              <w:t>56,436</w:t>
            </w:r>
          </w:p>
        </w:tc>
        <w:tc>
          <w:tcPr>
            <w:tcW w:w="858" w:type="dxa"/>
            <w:vAlign w:val="bottom"/>
          </w:tcPr>
          <w:p w14:paraId="4A13BD5B" w14:textId="77777777" w:rsidR="0045296D" w:rsidRPr="004F58FB" w:rsidRDefault="0045296D" w:rsidP="00101153">
            <w:pPr>
              <w:jc w:val="center"/>
              <w:rPr>
                <w:sz w:val="20"/>
              </w:rPr>
            </w:pPr>
            <w:r w:rsidRPr="004F58FB">
              <w:rPr>
                <w:sz w:val="20"/>
              </w:rPr>
              <w:t>45.0</w:t>
            </w:r>
          </w:p>
        </w:tc>
        <w:tc>
          <w:tcPr>
            <w:tcW w:w="1007" w:type="dxa"/>
            <w:vAlign w:val="bottom"/>
          </w:tcPr>
          <w:p w14:paraId="725420A6" w14:textId="77777777" w:rsidR="0045296D" w:rsidRPr="004F58FB" w:rsidRDefault="0045296D" w:rsidP="00101153">
            <w:pPr>
              <w:jc w:val="center"/>
              <w:rPr>
                <w:sz w:val="20"/>
              </w:rPr>
            </w:pPr>
            <w:r w:rsidRPr="004F58FB">
              <w:rPr>
                <w:sz w:val="20"/>
              </w:rPr>
              <w:t>44.6-45.4</w:t>
            </w:r>
          </w:p>
        </w:tc>
        <w:tc>
          <w:tcPr>
            <w:tcW w:w="984" w:type="dxa"/>
            <w:vAlign w:val="center"/>
          </w:tcPr>
          <w:p w14:paraId="20758348" w14:textId="77777777" w:rsidR="0045296D" w:rsidRPr="004F58FB" w:rsidRDefault="0045296D" w:rsidP="00101153">
            <w:pPr>
              <w:jc w:val="center"/>
              <w:rPr>
                <w:sz w:val="20"/>
              </w:rPr>
            </w:pPr>
            <w:r w:rsidRPr="004F58FB">
              <w:rPr>
                <w:sz w:val="20"/>
              </w:rPr>
              <w:t>177.5</w:t>
            </w:r>
          </w:p>
        </w:tc>
        <w:tc>
          <w:tcPr>
            <w:tcW w:w="1284" w:type="dxa"/>
            <w:vAlign w:val="center"/>
          </w:tcPr>
          <w:p w14:paraId="573A281D" w14:textId="77777777" w:rsidR="0045296D" w:rsidRPr="004F58FB" w:rsidRDefault="0045296D" w:rsidP="00101153">
            <w:pPr>
              <w:jc w:val="center"/>
              <w:rPr>
                <w:sz w:val="20"/>
              </w:rPr>
            </w:pPr>
            <w:r w:rsidRPr="004F58FB">
              <w:rPr>
                <w:sz w:val="20"/>
              </w:rPr>
              <w:t>174.3-180.6</w:t>
            </w:r>
          </w:p>
        </w:tc>
        <w:tc>
          <w:tcPr>
            <w:tcW w:w="708" w:type="dxa"/>
            <w:vAlign w:val="center"/>
          </w:tcPr>
          <w:p w14:paraId="6D21BAE5" w14:textId="77777777" w:rsidR="0045296D" w:rsidRPr="004F58FB" w:rsidRDefault="0045296D" w:rsidP="00101153">
            <w:pPr>
              <w:jc w:val="center"/>
              <w:rPr>
                <w:sz w:val="20"/>
              </w:rPr>
            </w:pPr>
            <w:r w:rsidRPr="004F58FB">
              <w:rPr>
                <w:sz w:val="20"/>
              </w:rPr>
              <w:t>54.3</w:t>
            </w:r>
          </w:p>
        </w:tc>
        <w:tc>
          <w:tcPr>
            <w:tcW w:w="1274" w:type="dxa"/>
            <w:vAlign w:val="center"/>
          </w:tcPr>
          <w:p w14:paraId="420BE5A4" w14:textId="77777777" w:rsidR="0045296D" w:rsidRPr="004F58FB" w:rsidRDefault="0045296D" w:rsidP="00101153">
            <w:pPr>
              <w:jc w:val="center"/>
              <w:rPr>
                <w:sz w:val="20"/>
              </w:rPr>
            </w:pPr>
            <w:r w:rsidRPr="004F58FB">
              <w:rPr>
                <w:sz w:val="20"/>
              </w:rPr>
              <w:t>53.5-55.1</w:t>
            </w:r>
          </w:p>
        </w:tc>
        <w:tc>
          <w:tcPr>
            <w:tcW w:w="709" w:type="dxa"/>
            <w:vAlign w:val="center"/>
          </w:tcPr>
          <w:p w14:paraId="5D75A78F" w14:textId="77777777" w:rsidR="0045296D" w:rsidRPr="004F58FB" w:rsidRDefault="0045296D" w:rsidP="00101153">
            <w:pPr>
              <w:jc w:val="center"/>
              <w:rPr>
                <w:sz w:val="20"/>
              </w:rPr>
            </w:pPr>
            <w:r w:rsidRPr="004F58FB">
              <w:rPr>
                <w:sz w:val="20"/>
              </w:rPr>
              <w:t>35.5</w:t>
            </w:r>
          </w:p>
        </w:tc>
        <w:tc>
          <w:tcPr>
            <w:tcW w:w="1275" w:type="dxa"/>
            <w:vAlign w:val="center"/>
          </w:tcPr>
          <w:p w14:paraId="05A9F0C5" w14:textId="77777777" w:rsidR="0045296D" w:rsidRPr="004F58FB" w:rsidRDefault="0045296D" w:rsidP="00101153">
            <w:pPr>
              <w:jc w:val="center"/>
              <w:rPr>
                <w:sz w:val="20"/>
              </w:rPr>
            </w:pPr>
            <w:r w:rsidRPr="004F58FB">
              <w:rPr>
                <w:sz w:val="20"/>
              </w:rPr>
              <w:t>34.8-36.2</w:t>
            </w:r>
          </w:p>
        </w:tc>
        <w:tc>
          <w:tcPr>
            <w:tcW w:w="708" w:type="dxa"/>
            <w:vAlign w:val="center"/>
          </w:tcPr>
          <w:p w14:paraId="6386648B" w14:textId="77777777" w:rsidR="0045296D" w:rsidRPr="004F58FB" w:rsidRDefault="0045296D" w:rsidP="00101153">
            <w:pPr>
              <w:jc w:val="center"/>
              <w:rPr>
                <w:sz w:val="20"/>
              </w:rPr>
            </w:pPr>
            <w:r w:rsidRPr="004F58FB">
              <w:rPr>
                <w:sz w:val="20"/>
              </w:rPr>
              <w:t>29.7</w:t>
            </w:r>
          </w:p>
        </w:tc>
        <w:tc>
          <w:tcPr>
            <w:tcW w:w="1274" w:type="dxa"/>
            <w:vAlign w:val="center"/>
          </w:tcPr>
          <w:p w14:paraId="35CC246E" w14:textId="77777777" w:rsidR="0045296D" w:rsidRPr="004F58FB" w:rsidRDefault="0045296D" w:rsidP="00101153">
            <w:pPr>
              <w:jc w:val="center"/>
              <w:rPr>
                <w:sz w:val="20"/>
              </w:rPr>
            </w:pPr>
            <w:r w:rsidRPr="004F58FB">
              <w:rPr>
                <w:sz w:val="20"/>
              </w:rPr>
              <w:t>29.1-30.3</w:t>
            </w:r>
          </w:p>
        </w:tc>
        <w:tc>
          <w:tcPr>
            <w:tcW w:w="709" w:type="dxa"/>
            <w:vAlign w:val="center"/>
          </w:tcPr>
          <w:p w14:paraId="739E5411" w14:textId="77777777" w:rsidR="0045296D" w:rsidRPr="004F58FB" w:rsidRDefault="0045296D" w:rsidP="00101153">
            <w:pPr>
              <w:jc w:val="center"/>
              <w:rPr>
                <w:sz w:val="20"/>
              </w:rPr>
            </w:pPr>
            <w:r w:rsidRPr="004F58FB">
              <w:rPr>
                <w:sz w:val="20"/>
              </w:rPr>
              <w:t>30.0</w:t>
            </w:r>
          </w:p>
        </w:tc>
        <w:tc>
          <w:tcPr>
            <w:tcW w:w="1193" w:type="dxa"/>
            <w:vAlign w:val="center"/>
          </w:tcPr>
          <w:p w14:paraId="1C0C14A7" w14:textId="77777777" w:rsidR="0045296D" w:rsidRPr="004F58FB" w:rsidRDefault="0045296D" w:rsidP="00101153">
            <w:pPr>
              <w:jc w:val="center"/>
              <w:rPr>
                <w:sz w:val="20"/>
              </w:rPr>
            </w:pPr>
            <w:r w:rsidRPr="004F58FB">
              <w:rPr>
                <w:sz w:val="20"/>
              </w:rPr>
              <w:t>29.4-30.7</w:t>
            </w:r>
          </w:p>
        </w:tc>
      </w:tr>
      <w:tr w:rsidR="0045296D" w:rsidRPr="004F58FB" w14:paraId="2750654C" w14:textId="77777777" w:rsidTr="00B55EF2">
        <w:tc>
          <w:tcPr>
            <w:tcW w:w="983" w:type="dxa"/>
            <w:shd w:val="clear" w:color="auto" w:fill="FFFFFF" w:themeFill="background1"/>
            <w:vAlign w:val="center"/>
          </w:tcPr>
          <w:p w14:paraId="6E7199CD" w14:textId="77777777" w:rsidR="0045296D" w:rsidRPr="004F58FB" w:rsidRDefault="0045296D" w:rsidP="00101153">
            <w:pPr>
              <w:jc w:val="center"/>
              <w:rPr>
                <w:sz w:val="20"/>
              </w:rPr>
            </w:pPr>
            <w:r w:rsidRPr="004F58FB">
              <w:rPr>
                <w:sz w:val="20"/>
              </w:rPr>
              <w:t>2009/10</w:t>
            </w:r>
          </w:p>
        </w:tc>
        <w:tc>
          <w:tcPr>
            <w:tcW w:w="994" w:type="dxa"/>
            <w:vAlign w:val="center"/>
          </w:tcPr>
          <w:p w14:paraId="1726310E" w14:textId="77777777" w:rsidR="0045296D" w:rsidRPr="004F58FB" w:rsidRDefault="0045296D" w:rsidP="00101153">
            <w:pPr>
              <w:jc w:val="center"/>
              <w:rPr>
                <w:sz w:val="20"/>
              </w:rPr>
            </w:pPr>
            <w:r w:rsidRPr="004F58FB">
              <w:rPr>
                <w:sz w:val="20"/>
              </w:rPr>
              <w:t>59,851</w:t>
            </w:r>
          </w:p>
        </w:tc>
        <w:tc>
          <w:tcPr>
            <w:tcW w:w="858" w:type="dxa"/>
            <w:vAlign w:val="bottom"/>
          </w:tcPr>
          <w:p w14:paraId="2F34A900" w14:textId="77777777" w:rsidR="0045296D" w:rsidRPr="004F58FB" w:rsidRDefault="0045296D" w:rsidP="00101153">
            <w:pPr>
              <w:jc w:val="center"/>
              <w:rPr>
                <w:sz w:val="20"/>
              </w:rPr>
            </w:pPr>
            <w:r w:rsidRPr="004F58FB">
              <w:rPr>
                <w:sz w:val="20"/>
              </w:rPr>
              <w:t>47.5</w:t>
            </w:r>
          </w:p>
        </w:tc>
        <w:tc>
          <w:tcPr>
            <w:tcW w:w="1007" w:type="dxa"/>
            <w:vAlign w:val="bottom"/>
          </w:tcPr>
          <w:p w14:paraId="12442059" w14:textId="77777777" w:rsidR="0045296D" w:rsidRPr="004F58FB" w:rsidRDefault="0045296D" w:rsidP="00101153">
            <w:pPr>
              <w:jc w:val="center"/>
              <w:rPr>
                <w:sz w:val="20"/>
              </w:rPr>
            </w:pPr>
            <w:r w:rsidRPr="004F58FB">
              <w:rPr>
                <w:sz w:val="20"/>
              </w:rPr>
              <w:t>47.147.9</w:t>
            </w:r>
          </w:p>
        </w:tc>
        <w:tc>
          <w:tcPr>
            <w:tcW w:w="984" w:type="dxa"/>
            <w:vAlign w:val="center"/>
          </w:tcPr>
          <w:p w14:paraId="5A99A469" w14:textId="77777777" w:rsidR="0045296D" w:rsidRPr="004F58FB" w:rsidRDefault="0045296D" w:rsidP="00101153">
            <w:pPr>
              <w:jc w:val="center"/>
              <w:rPr>
                <w:sz w:val="20"/>
              </w:rPr>
            </w:pPr>
            <w:r w:rsidRPr="004F58FB">
              <w:rPr>
                <w:sz w:val="20"/>
              </w:rPr>
              <w:t>187.2</w:t>
            </w:r>
          </w:p>
        </w:tc>
        <w:tc>
          <w:tcPr>
            <w:tcW w:w="1284" w:type="dxa"/>
            <w:vAlign w:val="center"/>
          </w:tcPr>
          <w:p w14:paraId="5345452F" w14:textId="77777777" w:rsidR="0045296D" w:rsidRPr="004F58FB" w:rsidRDefault="0045296D" w:rsidP="00101153">
            <w:pPr>
              <w:jc w:val="center"/>
              <w:rPr>
                <w:sz w:val="20"/>
              </w:rPr>
            </w:pPr>
            <w:r w:rsidRPr="004F58FB">
              <w:rPr>
                <w:sz w:val="20"/>
              </w:rPr>
              <w:t>183.9-190.4</w:t>
            </w:r>
          </w:p>
        </w:tc>
        <w:tc>
          <w:tcPr>
            <w:tcW w:w="708" w:type="dxa"/>
            <w:vAlign w:val="center"/>
          </w:tcPr>
          <w:p w14:paraId="237BEB47" w14:textId="77777777" w:rsidR="0045296D" w:rsidRPr="004F58FB" w:rsidRDefault="0045296D" w:rsidP="00101153">
            <w:pPr>
              <w:jc w:val="center"/>
              <w:rPr>
                <w:sz w:val="20"/>
              </w:rPr>
            </w:pPr>
            <w:r w:rsidRPr="004F58FB">
              <w:rPr>
                <w:sz w:val="20"/>
              </w:rPr>
              <w:t>56.2</w:t>
            </w:r>
          </w:p>
        </w:tc>
        <w:tc>
          <w:tcPr>
            <w:tcW w:w="1274" w:type="dxa"/>
            <w:vAlign w:val="center"/>
          </w:tcPr>
          <w:p w14:paraId="63FDB60B" w14:textId="77777777" w:rsidR="0045296D" w:rsidRPr="004F58FB" w:rsidRDefault="0045296D" w:rsidP="00101153">
            <w:pPr>
              <w:jc w:val="center"/>
              <w:rPr>
                <w:sz w:val="20"/>
              </w:rPr>
            </w:pPr>
            <w:r w:rsidRPr="004F58FB">
              <w:rPr>
                <w:sz w:val="20"/>
              </w:rPr>
              <w:t>55.4-57.0</w:t>
            </w:r>
          </w:p>
        </w:tc>
        <w:tc>
          <w:tcPr>
            <w:tcW w:w="709" w:type="dxa"/>
            <w:vAlign w:val="center"/>
          </w:tcPr>
          <w:p w14:paraId="173DA721" w14:textId="77777777" w:rsidR="0045296D" w:rsidRPr="004F58FB" w:rsidRDefault="0045296D" w:rsidP="00101153">
            <w:pPr>
              <w:jc w:val="center"/>
              <w:rPr>
                <w:sz w:val="20"/>
              </w:rPr>
            </w:pPr>
            <w:r w:rsidRPr="004F58FB">
              <w:rPr>
                <w:sz w:val="20"/>
              </w:rPr>
              <w:t>38.4</w:t>
            </w:r>
          </w:p>
        </w:tc>
        <w:tc>
          <w:tcPr>
            <w:tcW w:w="1275" w:type="dxa"/>
            <w:vAlign w:val="center"/>
          </w:tcPr>
          <w:p w14:paraId="33415C61" w14:textId="77777777" w:rsidR="0045296D" w:rsidRPr="004F58FB" w:rsidRDefault="0045296D" w:rsidP="00101153">
            <w:pPr>
              <w:jc w:val="center"/>
              <w:rPr>
                <w:sz w:val="20"/>
              </w:rPr>
            </w:pPr>
            <w:r w:rsidRPr="004F58FB">
              <w:rPr>
                <w:sz w:val="20"/>
              </w:rPr>
              <w:t>37.7-39.1</w:t>
            </w:r>
          </w:p>
        </w:tc>
        <w:tc>
          <w:tcPr>
            <w:tcW w:w="708" w:type="dxa"/>
            <w:vAlign w:val="center"/>
          </w:tcPr>
          <w:p w14:paraId="6D81C256" w14:textId="77777777" w:rsidR="0045296D" w:rsidRPr="004F58FB" w:rsidRDefault="0045296D" w:rsidP="00101153">
            <w:pPr>
              <w:jc w:val="center"/>
              <w:rPr>
                <w:sz w:val="20"/>
              </w:rPr>
            </w:pPr>
            <w:r w:rsidRPr="004F58FB">
              <w:rPr>
                <w:sz w:val="20"/>
              </w:rPr>
              <w:t>31.5</w:t>
            </w:r>
          </w:p>
        </w:tc>
        <w:tc>
          <w:tcPr>
            <w:tcW w:w="1274" w:type="dxa"/>
            <w:vAlign w:val="center"/>
          </w:tcPr>
          <w:p w14:paraId="260959ED" w14:textId="77777777" w:rsidR="0045296D" w:rsidRPr="004F58FB" w:rsidRDefault="0045296D" w:rsidP="00101153">
            <w:pPr>
              <w:jc w:val="center"/>
              <w:rPr>
                <w:sz w:val="20"/>
              </w:rPr>
            </w:pPr>
            <w:r w:rsidRPr="004F58FB">
              <w:rPr>
                <w:sz w:val="20"/>
              </w:rPr>
              <w:t>30.9-32.1</w:t>
            </w:r>
          </w:p>
        </w:tc>
        <w:tc>
          <w:tcPr>
            <w:tcW w:w="709" w:type="dxa"/>
            <w:vAlign w:val="center"/>
          </w:tcPr>
          <w:p w14:paraId="4FCB962A" w14:textId="77777777" w:rsidR="0045296D" w:rsidRPr="004F58FB" w:rsidRDefault="0045296D" w:rsidP="00101153">
            <w:pPr>
              <w:jc w:val="center"/>
              <w:rPr>
                <w:sz w:val="20"/>
              </w:rPr>
            </w:pPr>
            <w:r w:rsidRPr="004F58FB">
              <w:rPr>
                <w:sz w:val="20"/>
              </w:rPr>
              <w:t>31.7</w:t>
            </w:r>
          </w:p>
        </w:tc>
        <w:tc>
          <w:tcPr>
            <w:tcW w:w="1193" w:type="dxa"/>
            <w:vAlign w:val="center"/>
          </w:tcPr>
          <w:p w14:paraId="504CA485" w14:textId="77777777" w:rsidR="0045296D" w:rsidRPr="004F58FB" w:rsidRDefault="0045296D" w:rsidP="00101153">
            <w:pPr>
              <w:jc w:val="center"/>
              <w:rPr>
                <w:sz w:val="20"/>
              </w:rPr>
            </w:pPr>
            <w:r w:rsidRPr="004F58FB">
              <w:rPr>
                <w:sz w:val="20"/>
              </w:rPr>
              <w:t>31.0-32.4</w:t>
            </w:r>
          </w:p>
        </w:tc>
      </w:tr>
      <w:tr w:rsidR="0045296D" w:rsidRPr="004F58FB" w14:paraId="7543D319" w14:textId="77777777" w:rsidTr="00B55EF2">
        <w:tc>
          <w:tcPr>
            <w:tcW w:w="983" w:type="dxa"/>
            <w:shd w:val="clear" w:color="auto" w:fill="FFFFFF" w:themeFill="background1"/>
            <w:vAlign w:val="center"/>
          </w:tcPr>
          <w:p w14:paraId="524AEC6D" w14:textId="77777777" w:rsidR="0045296D" w:rsidRPr="004F58FB" w:rsidRDefault="0045296D" w:rsidP="00101153">
            <w:pPr>
              <w:jc w:val="center"/>
              <w:rPr>
                <w:sz w:val="20"/>
              </w:rPr>
            </w:pPr>
            <w:r w:rsidRPr="004F58FB">
              <w:rPr>
                <w:sz w:val="20"/>
              </w:rPr>
              <w:t>2010/11</w:t>
            </w:r>
          </w:p>
        </w:tc>
        <w:tc>
          <w:tcPr>
            <w:tcW w:w="994" w:type="dxa"/>
            <w:vAlign w:val="center"/>
          </w:tcPr>
          <w:p w14:paraId="1F5CE6F1" w14:textId="77777777" w:rsidR="0045296D" w:rsidRPr="004F58FB" w:rsidRDefault="0045296D" w:rsidP="00101153">
            <w:pPr>
              <w:jc w:val="center"/>
              <w:rPr>
                <w:sz w:val="20"/>
              </w:rPr>
            </w:pPr>
            <w:r w:rsidRPr="004F58FB">
              <w:rPr>
                <w:sz w:val="20"/>
              </w:rPr>
              <w:t>63,256</w:t>
            </w:r>
          </w:p>
        </w:tc>
        <w:tc>
          <w:tcPr>
            <w:tcW w:w="858" w:type="dxa"/>
            <w:vAlign w:val="bottom"/>
          </w:tcPr>
          <w:p w14:paraId="4A14811E" w14:textId="77777777" w:rsidR="0045296D" w:rsidRPr="004F58FB" w:rsidRDefault="0045296D" w:rsidP="00101153">
            <w:pPr>
              <w:jc w:val="center"/>
              <w:rPr>
                <w:sz w:val="20"/>
              </w:rPr>
            </w:pPr>
            <w:r w:rsidRPr="004F58FB">
              <w:rPr>
                <w:sz w:val="20"/>
              </w:rPr>
              <w:t>49.9</w:t>
            </w:r>
          </w:p>
        </w:tc>
        <w:tc>
          <w:tcPr>
            <w:tcW w:w="1007" w:type="dxa"/>
            <w:vAlign w:val="bottom"/>
          </w:tcPr>
          <w:p w14:paraId="0FAA4660" w14:textId="77777777" w:rsidR="0045296D" w:rsidRPr="004F58FB" w:rsidRDefault="0045296D" w:rsidP="00101153">
            <w:pPr>
              <w:jc w:val="center"/>
              <w:rPr>
                <w:sz w:val="20"/>
              </w:rPr>
            </w:pPr>
            <w:r w:rsidRPr="004F58FB">
              <w:rPr>
                <w:sz w:val="20"/>
              </w:rPr>
              <w:t>49.5-50.3</w:t>
            </w:r>
          </w:p>
        </w:tc>
        <w:tc>
          <w:tcPr>
            <w:tcW w:w="984" w:type="dxa"/>
            <w:vAlign w:val="center"/>
          </w:tcPr>
          <w:p w14:paraId="125A88A0" w14:textId="77777777" w:rsidR="0045296D" w:rsidRPr="004F58FB" w:rsidRDefault="0045296D" w:rsidP="00101153">
            <w:pPr>
              <w:jc w:val="center"/>
              <w:rPr>
                <w:sz w:val="20"/>
              </w:rPr>
            </w:pPr>
            <w:r w:rsidRPr="004F58FB">
              <w:rPr>
                <w:sz w:val="20"/>
              </w:rPr>
              <w:t>189.7</w:t>
            </w:r>
          </w:p>
        </w:tc>
        <w:tc>
          <w:tcPr>
            <w:tcW w:w="1284" w:type="dxa"/>
            <w:vAlign w:val="center"/>
          </w:tcPr>
          <w:p w14:paraId="36381AFF" w14:textId="77777777" w:rsidR="0045296D" w:rsidRPr="004F58FB" w:rsidRDefault="0045296D" w:rsidP="00101153">
            <w:pPr>
              <w:jc w:val="center"/>
              <w:rPr>
                <w:sz w:val="20"/>
              </w:rPr>
            </w:pPr>
            <w:r w:rsidRPr="004F58FB">
              <w:rPr>
                <w:sz w:val="20"/>
              </w:rPr>
              <w:t>186.4-193.0</w:t>
            </w:r>
          </w:p>
        </w:tc>
        <w:tc>
          <w:tcPr>
            <w:tcW w:w="708" w:type="dxa"/>
            <w:vAlign w:val="center"/>
          </w:tcPr>
          <w:p w14:paraId="21707D4F" w14:textId="77777777" w:rsidR="0045296D" w:rsidRPr="004F58FB" w:rsidRDefault="0045296D" w:rsidP="00101153">
            <w:pPr>
              <w:jc w:val="center"/>
              <w:rPr>
                <w:sz w:val="20"/>
              </w:rPr>
            </w:pPr>
            <w:r w:rsidRPr="004F58FB">
              <w:rPr>
                <w:sz w:val="20"/>
              </w:rPr>
              <w:t>58.9</w:t>
            </w:r>
          </w:p>
        </w:tc>
        <w:tc>
          <w:tcPr>
            <w:tcW w:w="1274" w:type="dxa"/>
            <w:vAlign w:val="center"/>
          </w:tcPr>
          <w:p w14:paraId="7383FCEA" w14:textId="77777777" w:rsidR="0045296D" w:rsidRPr="004F58FB" w:rsidRDefault="0045296D" w:rsidP="00101153">
            <w:pPr>
              <w:jc w:val="center"/>
              <w:rPr>
                <w:sz w:val="20"/>
              </w:rPr>
            </w:pPr>
            <w:r w:rsidRPr="004F58FB">
              <w:rPr>
                <w:sz w:val="20"/>
              </w:rPr>
              <w:t>58.1-59.8</w:t>
            </w:r>
          </w:p>
        </w:tc>
        <w:tc>
          <w:tcPr>
            <w:tcW w:w="709" w:type="dxa"/>
            <w:vAlign w:val="center"/>
          </w:tcPr>
          <w:p w14:paraId="298A8635" w14:textId="77777777" w:rsidR="0045296D" w:rsidRPr="004F58FB" w:rsidRDefault="0045296D" w:rsidP="00101153">
            <w:pPr>
              <w:jc w:val="center"/>
              <w:rPr>
                <w:sz w:val="20"/>
              </w:rPr>
            </w:pPr>
            <w:r w:rsidRPr="004F58FB">
              <w:rPr>
                <w:sz w:val="20"/>
              </w:rPr>
              <w:t>40.7</w:t>
            </w:r>
          </w:p>
        </w:tc>
        <w:tc>
          <w:tcPr>
            <w:tcW w:w="1275" w:type="dxa"/>
            <w:vAlign w:val="center"/>
          </w:tcPr>
          <w:p w14:paraId="424B79FE" w14:textId="77777777" w:rsidR="0045296D" w:rsidRPr="004F58FB" w:rsidRDefault="0045296D" w:rsidP="00101153">
            <w:pPr>
              <w:jc w:val="center"/>
              <w:rPr>
                <w:sz w:val="20"/>
              </w:rPr>
            </w:pPr>
            <w:r w:rsidRPr="004F58FB">
              <w:rPr>
                <w:sz w:val="20"/>
              </w:rPr>
              <w:t>40.0-41.1</w:t>
            </w:r>
          </w:p>
        </w:tc>
        <w:tc>
          <w:tcPr>
            <w:tcW w:w="708" w:type="dxa"/>
            <w:vAlign w:val="center"/>
          </w:tcPr>
          <w:p w14:paraId="6493DDD6" w14:textId="77777777" w:rsidR="0045296D" w:rsidRPr="004F58FB" w:rsidRDefault="0045296D" w:rsidP="00101153">
            <w:pPr>
              <w:jc w:val="center"/>
              <w:rPr>
                <w:sz w:val="20"/>
              </w:rPr>
            </w:pPr>
            <w:r w:rsidRPr="004F58FB">
              <w:rPr>
                <w:sz w:val="20"/>
              </w:rPr>
              <w:t>33.6</w:t>
            </w:r>
          </w:p>
        </w:tc>
        <w:tc>
          <w:tcPr>
            <w:tcW w:w="1274" w:type="dxa"/>
            <w:vAlign w:val="center"/>
          </w:tcPr>
          <w:p w14:paraId="17B24F69" w14:textId="77777777" w:rsidR="0045296D" w:rsidRPr="004F58FB" w:rsidRDefault="0045296D" w:rsidP="00101153">
            <w:pPr>
              <w:jc w:val="center"/>
              <w:rPr>
                <w:sz w:val="20"/>
              </w:rPr>
            </w:pPr>
            <w:r w:rsidRPr="004F58FB">
              <w:rPr>
                <w:sz w:val="20"/>
              </w:rPr>
              <w:t>33.0-34.3</w:t>
            </w:r>
          </w:p>
        </w:tc>
        <w:tc>
          <w:tcPr>
            <w:tcW w:w="709" w:type="dxa"/>
            <w:vAlign w:val="center"/>
          </w:tcPr>
          <w:p w14:paraId="2E9D1B81" w14:textId="77777777" w:rsidR="0045296D" w:rsidRPr="004F58FB" w:rsidRDefault="0045296D" w:rsidP="00101153">
            <w:pPr>
              <w:jc w:val="center"/>
              <w:rPr>
                <w:sz w:val="20"/>
              </w:rPr>
            </w:pPr>
            <w:r w:rsidRPr="004F58FB">
              <w:rPr>
                <w:sz w:val="20"/>
              </w:rPr>
              <w:t>33.4</w:t>
            </w:r>
          </w:p>
        </w:tc>
        <w:tc>
          <w:tcPr>
            <w:tcW w:w="1193" w:type="dxa"/>
            <w:vAlign w:val="center"/>
          </w:tcPr>
          <w:p w14:paraId="5C34EBB8" w14:textId="77777777" w:rsidR="0045296D" w:rsidRPr="004F58FB" w:rsidRDefault="0045296D" w:rsidP="00101153">
            <w:pPr>
              <w:jc w:val="center"/>
              <w:rPr>
                <w:sz w:val="20"/>
              </w:rPr>
            </w:pPr>
            <w:r w:rsidRPr="004F58FB">
              <w:rPr>
                <w:sz w:val="20"/>
              </w:rPr>
              <w:t>32.8-34.1</w:t>
            </w:r>
          </w:p>
        </w:tc>
      </w:tr>
      <w:tr w:rsidR="0045296D" w:rsidRPr="004F58FB" w14:paraId="0D2BAAC6" w14:textId="77777777" w:rsidTr="00B55EF2">
        <w:tc>
          <w:tcPr>
            <w:tcW w:w="983" w:type="dxa"/>
            <w:shd w:val="clear" w:color="auto" w:fill="FFFFFF" w:themeFill="background1"/>
            <w:vAlign w:val="center"/>
          </w:tcPr>
          <w:p w14:paraId="46065D71" w14:textId="77777777" w:rsidR="0045296D" w:rsidRPr="004F58FB" w:rsidRDefault="0045296D" w:rsidP="00101153">
            <w:pPr>
              <w:jc w:val="center"/>
              <w:rPr>
                <w:sz w:val="20"/>
              </w:rPr>
            </w:pPr>
            <w:r w:rsidRPr="004F58FB">
              <w:rPr>
                <w:sz w:val="20"/>
              </w:rPr>
              <w:t>2011/12</w:t>
            </w:r>
          </w:p>
        </w:tc>
        <w:tc>
          <w:tcPr>
            <w:tcW w:w="994" w:type="dxa"/>
            <w:vAlign w:val="center"/>
          </w:tcPr>
          <w:p w14:paraId="7D3B9F86" w14:textId="77777777" w:rsidR="0045296D" w:rsidRPr="004F58FB" w:rsidRDefault="0045296D" w:rsidP="00101153">
            <w:pPr>
              <w:jc w:val="center"/>
              <w:rPr>
                <w:sz w:val="20"/>
              </w:rPr>
            </w:pPr>
            <w:r w:rsidRPr="004F58FB">
              <w:rPr>
                <w:sz w:val="20"/>
              </w:rPr>
              <w:t>64,420</w:t>
            </w:r>
          </w:p>
        </w:tc>
        <w:tc>
          <w:tcPr>
            <w:tcW w:w="858" w:type="dxa"/>
            <w:vAlign w:val="bottom"/>
          </w:tcPr>
          <w:p w14:paraId="7363D1F6" w14:textId="77777777" w:rsidR="0045296D" w:rsidRPr="004F58FB" w:rsidRDefault="0045296D" w:rsidP="00101153">
            <w:pPr>
              <w:jc w:val="center"/>
              <w:rPr>
                <w:sz w:val="20"/>
              </w:rPr>
            </w:pPr>
            <w:r w:rsidRPr="004F58FB">
              <w:rPr>
                <w:sz w:val="20"/>
              </w:rPr>
              <w:t>50.7</w:t>
            </w:r>
          </w:p>
        </w:tc>
        <w:tc>
          <w:tcPr>
            <w:tcW w:w="1007" w:type="dxa"/>
            <w:vAlign w:val="bottom"/>
          </w:tcPr>
          <w:p w14:paraId="577AB4FD" w14:textId="77777777" w:rsidR="0045296D" w:rsidRPr="004F58FB" w:rsidRDefault="0045296D" w:rsidP="00101153">
            <w:pPr>
              <w:jc w:val="center"/>
              <w:rPr>
                <w:sz w:val="20"/>
              </w:rPr>
            </w:pPr>
            <w:r w:rsidRPr="004F58FB">
              <w:rPr>
                <w:sz w:val="20"/>
              </w:rPr>
              <w:t>50.3-51.1</w:t>
            </w:r>
          </w:p>
        </w:tc>
        <w:tc>
          <w:tcPr>
            <w:tcW w:w="984" w:type="dxa"/>
            <w:vAlign w:val="center"/>
          </w:tcPr>
          <w:p w14:paraId="197E3A09" w14:textId="77777777" w:rsidR="0045296D" w:rsidRPr="004F58FB" w:rsidRDefault="0045296D" w:rsidP="00101153">
            <w:pPr>
              <w:jc w:val="center"/>
              <w:rPr>
                <w:sz w:val="20"/>
              </w:rPr>
            </w:pPr>
            <w:r w:rsidRPr="004F58FB">
              <w:rPr>
                <w:sz w:val="20"/>
              </w:rPr>
              <w:t>174.7</w:t>
            </w:r>
          </w:p>
        </w:tc>
        <w:tc>
          <w:tcPr>
            <w:tcW w:w="1284" w:type="dxa"/>
            <w:vAlign w:val="center"/>
          </w:tcPr>
          <w:p w14:paraId="1A8522DE" w14:textId="77777777" w:rsidR="0045296D" w:rsidRPr="004F58FB" w:rsidRDefault="0045296D" w:rsidP="00101153">
            <w:pPr>
              <w:jc w:val="center"/>
              <w:rPr>
                <w:sz w:val="20"/>
              </w:rPr>
            </w:pPr>
            <w:r w:rsidRPr="004F58FB">
              <w:rPr>
                <w:sz w:val="20"/>
              </w:rPr>
              <w:t>171.5-177.8</w:t>
            </w:r>
          </w:p>
        </w:tc>
        <w:tc>
          <w:tcPr>
            <w:tcW w:w="708" w:type="dxa"/>
            <w:vAlign w:val="center"/>
          </w:tcPr>
          <w:p w14:paraId="00976FF3" w14:textId="77777777" w:rsidR="0045296D" w:rsidRPr="004F58FB" w:rsidRDefault="0045296D" w:rsidP="00101153">
            <w:pPr>
              <w:jc w:val="center"/>
              <w:rPr>
                <w:sz w:val="20"/>
              </w:rPr>
            </w:pPr>
            <w:r w:rsidRPr="004F58FB">
              <w:rPr>
                <w:sz w:val="20"/>
              </w:rPr>
              <w:t>59.9</w:t>
            </w:r>
          </w:p>
        </w:tc>
        <w:tc>
          <w:tcPr>
            <w:tcW w:w="1274" w:type="dxa"/>
            <w:vAlign w:val="center"/>
          </w:tcPr>
          <w:p w14:paraId="4CAE73D3" w14:textId="77777777" w:rsidR="0045296D" w:rsidRPr="004F58FB" w:rsidRDefault="0045296D" w:rsidP="00101153">
            <w:pPr>
              <w:jc w:val="center"/>
              <w:rPr>
                <w:sz w:val="20"/>
              </w:rPr>
            </w:pPr>
            <w:r w:rsidRPr="004F58FB">
              <w:rPr>
                <w:sz w:val="20"/>
              </w:rPr>
              <w:t>59.1-60.8</w:t>
            </w:r>
          </w:p>
        </w:tc>
        <w:tc>
          <w:tcPr>
            <w:tcW w:w="709" w:type="dxa"/>
            <w:vAlign w:val="center"/>
          </w:tcPr>
          <w:p w14:paraId="5B9E487C" w14:textId="77777777" w:rsidR="0045296D" w:rsidRPr="004F58FB" w:rsidRDefault="0045296D" w:rsidP="00101153">
            <w:pPr>
              <w:jc w:val="center"/>
              <w:rPr>
                <w:sz w:val="20"/>
              </w:rPr>
            </w:pPr>
            <w:r w:rsidRPr="004F58FB">
              <w:rPr>
                <w:sz w:val="20"/>
              </w:rPr>
              <w:t>42.6</w:t>
            </w:r>
          </w:p>
        </w:tc>
        <w:tc>
          <w:tcPr>
            <w:tcW w:w="1275" w:type="dxa"/>
            <w:vAlign w:val="center"/>
          </w:tcPr>
          <w:p w14:paraId="624F9263" w14:textId="77777777" w:rsidR="0045296D" w:rsidRPr="004F58FB" w:rsidRDefault="0045296D" w:rsidP="00101153">
            <w:pPr>
              <w:jc w:val="center"/>
              <w:rPr>
                <w:sz w:val="20"/>
              </w:rPr>
            </w:pPr>
            <w:r w:rsidRPr="004F58FB">
              <w:rPr>
                <w:sz w:val="20"/>
              </w:rPr>
              <w:t>41.8-43.3</w:t>
            </w:r>
          </w:p>
        </w:tc>
        <w:tc>
          <w:tcPr>
            <w:tcW w:w="708" w:type="dxa"/>
            <w:vAlign w:val="center"/>
          </w:tcPr>
          <w:p w14:paraId="21AFDBE6" w14:textId="77777777" w:rsidR="0045296D" w:rsidRPr="004F58FB" w:rsidRDefault="0045296D" w:rsidP="00101153">
            <w:pPr>
              <w:jc w:val="center"/>
              <w:rPr>
                <w:sz w:val="20"/>
              </w:rPr>
            </w:pPr>
            <w:r w:rsidRPr="004F58FB">
              <w:rPr>
                <w:sz w:val="20"/>
              </w:rPr>
              <w:t>35.5</w:t>
            </w:r>
          </w:p>
        </w:tc>
        <w:tc>
          <w:tcPr>
            <w:tcW w:w="1274" w:type="dxa"/>
            <w:vAlign w:val="center"/>
          </w:tcPr>
          <w:p w14:paraId="7293CAA9" w14:textId="77777777" w:rsidR="0045296D" w:rsidRPr="004F58FB" w:rsidRDefault="0045296D" w:rsidP="00101153">
            <w:pPr>
              <w:jc w:val="center"/>
              <w:rPr>
                <w:sz w:val="20"/>
              </w:rPr>
            </w:pPr>
            <w:r w:rsidRPr="004F58FB">
              <w:rPr>
                <w:sz w:val="20"/>
              </w:rPr>
              <w:t>34.8-36.2</w:t>
            </w:r>
          </w:p>
        </w:tc>
        <w:tc>
          <w:tcPr>
            <w:tcW w:w="709" w:type="dxa"/>
            <w:vAlign w:val="center"/>
          </w:tcPr>
          <w:p w14:paraId="2AD2B9DF" w14:textId="77777777" w:rsidR="0045296D" w:rsidRPr="004F58FB" w:rsidRDefault="0045296D" w:rsidP="00101153">
            <w:pPr>
              <w:jc w:val="center"/>
              <w:rPr>
                <w:sz w:val="20"/>
              </w:rPr>
            </w:pPr>
            <w:r w:rsidRPr="004F58FB">
              <w:rPr>
                <w:sz w:val="20"/>
              </w:rPr>
              <w:t>34.6</w:t>
            </w:r>
          </w:p>
        </w:tc>
        <w:tc>
          <w:tcPr>
            <w:tcW w:w="1193" w:type="dxa"/>
            <w:vAlign w:val="center"/>
          </w:tcPr>
          <w:p w14:paraId="713158E1" w14:textId="77777777" w:rsidR="0045296D" w:rsidRPr="004F58FB" w:rsidRDefault="0045296D" w:rsidP="00101153">
            <w:pPr>
              <w:jc w:val="center"/>
              <w:rPr>
                <w:sz w:val="20"/>
              </w:rPr>
            </w:pPr>
            <w:r w:rsidRPr="004F58FB">
              <w:rPr>
                <w:sz w:val="20"/>
              </w:rPr>
              <w:t>33.8-35.3</w:t>
            </w:r>
          </w:p>
        </w:tc>
      </w:tr>
      <w:tr w:rsidR="0045296D" w:rsidRPr="004F58FB" w14:paraId="7328CCDB" w14:textId="77777777" w:rsidTr="00B55EF2">
        <w:tc>
          <w:tcPr>
            <w:tcW w:w="983" w:type="dxa"/>
            <w:shd w:val="clear" w:color="auto" w:fill="FFFFFF" w:themeFill="background1"/>
            <w:vAlign w:val="center"/>
          </w:tcPr>
          <w:p w14:paraId="5F432B4B" w14:textId="77777777" w:rsidR="0045296D" w:rsidRPr="004F58FB" w:rsidRDefault="0045296D" w:rsidP="00101153">
            <w:pPr>
              <w:jc w:val="center"/>
              <w:rPr>
                <w:sz w:val="20"/>
              </w:rPr>
            </w:pPr>
            <w:r w:rsidRPr="004F58FB">
              <w:rPr>
                <w:sz w:val="20"/>
              </w:rPr>
              <w:t>2012/13</w:t>
            </w:r>
          </w:p>
        </w:tc>
        <w:tc>
          <w:tcPr>
            <w:tcW w:w="994" w:type="dxa"/>
            <w:vAlign w:val="center"/>
          </w:tcPr>
          <w:p w14:paraId="2EE0D362" w14:textId="77777777" w:rsidR="0045296D" w:rsidRPr="004F58FB" w:rsidRDefault="0045296D" w:rsidP="00101153">
            <w:pPr>
              <w:jc w:val="center"/>
              <w:rPr>
                <w:sz w:val="20"/>
              </w:rPr>
            </w:pPr>
            <w:r w:rsidRPr="004F58FB">
              <w:rPr>
                <w:sz w:val="20"/>
              </w:rPr>
              <w:t>69,036</w:t>
            </w:r>
          </w:p>
        </w:tc>
        <w:tc>
          <w:tcPr>
            <w:tcW w:w="858" w:type="dxa"/>
            <w:vAlign w:val="bottom"/>
          </w:tcPr>
          <w:p w14:paraId="021A291A" w14:textId="77777777" w:rsidR="0045296D" w:rsidRPr="004F58FB" w:rsidRDefault="0045296D" w:rsidP="00101153">
            <w:pPr>
              <w:jc w:val="center"/>
              <w:rPr>
                <w:sz w:val="20"/>
              </w:rPr>
            </w:pPr>
            <w:r w:rsidRPr="004F58FB">
              <w:rPr>
                <w:sz w:val="20"/>
              </w:rPr>
              <w:t>54.1</w:t>
            </w:r>
          </w:p>
        </w:tc>
        <w:tc>
          <w:tcPr>
            <w:tcW w:w="1007" w:type="dxa"/>
            <w:vAlign w:val="bottom"/>
          </w:tcPr>
          <w:p w14:paraId="40A77D66" w14:textId="77777777" w:rsidR="0045296D" w:rsidRPr="004F58FB" w:rsidRDefault="0045296D" w:rsidP="00101153">
            <w:pPr>
              <w:jc w:val="center"/>
              <w:rPr>
                <w:sz w:val="20"/>
              </w:rPr>
            </w:pPr>
            <w:r w:rsidRPr="004F58FB">
              <w:rPr>
                <w:sz w:val="20"/>
              </w:rPr>
              <w:t>53.7-54.5</w:t>
            </w:r>
          </w:p>
        </w:tc>
        <w:tc>
          <w:tcPr>
            <w:tcW w:w="984" w:type="dxa"/>
            <w:vAlign w:val="center"/>
          </w:tcPr>
          <w:p w14:paraId="74827950" w14:textId="77777777" w:rsidR="0045296D" w:rsidRPr="004F58FB" w:rsidRDefault="0045296D" w:rsidP="00101153">
            <w:pPr>
              <w:jc w:val="center"/>
              <w:rPr>
                <w:sz w:val="20"/>
              </w:rPr>
            </w:pPr>
            <w:r w:rsidRPr="004F58FB">
              <w:rPr>
                <w:sz w:val="20"/>
              </w:rPr>
              <w:t>188.1</w:t>
            </w:r>
          </w:p>
        </w:tc>
        <w:tc>
          <w:tcPr>
            <w:tcW w:w="1284" w:type="dxa"/>
            <w:vAlign w:val="center"/>
          </w:tcPr>
          <w:p w14:paraId="4C74D8F0" w14:textId="77777777" w:rsidR="0045296D" w:rsidRPr="004F58FB" w:rsidRDefault="0045296D" w:rsidP="00101153">
            <w:pPr>
              <w:jc w:val="center"/>
              <w:rPr>
                <w:sz w:val="20"/>
              </w:rPr>
            </w:pPr>
            <w:r w:rsidRPr="004F58FB">
              <w:rPr>
                <w:sz w:val="20"/>
              </w:rPr>
              <w:t>184.9-191.3</w:t>
            </w:r>
          </w:p>
        </w:tc>
        <w:tc>
          <w:tcPr>
            <w:tcW w:w="708" w:type="dxa"/>
            <w:vAlign w:val="center"/>
          </w:tcPr>
          <w:p w14:paraId="39B3582A" w14:textId="77777777" w:rsidR="0045296D" w:rsidRPr="004F58FB" w:rsidRDefault="0045296D" w:rsidP="00101153">
            <w:pPr>
              <w:jc w:val="center"/>
              <w:rPr>
                <w:sz w:val="20"/>
              </w:rPr>
            </w:pPr>
            <w:r w:rsidRPr="004F58FB">
              <w:rPr>
                <w:sz w:val="20"/>
              </w:rPr>
              <w:t>63.2</w:t>
            </w:r>
          </w:p>
        </w:tc>
        <w:tc>
          <w:tcPr>
            <w:tcW w:w="1274" w:type="dxa"/>
            <w:vAlign w:val="center"/>
          </w:tcPr>
          <w:p w14:paraId="304A0918" w14:textId="77777777" w:rsidR="0045296D" w:rsidRPr="004F58FB" w:rsidRDefault="0045296D" w:rsidP="00101153">
            <w:pPr>
              <w:jc w:val="center"/>
              <w:rPr>
                <w:sz w:val="20"/>
              </w:rPr>
            </w:pPr>
            <w:r w:rsidRPr="004F58FB">
              <w:rPr>
                <w:sz w:val="20"/>
              </w:rPr>
              <w:t>62.3-64.0</w:t>
            </w:r>
          </w:p>
        </w:tc>
        <w:tc>
          <w:tcPr>
            <w:tcW w:w="709" w:type="dxa"/>
            <w:vAlign w:val="center"/>
          </w:tcPr>
          <w:p w14:paraId="234B9C49" w14:textId="77777777" w:rsidR="0045296D" w:rsidRPr="004F58FB" w:rsidRDefault="0045296D" w:rsidP="00101153">
            <w:pPr>
              <w:jc w:val="center"/>
              <w:rPr>
                <w:sz w:val="20"/>
              </w:rPr>
            </w:pPr>
            <w:r w:rsidRPr="004F58FB">
              <w:rPr>
                <w:sz w:val="20"/>
              </w:rPr>
              <w:t>45.4</w:t>
            </w:r>
          </w:p>
        </w:tc>
        <w:tc>
          <w:tcPr>
            <w:tcW w:w="1275" w:type="dxa"/>
            <w:vAlign w:val="center"/>
          </w:tcPr>
          <w:p w14:paraId="26B769B3" w14:textId="77777777" w:rsidR="0045296D" w:rsidRPr="004F58FB" w:rsidRDefault="0045296D" w:rsidP="00101153">
            <w:pPr>
              <w:jc w:val="center"/>
              <w:rPr>
                <w:sz w:val="20"/>
              </w:rPr>
            </w:pPr>
            <w:r w:rsidRPr="004F58FB">
              <w:rPr>
                <w:sz w:val="20"/>
              </w:rPr>
              <w:t>44.746.2</w:t>
            </w:r>
          </w:p>
        </w:tc>
        <w:tc>
          <w:tcPr>
            <w:tcW w:w="708" w:type="dxa"/>
            <w:vAlign w:val="center"/>
          </w:tcPr>
          <w:p w14:paraId="655EAEF3" w14:textId="77777777" w:rsidR="0045296D" w:rsidRPr="004F58FB" w:rsidRDefault="0045296D" w:rsidP="00101153">
            <w:pPr>
              <w:jc w:val="center"/>
              <w:rPr>
                <w:sz w:val="20"/>
              </w:rPr>
            </w:pPr>
            <w:r w:rsidRPr="004F58FB">
              <w:rPr>
                <w:sz w:val="20"/>
              </w:rPr>
              <w:t>38.5</w:t>
            </w:r>
          </w:p>
        </w:tc>
        <w:tc>
          <w:tcPr>
            <w:tcW w:w="1274" w:type="dxa"/>
            <w:vAlign w:val="center"/>
          </w:tcPr>
          <w:p w14:paraId="7C6A7F95" w14:textId="77777777" w:rsidR="0045296D" w:rsidRPr="004F58FB" w:rsidRDefault="0045296D" w:rsidP="00101153">
            <w:pPr>
              <w:jc w:val="center"/>
              <w:rPr>
                <w:sz w:val="20"/>
              </w:rPr>
            </w:pPr>
            <w:r w:rsidRPr="004F58FB">
              <w:rPr>
                <w:sz w:val="20"/>
              </w:rPr>
              <w:t>37.8-39.2</w:t>
            </w:r>
          </w:p>
        </w:tc>
        <w:tc>
          <w:tcPr>
            <w:tcW w:w="709" w:type="dxa"/>
            <w:vAlign w:val="center"/>
          </w:tcPr>
          <w:p w14:paraId="1CAD7922" w14:textId="77777777" w:rsidR="0045296D" w:rsidRPr="004F58FB" w:rsidRDefault="0045296D" w:rsidP="00101153">
            <w:pPr>
              <w:jc w:val="center"/>
              <w:rPr>
                <w:sz w:val="20"/>
              </w:rPr>
            </w:pPr>
            <w:r w:rsidRPr="004F58FB">
              <w:rPr>
                <w:sz w:val="20"/>
              </w:rPr>
              <w:t>36.0</w:t>
            </w:r>
          </w:p>
        </w:tc>
        <w:tc>
          <w:tcPr>
            <w:tcW w:w="1193" w:type="dxa"/>
            <w:vAlign w:val="center"/>
          </w:tcPr>
          <w:p w14:paraId="460CC686" w14:textId="77777777" w:rsidR="0045296D" w:rsidRPr="004F58FB" w:rsidRDefault="0045296D" w:rsidP="00101153">
            <w:pPr>
              <w:jc w:val="center"/>
              <w:rPr>
                <w:sz w:val="20"/>
              </w:rPr>
            </w:pPr>
            <w:r w:rsidRPr="004F58FB">
              <w:rPr>
                <w:sz w:val="20"/>
              </w:rPr>
              <w:t>35.3-36.7</w:t>
            </w:r>
          </w:p>
        </w:tc>
      </w:tr>
      <w:tr w:rsidR="0045296D" w:rsidRPr="004F58FB" w14:paraId="774E7E6B" w14:textId="77777777" w:rsidTr="00B55EF2">
        <w:tc>
          <w:tcPr>
            <w:tcW w:w="983" w:type="dxa"/>
            <w:shd w:val="clear" w:color="auto" w:fill="FFFFFF" w:themeFill="background1"/>
            <w:vAlign w:val="center"/>
          </w:tcPr>
          <w:p w14:paraId="7F47E704" w14:textId="77777777" w:rsidR="0045296D" w:rsidRPr="004F58FB" w:rsidRDefault="0045296D" w:rsidP="00101153">
            <w:pPr>
              <w:jc w:val="center"/>
              <w:rPr>
                <w:sz w:val="20"/>
              </w:rPr>
            </w:pPr>
            <w:r w:rsidRPr="004F58FB">
              <w:rPr>
                <w:sz w:val="20"/>
              </w:rPr>
              <w:t>2013/14</w:t>
            </w:r>
          </w:p>
        </w:tc>
        <w:tc>
          <w:tcPr>
            <w:tcW w:w="994" w:type="dxa"/>
            <w:vAlign w:val="center"/>
          </w:tcPr>
          <w:p w14:paraId="04766F3B" w14:textId="77777777" w:rsidR="0045296D" w:rsidRPr="004F58FB" w:rsidRDefault="0045296D" w:rsidP="00101153">
            <w:pPr>
              <w:jc w:val="center"/>
              <w:rPr>
                <w:sz w:val="20"/>
              </w:rPr>
            </w:pPr>
            <w:r w:rsidRPr="004F58FB">
              <w:rPr>
                <w:sz w:val="20"/>
              </w:rPr>
              <w:t>73,608</w:t>
            </w:r>
          </w:p>
        </w:tc>
        <w:tc>
          <w:tcPr>
            <w:tcW w:w="858" w:type="dxa"/>
            <w:vAlign w:val="bottom"/>
          </w:tcPr>
          <w:p w14:paraId="4E95D7C4" w14:textId="77777777" w:rsidR="0045296D" w:rsidRPr="004F58FB" w:rsidRDefault="0045296D" w:rsidP="00101153">
            <w:pPr>
              <w:jc w:val="center"/>
              <w:rPr>
                <w:sz w:val="20"/>
              </w:rPr>
            </w:pPr>
            <w:r w:rsidRPr="004F58FB">
              <w:rPr>
                <w:sz w:val="20"/>
              </w:rPr>
              <w:t>57.5</w:t>
            </w:r>
          </w:p>
        </w:tc>
        <w:tc>
          <w:tcPr>
            <w:tcW w:w="1007" w:type="dxa"/>
            <w:vAlign w:val="bottom"/>
          </w:tcPr>
          <w:p w14:paraId="65834FEB" w14:textId="77777777" w:rsidR="0045296D" w:rsidRPr="004F58FB" w:rsidRDefault="0045296D" w:rsidP="00101153">
            <w:pPr>
              <w:jc w:val="center"/>
              <w:rPr>
                <w:sz w:val="20"/>
              </w:rPr>
            </w:pPr>
            <w:r w:rsidRPr="004F58FB">
              <w:rPr>
                <w:sz w:val="20"/>
              </w:rPr>
              <w:t>57.1-57.9</w:t>
            </w:r>
          </w:p>
        </w:tc>
        <w:tc>
          <w:tcPr>
            <w:tcW w:w="984" w:type="dxa"/>
            <w:vAlign w:val="center"/>
          </w:tcPr>
          <w:p w14:paraId="799DE2C7" w14:textId="77777777" w:rsidR="0045296D" w:rsidRPr="004F58FB" w:rsidRDefault="0045296D" w:rsidP="00101153">
            <w:pPr>
              <w:jc w:val="center"/>
              <w:rPr>
                <w:sz w:val="20"/>
              </w:rPr>
            </w:pPr>
            <w:r w:rsidRPr="004F58FB">
              <w:rPr>
                <w:sz w:val="20"/>
              </w:rPr>
              <w:t>212.3</w:t>
            </w:r>
          </w:p>
        </w:tc>
        <w:tc>
          <w:tcPr>
            <w:tcW w:w="1284" w:type="dxa"/>
            <w:vAlign w:val="center"/>
          </w:tcPr>
          <w:p w14:paraId="3911E886" w14:textId="77777777" w:rsidR="0045296D" w:rsidRPr="004F58FB" w:rsidRDefault="0045296D" w:rsidP="00101153">
            <w:pPr>
              <w:jc w:val="center"/>
              <w:rPr>
                <w:sz w:val="20"/>
              </w:rPr>
            </w:pPr>
            <w:r w:rsidRPr="004F58FB">
              <w:rPr>
                <w:sz w:val="20"/>
              </w:rPr>
              <w:t>208.9-215.7</w:t>
            </w:r>
          </w:p>
        </w:tc>
        <w:tc>
          <w:tcPr>
            <w:tcW w:w="708" w:type="dxa"/>
            <w:vAlign w:val="center"/>
          </w:tcPr>
          <w:p w14:paraId="7F123CCF" w14:textId="77777777" w:rsidR="0045296D" w:rsidRPr="004F58FB" w:rsidRDefault="0045296D" w:rsidP="00101153">
            <w:pPr>
              <w:jc w:val="center"/>
              <w:rPr>
                <w:sz w:val="20"/>
              </w:rPr>
            </w:pPr>
            <w:r w:rsidRPr="004F58FB">
              <w:rPr>
                <w:sz w:val="20"/>
              </w:rPr>
              <w:t>65.7</w:t>
            </w:r>
          </w:p>
        </w:tc>
        <w:tc>
          <w:tcPr>
            <w:tcW w:w="1274" w:type="dxa"/>
            <w:vAlign w:val="center"/>
          </w:tcPr>
          <w:p w14:paraId="79B3D31F" w14:textId="77777777" w:rsidR="0045296D" w:rsidRPr="004F58FB" w:rsidRDefault="0045296D" w:rsidP="00101153">
            <w:pPr>
              <w:jc w:val="center"/>
              <w:rPr>
                <w:sz w:val="20"/>
              </w:rPr>
            </w:pPr>
            <w:r w:rsidRPr="004F58FB">
              <w:rPr>
                <w:sz w:val="20"/>
              </w:rPr>
              <w:t>64.8-66.6</w:t>
            </w:r>
          </w:p>
        </w:tc>
        <w:tc>
          <w:tcPr>
            <w:tcW w:w="709" w:type="dxa"/>
            <w:vAlign w:val="center"/>
          </w:tcPr>
          <w:p w14:paraId="02B74B45" w14:textId="77777777" w:rsidR="0045296D" w:rsidRPr="004F58FB" w:rsidRDefault="0045296D" w:rsidP="00101153">
            <w:pPr>
              <w:jc w:val="center"/>
              <w:rPr>
                <w:sz w:val="20"/>
              </w:rPr>
            </w:pPr>
            <w:r w:rsidRPr="004F58FB">
              <w:rPr>
                <w:sz w:val="20"/>
              </w:rPr>
              <w:t>46.6</w:t>
            </w:r>
          </w:p>
        </w:tc>
        <w:tc>
          <w:tcPr>
            <w:tcW w:w="1275" w:type="dxa"/>
            <w:vAlign w:val="center"/>
          </w:tcPr>
          <w:p w14:paraId="4CCF450C" w14:textId="77777777" w:rsidR="0045296D" w:rsidRPr="004F58FB" w:rsidRDefault="0045296D" w:rsidP="00101153">
            <w:pPr>
              <w:jc w:val="center"/>
              <w:rPr>
                <w:sz w:val="20"/>
              </w:rPr>
            </w:pPr>
            <w:r w:rsidRPr="004F58FB">
              <w:rPr>
                <w:sz w:val="20"/>
              </w:rPr>
              <w:t>45.8-47.4</w:t>
            </w:r>
          </w:p>
        </w:tc>
        <w:tc>
          <w:tcPr>
            <w:tcW w:w="708" w:type="dxa"/>
            <w:vAlign w:val="center"/>
          </w:tcPr>
          <w:p w14:paraId="4698B2EE" w14:textId="77777777" w:rsidR="0045296D" w:rsidRPr="004F58FB" w:rsidRDefault="0045296D" w:rsidP="00101153">
            <w:pPr>
              <w:jc w:val="center"/>
              <w:rPr>
                <w:sz w:val="20"/>
              </w:rPr>
            </w:pPr>
            <w:r w:rsidRPr="004F58FB">
              <w:rPr>
                <w:sz w:val="20"/>
              </w:rPr>
              <w:t>41.4</w:t>
            </w:r>
          </w:p>
        </w:tc>
        <w:tc>
          <w:tcPr>
            <w:tcW w:w="1274" w:type="dxa"/>
            <w:vAlign w:val="center"/>
          </w:tcPr>
          <w:p w14:paraId="6B152F92" w14:textId="77777777" w:rsidR="0045296D" w:rsidRPr="004F58FB" w:rsidRDefault="0045296D" w:rsidP="00101153">
            <w:pPr>
              <w:jc w:val="center"/>
              <w:rPr>
                <w:sz w:val="20"/>
              </w:rPr>
            </w:pPr>
            <w:r w:rsidRPr="004F58FB">
              <w:rPr>
                <w:sz w:val="20"/>
              </w:rPr>
              <w:t>40.6-42.1</w:t>
            </w:r>
          </w:p>
        </w:tc>
        <w:tc>
          <w:tcPr>
            <w:tcW w:w="709" w:type="dxa"/>
            <w:vAlign w:val="center"/>
          </w:tcPr>
          <w:p w14:paraId="26CEEF73" w14:textId="77777777" w:rsidR="0045296D" w:rsidRPr="004F58FB" w:rsidRDefault="0045296D" w:rsidP="00101153">
            <w:pPr>
              <w:jc w:val="center"/>
              <w:rPr>
                <w:sz w:val="20"/>
              </w:rPr>
            </w:pPr>
            <w:r w:rsidRPr="004F58FB">
              <w:rPr>
                <w:sz w:val="20"/>
              </w:rPr>
              <w:t>38.5</w:t>
            </w:r>
          </w:p>
        </w:tc>
        <w:tc>
          <w:tcPr>
            <w:tcW w:w="1193" w:type="dxa"/>
            <w:vAlign w:val="center"/>
          </w:tcPr>
          <w:p w14:paraId="6BC4C88B" w14:textId="77777777" w:rsidR="0045296D" w:rsidRPr="004F58FB" w:rsidRDefault="0045296D" w:rsidP="00101153">
            <w:pPr>
              <w:jc w:val="center"/>
              <w:rPr>
                <w:sz w:val="20"/>
              </w:rPr>
            </w:pPr>
            <w:r w:rsidRPr="004F58FB">
              <w:rPr>
                <w:sz w:val="20"/>
              </w:rPr>
              <w:t>37.8-39.3</w:t>
            </w:r>
          </w:p>
        </w:tc>
      </w:tr>
      <w:tr w:rsidR="0045296D" w:rsidRPr="004F58FB" w14:paraId="7A125F5A" w14:textId="77777777" w:rsidTr="00B55EF2">
        <w:tc>
          <w:tcPr>
            <w:tcW w:w="983" w:type="dxa"/>
            <w:shd w:val="clear" w:color="auto" w:fill="FFFFFF" w:themeFill="background1"/>
            <w:vAlign w:val="center"/>
          </w:tcPr>
          <w:p w14:paraId="1954CDE1" w14:textId="77777777" w:rsidR="0045296D" w:rsidRPr="004F58FB" w:rsidRDefault="0045296D" w:rsidP="00101153">
            <w:pPr>
              <w:jc w:val="center"/>
              <w:rPr>
                <w:sz w:val="20"/>
              </w:rPr>
            </w:pPr>
            <w:r w:rsidRPr="004F58FB">
              <w:rPr>
                <w:sz w:val="20"/>
              </w:rPr>
              <w:t>2014/15</w:t>
            </w:r>
          </w:p>
        </w:tc>
        <w:tc>
          <w:tcPr>
            <w:tcW w:w="994" w:type="dxa"/>
            <w:vAlign w:val="center"/>
          </w:tcPr>
          <w:p w14:paraId="656ADFB7" w14:textId="77777777" w:rsidR="0045296D" w:rsidRPr="004F58FB" w:rsidRDefault="0045296D" w:rsidP="00101153">
            <w:pPr>
              <w:jc w:val="center"/>
              <w:rPr>
                <w:sz w:val="20"/>
              </w:rPr>
            </w:pPr>
            <w:r w:rsidRPr="004F58FB">
              <w:rPr>
                <w:sz w:val="20"/>
              </w:rPr>
              <w:t>77,163</w:t>
            </w:r>
          </w:p>
        </w:tc>
        <w:tc>
          <w:tcPr>
            <w:tcW w:w="858" w:type="dxa"/>
            <w:vAlign w:val="bottom"/>
          </w:tcPr>
          <w:p w14:paraId="50156B69" w14:textId="77777777" w:rsidR="0045296D" w:rsidRPr="004F58FB" w:rsidRDefault="0045296D" w:rsidP="00101153">
            <w:pPr>
              <w:jc w:val="center"/>
              <w:rPr>
                <w:sz w:val="20"/>
              </w:rPr>
            </w:pPr>
            <w:r w:rsidRPr="004F58FB">
              <w:rPr>
                <w:sz w:val="20"/>
              </w:rPr>
              <w:t>60.1</w:t>
            </w:r>
          </w:p>
        </w:tc>
        <w:tc>
          <w:tcPr>
            <w:tcW w:w="1007" w:type="dxa"/>
            <w:vAlign w:val="bottom"/>
          </w:tcPr>
          <w:p w14:paraId="60C6859E" w14:textId="77777777" w:rsidR="0045296D" w:rsidRPr="004F58FB" w:rsidRDefault="0045296D" w:rsidP="00101153">
            <w:pPr>
              <w:jc w:val="center"/>
              <w:rPr>
                <w:sz w:val="20"/>
              </w:rPr>
            </w:pPr>
            <w:r w:rsidRPr="004F58FB">
              <w:rPr>
                <w:sz w:val="20"/>
              </w:rPr>
              <w:t>59.7-60.5</w:t>
            </w:r>
          </w:p>
        </w:tc>
        <w:tc>
          <w:tcPr>
            <w:tcW w:w="984" w:type="dxa"/>
            <w:vAlign w:val="center"/>
          </w:tcPr>
          <w:p w14:paraId="3B00DC82" w14:textId="77777777" w:rsidR="0045296D" w:rsidRPr="004F58FB" w:rsidRDefault="0045296D" w:rsidP="00101153">
            <w:pPr>
              <w:jc w:val="center"/>
              <w:rPr>
                <w:sz w:val="20"/>
              </w:rPr>
            </w:pPr>
            <w:r w:rsidRPr="004F58FB">
              <w:rPr>
                <w:sz w:val="20"/>
              </w:rPr>
              <w:t>221.4</w:t>
            </w:r>
          </w:p>
        </w:tc>
        <w:tc>
          <w:tcPr>
            <w:tcW w:w="1284" w:type="dxa"/>
            <w:vAlign w:val="center"/>
          </w:tcPr>
          <w:p w14:paraId="2B184676" w14:textId="77777777" w:rsidR="0045296D" w:rsidRPr="004F58FB" w:rsidRDefault="0045296D" w:rsidP="00101153">
            <w:pPr>
              <w:jc w:val="center"/>
              <w:rPr>
                <w:sz w:val="20"/>
              </w:rPr>
            </w:pPr>
            <w:r w:rsidRPr="004F58FB">
              <w:rPr>
                <w:sz w:val="20"/>
              </w:rPr>
              <w:t>217.9-225.0</w:t>
            </w:r>
          </w:p>
        </w:tc>
        <w:tc>
          <w:tcPr>
            <w:tcW w:w="708" w:type="dxa"/>
            <w:vAlign w:val="center"/>
          </w:tcPr>
          <w:p w14:paraId="5D53F189" w14:textId="77777777" w:rsidR="0045296D" w:rsidRPr="004F58FB" w:rsidRDefault="0045296D" w:rsidP="00101153">
            <w:pPr>
              <w:jc w:val="center"/>
              <w:rPr>
                <w:sz w:val="20"/>
              </w:rPr>
            </w:pPr>
            <w:r w:rsidRPr="004F58FB">
              <w:rPr>
                <w:sz w:val="20"/>
              </w:rPr>
              <w:t>67.9</w:t>
            </w:r>
          </w:p>
        </w:tc>
        <w:tc>
          <w:tcPr>
            <w:tcW w:w="1274" w:type="dxa"/>
            <w:vAlign w:val="center"/>
          </w:tcPr>
          <w:p w14:paraId="7865F859" w14:textId="77777777" w:rsidR="0045296D" w:rsidRPr="004F58FB" w:rsidRDefault="0045296D" w:rsidP="00101153">
            <w:pPr>
              <w:jc w:val="center"/>
              <w:rPr>
                <w:sz w:val="20"/>
              </w:rPr>
            </w:pPr>
            <w:r w:rsidRPr="004F58FB">
              <w:rPr>
                <w:sz w:val="20"/>
              </w:rPr>
              <w:t>67.1-68.8</w:t>
            </w:r>
          </w:p>
        </w:tc>
        <w:tc>
          <w:tcPr>
            <w:tcW w:w="709" w:type="dxa"/>
            <w:vAlign w:val="center"/>
          </w:tcPr>
          <w:p w14:paraId="7AF55787" w14:textId="77777777" w:rsidR="0045296D" w:rsidRPr="004F58FB" w:rsidRDefault="0045296D" w:rsidP="00101153">
            <w:pPr>
              <w:jc w:val="center"/>
              <w:rPr>
                <w:sz w:val="20"/>
              </w:rPr>
            </w:pPr>
            <w:r w:rsidRPr="004F58FB">
              <w:rPr>
                <w:sz w:val="20"/>
              </w:rPr>
              <w:t>48.6</w:t>
            </w:r>
          </w:p>
        </w:tc>
        <w:tc>
          <w:tcPr>
            <w:tcW w:w="1275" w:type="dxa"/>
            <w:vAlign w:val="center"/>
          </w:tcPr>
          <w:p w14:paraId="312BD725" w14:textId="77777777" w:rsidR="0045296D" w:rsidRPr="004F58FB" w:rsidRDefault="0045296D" w:rsidP="00101153">
            <w:pPr>
              <w:jc w:val="center"/>
              <w:rPr>
                <w:sz w:val="20"/>
              </w:rPr>
            </w:pPr>
            <w:r w:rsidRPr="004F58FB">
              <w:rPr>
                <w:sz w:val="20"/>
              </w:rPr>
              <w:t>47.8-49.4</w:t>
            </w:r>
          </w:p>
        </w:tc>
        <w:tc>
          <w:tcPr>
            <w:tcW w:w="708" w:type="dxa"/>
            <w:vAlign w:val="center"/>
          </w:tcPr>
          <w:p w14:paraId="79E97F14" w14:textId="77777777" w:rsidR="0045296D" w:rsidRPr="004F58FB" w:rsidRDefault="0045296D" w:rsidP="00101153">
            <w:pPr>
              <w:jc w:val="center"/>
              <w:rPr>
                <w:sz w:val="20"/>
              </w:rPr>
            </w:pPr>
            <w:r w:rsidRPr="004F58FB">
              <w:rPr>
                <w:sz w:val="20"/>
              </w:rPr>
              <w:t>44.5</w:t>
            </w:r>
          </w:p>
        </w:tc>
        <w:tc>
          <w:tcPr>
            <w:tcW w:w="1274" w:type="dxa"/>
            <w:vAlign w:val="center"/>
          </w:tcPr>
          <w:p w14:paraId="0DBD1DE7" w14:textId="77777777" w:rsidR="0045296D" w:rsidRPr="004F58FB" w:rsidRDefault="0045296D" w:rsidP="00101153">
            <w:pPr>
              <w:jc w:val="center"/>
              <w:rPr>
                <w:sz w:val="20"/>
              </w:rPr>
            </w:pPr>
            <w:r w:rsidRPr="004F58FB">
              <w:rPr>
                <w:sz w:val="20"/>
              </w:rPr>
              <w:t>43.7-45.2</w:t>
            </w:r>
          </w:p>
        </w:tc>
        <w:tc>
          <w:tcPr>
            <w:tcW w:w="709" w:type="dxa"/>
            <w:vAlign w:val="center"/>
          </w:tcPr>
          <w:p w14:paraId="2B30CF4E" w14:textId="77777777" w:rsidR="0045296D" w:rsidRPr="004F58FB" w:rsidRDefault="0045296D" w:rsidP="00101153">
            <w:pPr>
              <w:jc w:val="center"/>
              <w:rPr>
                <w:sz w:val="20"/>
              </w:rPr>
            </w:pPr>
            <w:r w:rsidRPr="004F58FB">
              <w:rPr>
                <w:sz w:val="20"/>
              </w:rPr>
              <w:t>40.8</w:t>
            </w:r>
          </w:p>
        </w:tc>
        <w:tc>
          <w:tcPr>
            <w:tcW w:w="1193" w:type="dxa"/>
            <w:vAlign w:val="center"/>
          </w:tcPr>
          <w:p w14:paraId="0A8DB982" w14:textId="77777777" w:rsidR="0045296D" w:rsidRPr="004F58FB" w:rsidRDefault="0045296D" w:rsidP="00101153">
            <w:pPr>
              <w:jc w:val="center"/>
              <w:rPr>
                <w:sz w:val="20"/>
              </w:rPr>
            </w:pPr>
            <w:r w:rsidRPr="004F58FB">
              <w:rPr>
                <w:sz w:val="20"/>
              </w:rPr>
              <w:t>40.0-41.6</w:t>
            </w:r>
          </w:p>
        </w:tc>
      </w:tr>
      <w:tr w:rsidR="0045296D" w:rsidRPr="004F58FB" w14:paraId="16B7D07E" w14:textId="77777777" w:rsidTr="00B55EF2">
        <w:tc>
          <w:tcPr>
            <w:tcW w:w="983" w:type="dxa"/>
            <w:shd w:val="clear" w:color="auto" w:fill="FFFFFF" w:themeFill="background1"/>
            <w:vAlign w:val="center"/>
          </w:tcPr>
          <w:p w14:paraId="2DE10991" w14:textId="77777777" w:rsidR="0045296D" w:rsidRPr="004F58FB" w:rsidRDefault="0045296D" w:rsidP="00101153">
            <w:pPr>
              <w:jc w:val="center"/>
              <w:rPr>
                <w:sz w:val="20"/>
              </w:rPr>
            </w:pPr>
            <w:r w:rsidRPr="004F58FB">
              <w:rPr>
                <w:sz w:val="20"/>
              </w:rPr>
              <w:t>2015/16</w:t>
            </w:r>
          </w:p>
        </w:tc>
        <w:tc>
          <w:tcPr>
            <w:tcW w:w="994" w:type="dxa"/>
            <w:vAlign w:val="center"/>
          </w:tcPr>
          <w:p w14:paraId="2D38BB8C" w14:textId="77777777" w:rsidR="0045296D" w:rsidRPr="004F58FB" w:rsidRDefault="0045296D" w:rsidP="00101153">
            <w:pPr>
              <w:jc w:val="center"/>
              <w:rPr>
                <w:sz w:val="20"/>
              </w:rPr>
            </w:pPr>
            <w:r w:rsidRPr="004F58FB">
              <w:rPr>
                <w:sz w:val="20"/>
              </w:rPr>
              <w:t>81,172</w:t>
            </w:r>
          </w:p>
        </w:tc>
        <w:tc>
          <w:tcPr>
            <w:tcW w:w="858" w:type="dxa"/>
            <w:vAlign w:val="bottom"/>
          </w:tcPr>
          <w:p w14:paraId="747FA25A" w14:textId="77777777" w:rsidR="0045296D" w:rsidRPr="004F58FB" w:rsidRDefault="0045296D" w:rsidP="00101153">
            <w:pPr>
              <w:jc w:val="center"/>
              <w:rPr>
                <w:sz w:val="20"/>
              </w:rPr>
            </w:pPr>
            <w:r w:rsidRPr="004F58FB">
              <w:rPr>
                <w:sz w:val="20"/>
              </w:rPr>
              <w:t>62.9</w:t>
            </w:r>
          </w:p>
        </w:tc>
        <w:tc>
          <w:tcPr>
            <w:tcW w:w="1007" w:type="dxa"/>
            <w:vAlign w:val="bottom"/>
          </w:tcPr>
          <w:p w14:paraId="5F84553F" w14:textId="77777777" w:rsidR="0045296D" w:rsidRPr="004F58FB" w:rsidRDefault="0045296D" w:rsidP="00101153">
            <w:pPr>
              <w:jc w:val="center"/>
              <w:rPr>
                <w:sz w:val="20"/>
              </w:rPr>
            </w:pPr>
            <w:r w:rsidRPr="004F58FB">
              <w:rPr>
                <w:sz w:val="20"/>
              </w:rPr>
              <w:t>62.4-63.3</w:t>
            </w:r>
          </w:p>
        </w:tc>
        <w:tc>
          <w:tcPr>
            <w:tcW w:w="984" w:type="dxa"/>
            <w:vAlign w:val="center"/>
          </w:tcPr>
          <w:p w14:paraId="72C74A25" w14:textId="77777777" w:rsidR="0045296D" w:rsidRPr="004F58FB" w:rsidRDefault="0045296D" w:rsidP="00101153">
            <w:pPr>
              <w:jc w:val="center"/>
              <w:rPr>
                <w:sz w:val="20"/>
              </w:rPr>
            </w:pPr>
            <w:r w:rsidRPr="004F58FB">
              <w:rPr>
                <w:sz w:val="20"/>
              </w:rPr>
              <w:t>231.7</w:t>
            </w:r>
          </w:p>
        </w:tc>
        <w:tc>
          <w:tcPr>
            <w:tcW w:w="1284" w:type="dxa"/>
            <w:vAlign w:val="center"/>
          </w:tcPr>
          <w:p w14:paraId="62745BBC" w14:textId="77777777" w:rsidR="0045296D" w:rsidRPr="004F58FB" w:rsidRDefault="0045296D" w:rsidP="00101153">
            <w:pPr>
              <w:jc w:val="center"/>
              <w:rPr>
                <w:sz w:val="20"/>
              </w:rPr>
            </w:pPr>
            <w:r w:rsidRPr="004F58FB">
              <w:rPr>
                <w:sz w:val="20"/>
              </w:rPr>
              <w:t>228.1-235.3</w:t>
            </w:r>
          </w:p>
        </w:tc>
        <w:tc>
          <w:tcPr>
            <w:tcW w:w="708" w:type="dxa"/>
            <w:vAlign w:val="center"/>
          </w:tcPr>
          <w:p w14:paraId="24F02386" w14:textId="77777777" w:rsidR="0045296D" w:rsidRPr="004F58FB" w:rsidRDefault="0045296D" w:rsidP="00101153">
            <w:pPr>
              <w:jc w:val="center"/>
              <w:rPr>
                <w:sz w:val="20"/>
              </w:rPr>
            </w:pPr>
            <w:r w:rsidRPr="004F58FB">
              <w:rPr>
                <w:sz w:val="20"/>
              </w:rPr>
              <w:t>71.9</w:t>
            </w:r>
          </w:p>
        </w:tc>
        <w:tc>
          <w:tcPr>
            <w:tcW w:w="1274" w:type="dxa"/>
            <w:vAlign w:val="center"/>
          </w:tcPr>
          <w:p w14:paraId="2B8F988F" w14:textId="77777777" w:rsidR="0045296D" w:rsidRPr="004F58FB" w:rsidRDefault="0045296D" w:rsidP="00101153">
            <w:pPr>
              <w:jc w:val="center"/>
              <w:rPr>
                <w:sz w:val="20"/>
              </w:rPr>
            </w:pPr>
            <w:r w:rsidRPr="004F58FB">
              <w:rPr>
                <w:sz w:val="20"/>
              </w:rPr>
              <w:t>71.0-72.8</w:t>
            </w:r>
          </w:p>
        </w:tc>
        <w:tc>
          <w:tcPr>
            <w:tcW w:w="709" w:type="dxa"/>
            <w:vAlign w:val="center"/>
          </w:tcPr>
          <w:p w14:paraId="3EDC675D" w14:textId="77777777" w:rsidR="0045296D" w:rsidRPr="004F58FB" w:rsidRDefault="0045296D" w:rsidP="00101153">
            <w:pPr>
              <w:jc w:val="center"/>
              <w:rPr>
                <w:sz w:val="20"/>
              </w:rPr>
            </w:pPr>
            <w:r w:rsidRPr="004F58FB">
              <w:rPr>
                <w:sz w:val="20"/>
              </w:rPr>
              <w:t>49.6</w:t>
            </w:r>
          </w:p>
        </w:tc>
        <w:tc>
          <w:tcPr>
            <w:tcW w:w="1275" w:type="dxa"/>
            <w:vAlign w:val="center"/>
          </w:tcPr>
          <w:p w14:paraId="28762437" w14:textId="77777777" w:rsidR="0045296D" w:rsidRPr="004F58FB" w:rsidRDefault="0045296D" w:rsidP="00101153">
            <w:pPr>
              <w:jc w:val="center"/>
              <w:rPr>
                <w:sz w:val="20"/>
              </w:rPr>
            </w:pPr>
            <w:r w:rsidRPr="004F58FB">
              <w:rPr>
                <w:sz w:val="20"/>
              </w:rPr>
              <w:t>48.8-50.4</w:t>
            </w:r>
          </w:p>
        </w:tc>
        <w:tc>
          <w:tcPr>
            <w:tcW w:w="708" w:type="dxa"/>
            <w:vAlign w:val="center"/>
          </w:tcPr>
          <w:p w14:paraId="57582C1E" w14:textId="77777777" w:rsidR="0045296D" w:rsidRPr="004F58FB" w:rsidRDefault="0045296D" w:rsidP="00101153">
            <w:pPr>
              <w:jc w:val="center"/>
              <w:rPr>
                <w:sz w:val="20"/>
              </w:rPr>
            </w:pPr>
            <w:r w:rsidRPr="004F58FB">
              <w:rPr>
                <w:sz w:val="20"/>
              </w:rPr>
              <w:t>46.8</w:t>
            </w:r>
          </w:p>
        </w:tc>
        <w:tc>
          <w:tcPr>
            <w:tcW w:w="1274" w:type="dxa"/>
            <w:vAlign w:val="center"/>
          </w:tcPr>
          <w:p w14:paraId="6CA16871" w14:textId="77777777" w:rsidR="0045296D" w:rsidRPr="004F58FB" w:rsidRDefault="0045296D" w:rsidP="00101153">
            <w:pPr>
              <w:jc w:val="center"/>
              <w:rPr>
                <w:sz w:val="20"/>
              </w:rPr>
            </w:pPr>
            <w:r w:rsidRPr="004F58FB">
              <w:rPr>
                <w:sz w:val="20"/>
              </w:rPr>
              <w:t>46.0-47.5</w:t>
            </w:r>
          </w:p>
        </w:tc>
        <w:tc>
          <w:tcPr>
            <w:tcW w:w="709" w:type="dxa"/>
            <w:vAlign w:val="center"/>
          </w:tcPr>
          <w:p w14:paraId="0730A653" w14:textId="77777777" w:rsidR="0045296D" w:rsidRPr="004F58FB" w:rsidRDefault="0045296D" w:rsidP="00101153">
            <w:pPr>
              <w:jc w:val="center"/>
              <w:rPr>
                <w:sz w:val="20"/>
              </w:rPr>
            </w:pPr>
            <w:r w:rsidRPr="004F58FB">
              <w:rPr>
                <w:sz w:val="20"/>
              </w:rPr>
              <w:t>42.9</w:t>
            </w:r>
          </w:p>
        </w:tc>
        <w:tc>
          <w:tcPr>
            <w:tcW w:w="1193" w:type="dxa"/>
            <w:vAlign w:val="center"/>
          </w:tcPr>
          <w:p w14:paraId="70696796" w14:textId="77777777" w:rsidR="0045296D" w:rsidRPr="004F58FB" w:rsidRDefault="0045296D" w:rsidP="00101153">
            <w:pPr>
              <w:jc w:val="center"/>
              <w:rPr>
                <w:sz w:val="20"/>
              </w:rPr>
            </w:pPr>
            <w:r w:rsidRPr="004F58FB">
              <w:rPr>
                <w:sz w:val="20"/>
              </w:rPr>
              <w:t>42.1-43.7</w:t>
            </w:r>
          </w:p>
        </w:tc>
      </w:tr>
      <w:tr w:rsidR="0045296D" w:rsidRPr="004F58FB" w14:paraId="7633C613" w14:textId="77777777" w:rsidTr="00B55EF2">
        <w:tc>
          <w:tcPr>
            <w:tcW w:w="983" w:type="dxa"/>
            <w:shd w:val="clear" w:color="auto" w:fill="FFFFFF" w:themeFill="background1"/>
            <w:vAlign w:val="center"/>
          </w:tcPr>
          <w:p w14:paraId="24C633F0" w14:textId="77777777" w:rsidR="0045296D" w:rsidRPr="004F58FB" w:rsidRDefault="0045296D" w:rsidP="00101153">
            <w:pPr>
              <w:jc w:val="center"/>
              <w:rPr>
                <w:sz w:val="20"/>
              </w:rPr>
            </w:pPr>
            <w:r w:rsidRPr="004F58FB">
              <w:rPr>
                <w:sz w:val="20"/>
              </w:rPr>
              <w:t>2016/17</w:t>
            </w:r>
          </w:p>
        </w:tc>
        <w:tc>
          <w:tcPr>
            <w:tcW w:w="994" w:type="dxa"/>
            <w:vAlign w:val="center"/>
          </w:tcPr>
          <w:p w14:paraId="62C34092" w14:textId="77777777" w:rsidR="0045296D" w:rsidRPr="004F58FB" w:rsidRDefault="0045296D" w:rsidP="00101153">
            <w:pPr>
              <w:jc w:val="center"/>
              <w:rPr>
                <w:sz w:val="20"/>
              </w:rPr>
            </w:pPr>
            <w:r w:rsidRPr="004F58FB">
              <w:rPr>
                <w:sz w:val="20"/>
              </w:rPr>
              <w:t>84,270</w:t>
            </w:r>
          </w:p>
        </w:tc>
        <w:tc>
          <w:tcPr>
            <w:tcW w:w="858" w:type="dxa"/>
            <w:vAlign w:val="bottom"/>
          </w:tcPr>
          <w:p w14:paraId="77911EB1" w14:textId="77777777" w:rsidR="0045296D" w:rsidRPr="004F58FB" w:rsidRDefault="0045296D" w:rsidP="00101153">
            <w:pPr>
              <w:jc w:val="center"/>
              <w:rPr>
                <w:sz w:val="20"/>
              </w:rPr>
            </w:pPr>
            <w:r w:rsidRPr="004F58FB">
              <w:rPr>
                <w:sz w:val="20"/>
              </w:rPr>
              <w:t>64.9</w:t>
            </w:r>
          </w:p>
        </w:tc>
        <w:tc>
          <w:tcPr>
            <w:tcW w:w="1007" w:type="dxa"/>
            <w:vAlign w:val="bottom"/>
          </w:tcPr>
          <w:p w14:paraId="15535D98" w14:textId="77777777" w:rsidR="0045296D" w:rsidRPr="004F58FB" w:rsidRDefault="0045296D" w:rsidP="00101153">
            <w:pPr>
              <w:jc w:val="center"/>
              <w:rPr>
                <w:sz w:val="20"/>
              </w:rPr>
            </w:pPr>
            <w:r w:rsidRPr="004F58FB">
              <w:rPr>
                <w:sz w:val="20"/>
              </w:rPr>
              <w:t>64.5-65.4</w:t>
            </w:r>
          </w:p>
        </w:tc>
        <w:tc>
          <w:tcPr>
            <w:tcW w:w="984" w:type="dxa"/>
            <w:vAlign w:val="center"/>
          </w:tcPr>
          <w:p w14:paraId="3A3A5C46" w14:textId="77777777" w:rsidR="0045296D" w:rsidRPr="004F58FB" w:rsidRDefault="0045296D" w:rsidP="00101153">
            <w:pPr>
              <w:jc w:val="center"/>
              <w:rPr>
                <w:sz w:val="20"/>
              </w:rPr>
            </w:pPr>
            <w:r w:rsidRPr="004F58FB">
              <w:rPr>
                <w:sz w:val="20"/>
              </w:rPr>
              <w:t>235.7</w:t>
            </w:r>
          </w:p>
        </w:tc>
        <w:tc>
          <w:tcPr>
            <w:tcW w:w="1284" w:type="dxa"/>
            <w:vAlign w:val="center"/>
          </w:tcPr>
          <w:p w14:paraId="6BF2AAEA" w14:textId="77777777" w:rsidR="0045296D" w:rsidRPr="004F58FB" w:rsidRDefault="0045296D" w:rsidP="00101153">
            <w:pPr>
              <w:jc w:val="center"/>
              <w:rPr>
                <w:sz w:val="20"/>
              </w:rPr>
            </w:pPr>
            <w:r w:rsidRPr="004F58FB">
              <w:rPr>
                <w:sz w:val="20"/>
              </w:rPr>
              <w:t>232.1-239.3</w:t>
            </w:r>
          </w:p>
        </w:tc>
        <w:tc>
          <w:tcPr>
            <w:tcW w:w="708" w:type="dxa"/>
            <w:vAlign w:val="center"/>
          </w:tcPr>
          <w:p w14:paraId="5793C9C5" w14:textId="77777777" w:rsidR="0045296D" w:rsidRPr="004F58FB" w:rsidRDefault="0045296D" w:rsidP="00101153">
            <w:pPr>
              <w:jc w:val="center"/>
              <w:rPr>
                <w:sz w:val="20"/>
              </w:rPr>
            </w:pPr>
            <w:r w:rsidRPr="004F58FB">
              <w:rPr>
                <w:sz w:val="20"/>
              </w:rPr>
              <w:t>73.1</w:t>
            </w:r>
          </w:p>
        </w:tc>
        <w:tc>
          <w:tcPr>
            <w:tcW w:w="1274" w:type="dxa"/>
            <w:vAlign w:val="center"/>
          </w:tcPr>
          <w:p w14:paraId="5BB060A8" w14:textId="77777777" w:rsidR="0045296D" w:rsidRPr="004F58FB" w:rsidRDefault="0045296D" w:rsidP="00101153">
            <w:pPr>
              <w:jc w:val="center"/>
              <w:rPr>
                <w:sz w:val="20"/>
              </w:rPr>
            </w:pPr>
            <w:r w:rsidRPr="004F58FB">
              <w:rPr>
                <w:sz w:val="20"/>
              </w:rPr>
              <w:t>72.1-74.0</w:t>
            </w:r>
          </w:p>
        </w:tc>
        <w:tc>
          <w:tcPr>
            <w:tcW w:w="709" w:type="dxa"/>
            <w:vAlign w:val="center"/>
          </w:tcPr>
          <w:p w14:paraId="187901EC" w14:textId="77777777" w:rsidR="0045296D" w:rsidRPr="004F58FB" w:rsidRDefault="0045296D" w:rsidP="00101153">
            <w:pPr>
              <w:jc w:val="center"/>
              <w:rPr>
                <w:sz w:val="20"/>
              </w:rPr>
            </w:pPr>
            <w:r w:rsidRPr="004F58FB">
              <w:rPr>
                <w:sz w:val="20"/>
              </w:rPr>
              <w:t>51.0</w:t>
            </w:r>
          </w:p>
        </w:tc>
        <w:tc>
          <w:tcPr>
            <w:tcW w:w="1275" w:type="dxa"/>
            <w:vAlign w:val="center"/>
          </w:tcPr>
          <w:p w14:paraId="754B7BFE" w14:textId="77777777" w:rsidR="0045296D" w:rsidRPr="004F58FB" w:rsidRDefault="0045296D" w:rsidP="00101153">
            <w:pPr>
              <w:jc w:val="center"/>
              <w:rPr>
                <w:sz w:val="20"/>
              </w:rPr>
            </w:pPr>
            <w:r w:rsidRPr="004F58FB">
              <w:rPr>
                <w:sz w:val="20"/>
              </w:rPr>
              <w:t>50.3-51.8</w:t>
            </w:r>
          </w:p>
        </w:tc>
        <w:tc>
          <w:tcPr>
            <w:tcW w:w="708" w:type="dxa"/>
            <w:vAlign w:val="center"/>
          </w:tcPr>
          <w:p w14:paraId="6BE0C77E" w14:textId="77777777" w:rsidR="0045296D" w:rsidRPr="004F58FB" w:rsidRDefault="0045296D" w:rsidP="00101153">
            <w:pPr>
              <w:jc w:val="center"/>
              <w:rPr>
                <w:sz w:val="20"/>
              </w:rPr>
            </w:pPr>
            <w:r w:rsidRPr="004F58FB">
              <w:rPr>
                <w:sz w:val="20"/>
              </w:rPr>
              <w:t>49.2</w:t>
            </w:r>
          </w:p>
        </w:tc>
        <w:tc>
          <w:tcPr>
            <w:tcW w:w="1274" w:type="dxa"/>
            <w:vAlign w:val="center"/>
          </w:tcPr>
          <w:p w14:paraId="29520F4E" w14:textId="77777777" w:rsidR="0045296D" w:rsidRPr="004F58FB" w:rsidRDefault="0045296D" w:rsidP="00101153">
            <w:pPr>
              <w:jc w:val="center"/>
              <w:rPr>
                <w:sz w:val="20"/>
              </w:rPr>
            </w:pPr>
            <w:r w:rsidRPr="004F58FB">
              <w:rPr>
                <w:sz w:val="20"/>
              </w:rPr>
              <w:t>48.4-49.9</w:t>
            </w:r>
          </w:p>
        </w:tc>
        <w:tc>
          <w:tcPr>
            <w:tcW w:w="709" w:type="dxa"/>
            <w:vAlign w:val="center"/>
          </w:tcPr>
          <w:p w14:paraId="4C21F7C8" w14:textId="77777777" w:rsidR="0045296D" w:rsidRPr="004F58FB" w:rsidRDefault="0045296D" w:rsidP="00101153">
            <w:pPr>
              <w:jc w:val="center"/>
              <w:rPr>
                <w:sz w:val="20"/>
              </w:rPr>
            </w:pPr>
            <w:r w:rsidRPr="004F58FB">
              <w:rPr>
                <w:sz w:val="20"/>
              </w:rPr>
              <w:t>45.9</w:t>
            </w:r>
          </w:p>
        </w:tc>
        <w:tc>
          <w:tcPr>
            <w:tcW w:w="1193" w:type="dxa"/>
            <w:vAlign w:val="center"/>
          </w:tcPr>
          <w:p w14:paraId="4E2B8255" w14:textId="77777777" w:rsidR="0045296D" w:rsidRPr="004F58FB" w:rsidRDefault="0045296D" w:rsidP="00101153">
            <w:pPr>
              <w:jc w:val="center"/>
              <w:rPr>
                <w:sz w:val="20"/>
              </w:rPr>
            </w:pPr>
            <w:r w:rsidRPr="004F58FB">
              <w:rPr>
                <w:sz w:val="20"/>
              </w:rPr>
              <w:t>45.1-46.7</w:t>
            </w:r>
          </w:p>
        </w:tc>
      </w:tr>
      <w:tr w:rsidR="0045296D" w:rsidRPr="004F58FB" w14:paraId="65C5476F" w14:textId="77777777" w:rsidTr="00B55EF2">
        <w:tc>
          <w:tcPr>
            <w:tcW w:w="983" w:type="dxa"/>
            <w:shd w:val="clear" w:color="auto" w:fill="FFFFFF" w:themeFill="background1"/>
          </w:tcPr>
          <w:p w14:paraId="3B42C6E1" w14:textId="77777777" w:rsidR="0045296D" w:rsidRPr="004F58FB" w:rsidRDefault="0045296D" w:rsidP="00101153">
            <w:pPr>
              <w:jc w:val="center"/>
              <w:rPr>
                <w:sz w:val="20"/>
              </w:rPr>
            </w:pPr>
            <w:r w:rsidRPr="004F58FB">
              <w:rPr>
                <w:sz w:val="20"/>
              </w:rPr>
              <w:t>2017/18</w:t>
            </w:r>
          </w:p>
        </w:tc>
        <w:tc>
          <w:tcPr>
            <w:tcW w:w="994" w:type="dxa"/>
            <w:vAlign w:val="center"/>
          </w:tcPr>
          <w:p w14:paraId="0BD488DF" w14:textId="77777777" w:rsidR="0045296D" w:rsidRPr="004F58FB" w:rsidRDefault="0045296D" w:rsidP="00101153">
            <w:pPr>
              <w:jc w:val="center"/>
              <w:rPr>
                <w:sz w:val="20"/>
              </w:rPr>
            </w:pPr>
            <w:r w:rsidRPr="004F58FB">
              <w:rPr>
                <w:sz w:val="20"/>
              </w:rPr>
              <w:t>86,625</w:t>
            </w:r>
          </w:p>
        </w:tc>
        <w:tc>
          <w:tcPr>
            <w:tcW w:w="858" w:type="dxa"/>
            <w:vAlign w:val="bottom"/>
          </w:tcPr>
          <w:p w14:paraId="73939266" w14:textId="77777777" w:rsidR="0045296D" w:rsidRPr="004F58FB" w:rsidRDefault="0045296D" w:rsidP="00101153">
            <w:pPr>
              <w:jc w:val="center"/>
              <w:rPr>
                <w:sz w:val="20"/>
              </w:rPr>
            </w:pPr>
            <w:r w:rsidRPr="004F58FB">
              <w:rPr>
                <w:sz w:val="20"/>
              </w:rPr>
              <w:t>66.4</w:t>
            </w:r>
          </w:p>
        </w:tc>
        <w:tc>
          <w:tcPr>
            <w:tcW w:w="1007" w:type="dxa"/>
            <w:vAlign w:val="bottom"/>
          </w:tcPr>
          <w:p w14:paraId="7F644684" w14:textId="77777777" w:rsidR="0045296D" w:rsidRPr="004F58FB" w:rsidRDefault="0045296D" w:rsidP="00101153">
            <w:pPr>
              <w:jc w:val="center"/>
              <w:rPr>
                <w:sz w:val="20"/>
              </w:rPr>
            </w:pPr>
            <w:r w:rsidRPr="004F58FB">
              <w:rPr>
                <w:sz w:val="20"/>
              </w:rPr>
              <w:t>66.0-66.8</w:t>
            </w:r>
          </w:p>
        </w:tc>
        <w:tc>
          <w:tcPr>
            <w:tcW w:w="984" w:type="dxa"/>
            <w:vAlign w:val="center"/>
          </w:tcPr>
          <w:p w14:paraId="44F232B5" w14:textId="77777777" w:rsidR="0045296D" w:rsidRPr="004F58FB" w:rsidRDefault="0045296D" w:rsidP="00101153">
            <w:pPr>
              <w:jc w:val="center"/>
              <w:rPr>
                <w:sz w:val="20"/>
              </w:rPr>
            </w:pPr>
            <w:r w:rsidRPr="004F58FB">
              <w:rPr>
                <w:sz w:val="20"/>
              </w:rPr>
              <w:t>226.5</w:t>
            </w:r>
          </w:p>
        </w:tc>
        <w:tc>
          <w:tcPr>
            <w:tcW w:w="1284" w:type="dxa"/>
            <w:vAlign w:val="center"/>
          </w:tcPr>
          <w:p w14:paraId="1A90343B" w14:textId="77777777" w:rsidR="0045296D" w:rsidRPr="004F58FB" w:rsidRDefault="0045296D" w:rsidP="00101153">
            <w:pPr>
              <w:jc w:val="center"/>
              <w:rPr>
                <w:sz w:val="20"/>
              </w:rPr>
            </w:pPr>
            <w:r w:rsidRPr="004F58FB">
              <w:rPr>
                <w:sz w:val="20"/>
              </w:rPr>
              <w:t>223.0-230.1</w:t>
            </w:r>
          </w:p>
        </w:tc>
        <w:tc>
          <w:tcPr>
            <w:tcW w:w="708" w:type="dxa"/>
            <w:vAlign w:val="center"/>
          </w:tcPr>
          <w:p w14:paraId="2930732F" w14:textId="77777777" w:rsidR="0045296D" w:rsidRPr="004F58FB" w:rsidRDefault="0045296D" w:rsidP="00101153">
            <w:pPr>
              <w:jc w:val="center"/>
              <w:rPr>
                <w:sz w:val="20"/>
              </w:rPr>
            </w:pPr>
            <w:r w:rsidRPr="004F58FB">
              <w:rPr>
                <w:sz w:val="20"/>
              </w:rPr>
              <w:t>75.1</w:t>
            </w:r>
          </w:p>
        </w:tc>
        <w:tc>
          <w:tcPr>
            <w:tcW w:w="1274" w:type="dxa"/>
            <w:vAlign w:val="center"/>
          </w:tcPr>
          <w:p w14:paraId="42BF8AF2" w14:textId="77777777" w:rsidR="0045296D" w:rsidRPr="004F58FB" w:rsidRDefault="0045296D" w:rsidP="00101153">
            <w:pPr>
              <w:jc w:val="center"/>
              <w:rPr>
                <w:sz w:val="20"/>
              </w:rPr>
            </w:pPr>
            <w:r w:rsidRPr="004F58FB">
              <w:rPr>
                <w:sz w:val="20"/>
              </w:rPr>
              <w:t>74.2-76.0</w:t>
            </w:r>
          </w:p>
        </w:tc>
        <w:tc>
          <w:tcPr>
            <w:tcW w:w="709" w:type="dxa"/>
            <w:vAlign w:val="center"/>
          </w:tcPr>
          <w:p w14:paraId="49423A95" w14:textId="77777777" w:rsidR="0045296D" w:rsidRPr="004F58FB" w:rsidRDefault="0045296D" w:rsidP="00101153">
            <w:pPr>
              <w:jc w:val="center"/>
              <w:rPr>
                <w:sz w:val="20"/>
              </w:rPr>
            </w:pPr>
            <w:r w:rsidRPr="004F58FB">
              <w:rPr>
                <w:sz w:val="20"/>
              </w:rPr>
              <w:t>52.6</w:t>
            </w:r>
          </w:p>
        </w:tc>
        <w:tc>
          <w:tcPr>
            <w:tcW w:w="1275" w:type="dxa"/>
            <w:vAlign w:val="center"/>
          </w:tcPr>
          <w:p w14:paraId="0CCE49B6" w14:textId="77777777" w:rsidR="0045296D" w:rsidRPr="004F58FB" w:rsidRDefault="0045296D" w:rsidP="00101153">
            <w:pPr>
              <w:jc w:val="center"/>
              <w:rPr>
                <w:sz w:val="20"/>
              </w:rPr>
            </w:pPr>
            <w:r w:rsidRPr="004F58FB">
              <w:rPr>
                <w:sz w:val="20"/>
              </w:rPr>
              <w:t>51.9-53.4</w:t>
            </w:r>
          </w:p>
        </w:tc>
        <w:tc>
          <w:tcPr>
            <w:tcW w:w="708" w:type="dxa"/>
            <w:vAlign w:val="center"/>
          </w:tcPr>
          <w:p w14:paraId="60EE8DF4" w14:textId="77777777" w:rsidR="0045296D" w:rsidRPr="004F58FB" w:rsidRDefault="0045296D" w:rsidP="00101153">
            <w:pPr>
              <w:jc w:val="center"/>
              <w:rPr>
                <w:sz w:val="20"/>
              </w:rPr>
            </w:pPr>
            <w:r w:rsidRPr="004F58FB">
              <w:rPr>
                <w:sz w:val="20"/>
              </w:rPr>
              <w:t>50.9</w:t>
            </w:r>
          </w:p>
        </w:tc>
        <w:tc>
          <w:tcPr>
            <w:tcW w:w="1274" w:type="dxa"/>
            <w:vAlign w:val="center"/>
          </w:tcPr>
          <w:p w14:paraId="3AC8A461" w14:textId="77777777" w:rsidR="0045296D" w:rsidRPr="004F58FB" w:rsidRDefault="0045296D" w:rsidP="00101153">
            <w:pPr>
              <w:jc w:val="center"/>
              <w:rPr>
                <w:sz w:val="20"/>
              </w:rPr>
            </w:pPr>
            <w:r w:rsidRPr="004F58FB">
              <w:rPr>
                <w:sz w:val="20"/>
              </w:rPr>
              <w:t>50.1-51.7</w:t>
            </w:r>
          </w:p>
        </w:tc>
        <w:tc>
          <w:tcPr>
            <w:tcW w:w="709" w:type="dxa"/>
            <w:vAlign w:val="center"/>
          </w:tcPr>
          <w:p w14:paraId="3E56F5CE" w14:textId="77777777" w:rsidR="0045296D" w:rsidRPr="004F58FB" w:rsidRDefault="0045296D" w:rsidP="00101153">
            <w:pPr>
              <w:jc w:val="center"/>
              <w:rPr>
                <w:sz w:val="20"/>
              </w:rPr>
            </w:pPr>
            <w:r w:rsidRPr="004F58FB">
              <w:rPr>
                <w:sz w:val="20"/>
              </w:rPr>
              <w:t>48.6</w:t>
            </w:r>
          </w:p>
        </w:tc>
        <w:tc>
          <w:tcPr>
            <w:tcW w:w="1193" w:type="dxa"/>
            <w:vAlign w:val="center"/>
          </w:tcPr>
          <w:p w14:paraId="2920AE23" w14:textId="77777777" w:rsidR="0045296D" w:rsidRPr="004F58FB" w:rsidRDefault="0045296D" w:rsidP="00101153">
            <w:pPr>
              <w:jc w:val="center"/>
              <w:rPr>
                <w:sz w:val="20"/>
              </w:rPr>
            </w:pPr>
            <w:r w:rsidRPr="004F58FB">
              <w:rPr>
                <w:sz w:val="20"/>
              </w:rPr>
              <w:t>47.8-49.5</w:t>
            </w:r>
          </w:p>
        </w:tc>
      </w:tr>
      <w:tr w:rsidR="0045296D" w:rsidRPr="004F58FB" w14:paraId="5E8EC4C0" w14:textId="77777777" w:rsidTr="00B55EF2">
        <w:tc>
          <w:tcPr>
            <w:tcW w:w="13960" w:type="dxa"/>
            <w:gridSpan w:val="14"/>
          </w:tcPr>
          <w:p w14:paraId="5C525B8B" w14:textId="77777777" w:rsidR="0045296D" w:rsidRPr="008B75B9" w:rsidRDefault="0045296D" w:rsidP="00101153">
            <w:pPr>
              <w:rPr>
                <w:i/>
                <w:sz w:val="20"/>
              </w:rPr>
            </w:pPr>
            <w:r w:rsidRPr="008B75B9">
              <w:rPr>
                <w:i/>
                <w:sz w:val="20"/>
              </w:rPr>
              <w:t>Abbreviations: 95% CI- 95% Confidence intervals</w:t>
            </w:r>
          </w:p>
        </w:tc>
      </w:tr>
    </w:tbl>
    <w:p w14:paraId="153A1440" w14:textId="77777777" w:rsidR="0045296D" w:rsidRDefault="0045296D" w:rsidP="001D599C">
      <w:pPr>
        <w:spacing w:line="276" w:lineRule="auto"/>
        <w:jc w:val="both"/>
        <w:rPr>
          <w:lang w:val="en-GB"/>
        </w:rPr>
      </w:pPr>
    </w:p>
    <w:p w14:paraId="1C702011" w14:textId="77777777" w:rsidR="0045296D" w:rsidRDefault="0045296D" w:rsidP="001D599C">
      <w:pPr>
        <w:spacing w:line="276" w:lineRule="auto"/>
        <w:jc w:val="both"/>
        <w:rPr>
          <w:lang w:val="en-GB"/>
        </w:rPr>
      </w:pPr>
    </w:p>
    <w:p w14:paraId="6C45F090" w14:textId="77777777" w:rsidR="00E30180" w:rsidRDefault="00E30180" w:rsidP="001D599C">
      <w:pPr>
        <w:spacing w:line="276" w:lineRule="auto"/>
        <w:jc w:val="both"/>
        <w:rPr>
          <w:lang w:val="en-GB"/>
        </w:rPr>
      </w:pPr>
    </w:p>
    <w:p w14:paraId="58482391" w14:textId="77777777" w:rsidR="0045296D" w:rsidRDefault="0045296D" w:rsidP="001D599C">
      <w:pPr>
        <w:spacing w:line="276" w:lineRule="auto"/>
        <w:jc w:val="both"/>
        <w:rPr>
          <w:lang w:val="en-GB"/>
        </w:rPr>
        <w:sectPr w:rsidR="0045296D" w:rsidSect="0045296D">
          <w:pgSz w:w="16840" w:h="11900" w:orient="landscape"/>
          <w:pgMar w:top="1440" w:right="1440" w:bottom="1440" w:left="1440" w:header="720" w:footer="720" w:gutter="0"/>
          <w:cols w:space="720"/>
          <w:docGrid w:linePitch="360"/>
        </w:sectPr>
      </w:pPr>
    </w:p>
    <w:p w14:paraId="4AF60DFA" w14:textId="0F636A21" w:rsidR="00E30180" w:rsidRDefault="00E30180" w:rsidP="001D599C">
      <w:pPr>
        <w:spacing w:line="276" w:lineRule="auto"/>
        <w:jc w:val="both"/>
        <w:rPr>
          <w:lang w:val="en-GB"/>
        </w:rPr>
      </w:pPr>
      <w:r>
        <w:rPr>
          <w:lang w:val="en-GB"/>
        </w:rPr>
        <w:lastRenderedPageBreak/>
        <w:t>Figures</w:t>
      </w:r>
    </w:p>
    <w:p w14:paraId="5839249C" w14:textId="049F7C55" w:rsidR="00BE3BC8" w:rsidRDefault="00BE3BC8" w:rsidP="001D599C">
      <w:pPr>
        <w:spacing w:line="276" w:lineRule="auto"/>
        <w:jc w:val="both"/>
        <w:rPr>
          <w:lang w:val="en-GB"/>
        </w:rPr>
      </w:pPr>
      <w:r>
        <w:rPr>
          <w:noProof/>
          <w:lang w:val="en-GB" w:eastAsia="en-GB"/>
        </w:rPr>
        <mc:AlternateContent>
          <mc:Choice Requires="wps">
            <w:drawing>
              <wp:anchor distT="0" distB="0" distL="114300" distR="114300" simplePos="0" relativeHeight="251680768" behindDoc="0" locked="0" layoutInCell="1" allowOverlap="1" wp14:anchorId="09457509" wp14:editId="1E273288">
                <wp:simplePos x="0" y="0"/>
                <wp:positionH relativeFrom="column">
                  <wp:posOffset>190500</wp:posOffset>
                </wp:positionH>
                <wp:positionV relativeFrom="paragraph">
                  <wp:posOffset>102870</wp:posOffset>
                </wp:positionV>
                <wp:extent cx="3133725" cy="49530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3133725" cy="495300"/>
                        </a:xfrm>
                        <a:prstGeom prst="rect">
                          <a:avLst/>
                        </a:prstGeom>
                        <a:ln/>
                      </wps:spPr>
                      <wps:style>
                        <a:lnRef idx="2">
                          <a:schemeClr val="dk1"/>
                        </a:lnRef>
                        <a:fillRef idx="1">
                          <a:schemeClr val="lt1"/>
                        </a:fillRef>
                        <a:effectRef idx="0">
                          <a:schemeClr val="dk1"/>
                        </a:effectRef>
                        <a:fontRef idx="minor">
                          <a:schemeClr val="dk1"/>
                        </a:fontRef>
                      </wps:style>
                      <wps:txbx>
                        <w:txbxContent>
                          <w:p w14:paraId="7048EA50" w14:textId="77777777" w:rsidR="00E62600" w:rsidRDefault="00E62600" w:rsidP="00BE3BC8">
                            <w:pPr>
                              <w:jc w:val="center"/>
                            </w:pPr>
                            <w:r>
                              <w:t>8,002,959 hospital episodes for 537,940 individuals</w:t>
                            </w:r>
                          </w:p>
                          <w:p w14:paraId="20A27BEB" w14:textId="77777777" w:rsidR="00E62600" w:rsidRDefault="00E626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457509" id="_x0000_t202" coordsize="21600,21600" o:spt="202" path="m,l,21600r21600,l21600,xe">
                <v:stroke joinstyle="miter"/>
                <v:path gradientshapeok="t" o:connecttype="rect"/>
              </v:shapetype>
              <v:shape id="Text Box 1" o:spid="_x0000_s1026" type="#_x0000_t202" style="position:absolute;left:0;text-align:left;margin-left:15pt;margin-top:8.1pt;width:246.75pt;height:3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BOdagIAACMFAAAOAAAAZHJzL2Uyb0RvYy54bWysVEtPGzEQvlfqf7B8L5sXpUTZoBREVQkB&#10;KlScHa+drGp7XHuS3fTXd+zdLIiiHqpevPbMN+9vdnHRWsP2KsQaXMnHJyPOlJNQ1W5T8u+P1x8+&#10;cRZRuEoYcKrkBxX5xfL9u0Xj52oCWzCVCoycuDhvfMm3iH5eFFFulRXxBLxypNQQrEB6hk1RBdGQ&#10;d2uKyWj0sWggVD6AVDGS9KpT8mX2r7WSeKd1VMhMySk3zGfI5zqdxXIh5psg/LaWfRriH7KwonYU&#10;dHB1JVCwXaj/cGVrGSCCxhMJtgCta6lyDVTNePSqmoet8CrXQs2JfmhT/H9u5e3+PrC6otlx5oSl&#10;ET2qFtlnaNk4dafxcU6gB08wbEmckL08kjAV3epg05fKYaSnPh+G3iZnkoTT8XR6NjnlTJJudn46&#10;HeXmF8/WPkT8osCydCl5oNnllor9TUSKSNAjJAUzLslSel0a+YYHozrlN6WpLAo8yU4yodSlCWwv&#10;iArVj1wEuTSOkMlE18YMRuO3jAwejXpsMlOZZIPh6C3D52gDOkcEh4OhrR2EvxvrDn+suqs1lY3t&#10;uu1HsobqQJMK0DE9enldUztvRMR7EYjaNBxaV7yjQxtoSg79jbMthF9vyROeGEdazhpalZLHnzsR&#10;FGfmqyMuno9ns7Rb+TE7PZvQI7zUrF9q3M5eAo2A+EbZ5WvCozledQD7RFu9SlFJJZyk2CXH4/US&#10;uwWmv4JUq1UG0TZ5gTfuwcvkOrU3keWxfRLB94xC4uItHJdKzF8Rq8MmSwerHYKuM+tSg7uu9o2n&#10;Tcxk7P8aadVfvjPq+d+2/A0AAP//AwBQSwMEFAAGAAgAAAAhAM9wtwTeAAAACAEAAA8AAABkcnMv&#10;ZG93bnJldi54bWxMj8FOwzAQRO9I/IO1SNyoTUIrCHEqoEJCVS+UHnp0420S1V5HsduEv2c5wXF2&#10;VjNvyuXknbjgELtAGu5nCgRSHWxHjYbd1/vdI4iYDFnjAqGGb4ywrK6vSlPYMNInXrapERxCsTAa&#10;2pT6QspYt+hNnIUeib1jGLxJLIdG2sGMHO6dzJRaSG864obW9PjWYn3anr2GdY6nfd7ETRyPr/mH&#10;VauNW6+0vr2ZXp5BJJzS3zP84jM6VMx0CGeyUTgNueIpie+LDAT78yyfgzhoeHrIQFal/D+g+gEA&#10;AP//AwBQSwECLQAUAAYACAAAACEAtoM4kv4AAADhAQAAEwAAAAAAAAAAAAAAAAAAAAAAW0NvbnRl&#10;bnRfVHlwZXNdLnhtbFBLAQItABQABgAIAAAAIQA4/SH/1gAAAJQBAAALAAAAAAAAAAAAAAAAAC8B&#10;AABfcmVscy8ucmVsc1BLAQItABQABgAIAAAAIQCUeBOdagIAACMFAAAOAAAAAAAAAAAAAAAAAC4C&#10;AABkcnMvZTJvRG9jLnhtbFBLAQItABQABgAIAAAAIQDPcLcE3gAAAAgBAAAPAAAAAAAAAAAAAAAA&#10;AMQEAABkcnMvZG93bnJldi54bWxQSwUGAAAAAAQABADzAAAAzwUAAAAA&#10;" fillcolor="white [3201]" strokecolor="black [3200]" strokeweight="1pt">
                <v:textbox>
                  <w:txbxContent>
                    <w:p w14:paraId="7048EA50" w14:textId="77777777" w:rsidR="00E62600" w:rsidRDefault="00E62600" w:rsidP="00BE3BC8">
                      <w:pPr>
                        <w:jc w:val="center"/>
                      </w:pPr>
                      <w:r>
                        <w:t>8,002,959 hospital episodes for 537,940 individuals</w:t>
                      </w:r>
                    </w:p>
                    <w:p w14:paraId="20A27BEB" w14:textId="77777777" w:rsidR="00E62600" w:rsidRDefault="00E62600"/>
                  </w:txbxContent>
                </v:textbox>
              </v:shape>
            </w:pict>
          </mc:Fallback>
        </mc:AlternateContent>
      </w:r>
    </w:p>
    <w:p w14:paraId="60512059" w14:textId="7B520E86" w:rsidR="007E4A0E" w:rsidRDefault="007E4A0E" w:rsidP="001D599C">
      <w:pPr>
        <w:spacing w:line="276" w:lineRule="auto"/>
        <w:jc w:val="both"/>
        <w:rPr>
          <w:lang w:val="en-GB"/>
        </w:rPr>
      </w:pPr>
    </w:p>
    <w:p w14:paraId="3D324F66" w14:textId="09E6E3DC" w:rsidR="007E4A0E" w:rsidRDefault="00720D75" w:rsidP="007E4A0E">
      <w:r>
        <w:rPr>
          <w:noProof/>
          <w:lang w:val="en-GB" w:eastAsia="en-GB"/>
        </w:rPr>
        <mc:AlternateContent>
          <mc:Choice Requires="wps">
            <w:drawing>
              <wp:anchor distT="0" distB="0" distL="114300" distR="114300" simplePos="0" relativeHeight="251665408" behindDoc="0" locked="0" layoutInCell="1" allowOverlap="1" wp14:anchorId="164AB967" wp14:editId="58A5C595">
                <wp:simplePos x="0" y="0"/>
                <wp:positionH relativeFrom="page">
                  <wp:posOffset>4237355</wp:posOffset>
                </wp:positionH>
                <wp:positionV relativeFrom="paragraph">
                  <wp:posOffset>43815</wp:posOffset>
                </wp:positionV>
                <wp:extent cx="2371725" cy="657225"/>
                <wp:effectExtent l="0" t="0" r="9525" b="9525"/>
                <wp:wrapNone/>
                <wp:docPr id="108" name="Flowchart: Process 108"/>
                <wp:cNvGraphicFramePr/>
                <a:graphic xmlns:a="http://schemas.openxmlformats.org/drawingml/2006/main">
                  <a:graphicData uri="http://schemas.microsoft.com/office/word/2010/wordprocessingShape">
                    <wps:wsp>
                      <wps:cNvSpPr/>
                      <wps:spPr>
                        <a:xfrm>
                          <a:off x="0" y="0"/>
                          <a:ext cx="2371725" cy="657225"/>
                        </a:xfrm>
                        <a:prstGeom prst="flowChartProcess">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2255F6" w14:textId="77777777" w:rsidR="00E62600" w:rsidRDefault="00E62600" w:rsidP="007E4A0E">
                            <w:pPr>
                              <w:jc w:val="center"/>
                              <w:rPr>
                                <w:b/>
                                <w:color w:val="000000" w:themeColor="text1"/>
                                <w:u w:val="single"/>
                              </w:rPr>
                            </w:pPr>
                            <w:r>
                              <w:rPr>
                                <w:color w:val="000000" w:themeColor="text1"/>
                              </w:rPr>
                              <w:t xml:space="preserve">Removal of 12,094 </w:t>
                            </w:r>
                            <w:r w:rsidRPr="00323D8A">
                              <w:rPr>
                                <w:color w:val="000000" w:themeColor="text1"/>
                              </w:rPr>
                              <w:t xml:space="preserve">individuals </w:t>
                            </w:r>
                            <w:r>
                              <w:rPr>
                                <w:color w:val="000000" w:themeColor="text1"/>
                              </w:rPr>
                              <w:t xml:space="preserve">with </w:t>
                            </w:r>
                            <w:r w:rsidRPr="00D942B0">
                              <w:rPr>
                                <w:color w:val="000000" w:themeColor="text1"/>
                              </w:rPr>
                              <w:t>no episodes</w:t>
                            </w:r>
                            <w:r w:rsidRPr="00323D8A">
                              <w:rPr>
                                <w:b/>
                                <w:color w:val="000000" w:themeColor="text1"/>
                                <w:u w:val="single"/>
                              </w:rPr>
                              <w:t xml:space="preserve"> between 1 April 200</w:t>
                            </w:r>
                            <w:r>
                              <w:rPr>
                                <w:b/>
                                <w:color w:val="000000" w:themeColor="text1"/>
                                <w:u w:val="single"/>
                              </w:rPr>
                              <w:t>1</w:t>
                            </w:r>
                            <w:r w:rsidRPr="00323D8A">
                              <w:rPr>
                                <w:b/>
                                <w:color w:val="000000" w:themeColor="text1"/>
                                <w:u w:val="single"/>
                              </w:rPr>
                              <w:t xml:space="preserve"> and 31 March 2018</w:t>
                            </w:r>
                          </w:p>
                          <w:p w14:paraId="4648A53E" w14:textId="77777777" w:rsidR="00E62600" w:rsidRPr="00323D8A" w:rsidRDefault="00E62600" w:rsidP="007E4A0E">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AB967" id="_x0000_t109" coordsize="21600,21600" o:spt="109" path="m,l,21600r21600,l21600,xe">
                <v:stroke joinstyle="miter"/>
                <v:path gradientshapeok="t" o:connecttype="rect"/>
              </v:shapetype>
              <v:shape id="Flowchart: Process 108" o:spid="_x0000_s1027" type="#_x0000_t109" style="position:absolute;margin-left:333.65pt;margin-top:3.45pt;width:186.75pt;height:51.7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ku8ogIAAK8FAAAOAAAAZHJzL2Uyb0RvYy54bWysVEtv2zAMvg/YfxB0X21nfWxGnSJIkWFA&#10;0QZrh54VWYoNyJImKbGzXz9SspOuK3YYloNDiuTHN69vhk6RvXC+NbqixVlOidDc1K3eVvT70+rD&#10;J0p8YLpmymhR0YPw9Gb+/t11b0sxM41RtXAEQLQve1vRJgRbZpnnjeiYPzNWaBBK4zoWgHXbrHas&#10;B/ROZbM8v8x642rrDBfew+ttEtJ5xJdS8PAgpReBqIpCbCF+Xfxu8JvNr1m5dcw2LR/DYP8QRcda&#10;DU6PULcsMLJz7R9QXcud8UaGM266zEjZchFzgGyK/FU2jw2zIuYCxfH2WCb//2D5/X7tSFtD73Jo&#10;lWYdNGmlTM8b5kJJ1qm0BKVQq976Ekwe7dqNnAcSEx+k6/AfUiJDrO/hWF8xBMLhcfbxqriaXVDC&#10;QXZ5cTUDGmCyk7V1PnwRpiNIVFRCIEsMZAwjlpjt73xIZpM6OvZGtfWqVSoyOD9iqRzZM+j8ZluM&#10;jn7TUhp1tUGrBIgvGSaZ0opUOCiBekp/ExJKhYnEQOKQnpwwzoUORRI1rBbJ90UOv8n7FFZMOgIi&#10;sgT/R+wRYNJMIBN2inLUR1MRZ/xonP8tsGR8tIiejQ5H467Vxr0FoCCr0XPSn4qUSoNVCsNmSGOE&#10;mviyMfUBRsuZtHPe8lULTb1jPqyZgyWDdYTDER7gg32uqBkpShrjfr71jvow+yClpIelraj/sWNO&#10;UKK+atiKz8X5OW55ZM5hwIBxLyWblxK965YGpqOAE2V5JFE/qImUznTPcF8W6BVETHPwXVEe3MQs&#10;QzomcKG4WCyiGmy2ZeFOP1qO4FhnHNSn4Zk5O052gJ24N9OCs/LVUCddtNRmsQtGtnHiT3UdOwBX&#10;IY7SeMHw7Lzko9bpzs5/AQAA//8DAFBLAwQUAAYACAAAACEAcQgSntsAAAAKAQAADwAAAGRycy9k&#10;b3ducmV2LnhtbEyPzU7DMBCE70i8g7VI3KjNj1IIcaoKCQmOtAjEbRMvSUS8NrHbhrdne4Lbt5rR&#10;7Ey1mv2o9jSlIbCFy4UBRdwGN3Bn4XX7eHELKmVkh2NgsvBDCVb16UmFpQsHfqH9JndKQjiVaKHP&#10;OZZap7Ynj2kRIrFon2HymOWcOu0mPEi4H/WVMYX2OLB86DHSQ0/t12bnLUQftuvvrnia+SM2y/eW&#10;nt8asvb8bF7fg8o05z8zHOtLdailUxN27JIaLRTF8lqsAnegjrq5MbKlERIEXVf6/4T6FwAA//8D&#10;AFBLAQItABQABgAIAAAAIQC2gziS/gAAAOEBAAATAAAAAAAAAAAAAAAAAAAAAABbQ29udGVudF9U&#10;eXBlc10ueG1sUEsBAi0AFAAGAAgAAAAhADj9If/WAAAAlAEAAAsAAAAAAAAAAAAAAAAALwEAAF9y&#10;ZWxzLy5yZWxzUEsBAi0AFAAGAAgAAAAhANwmS7yiAgAArwUAAA4AAAAAAAAAAAAAAAAALgIAAGRy&#10;cy9lMm9Eb2MueG1sUEsBAi0AFAAGAAgAAAAhAHEIEp7bAAAACgEAAA8AAAAAAAAAAAAAAAAA/AQA&#10;AGRycy9kb3ducmV2LnhtbFBLBQYAAAAABAAEAPMAAAAEBgAAAAA=&#10;" fillcolor="white [3212]" stroked="f" strokeweight="1pt">
                <v:textbox>
                  <w:txbxContent>
                    <w:p w14:paraId="3E2255F6" w14:textId="77777777" w:rsidR="00E62600" w:rsidRDefault="00E62600" w:rsidP="007E4A0E">
                      <w:pPr>
                        <w:jc w:val="center"/>
                        <w:rPr>
                          <w:b/>
                          <w:color w:val="000000" w:themeColor="text1"/>
                          <w:u w:val="single"/>
                        </w:rPr>
                      </w:pPr>
                      <w:r>
                        <w:rPr>
                          <w:color w:val="000000" w:themeColor="text1"/>
                        </w:rPr>
                        <w:t xml:space="preserve">Removal of 12,094 </w:t>
                      </w:r>
                      <w:r w:rsidRPr="00323D8A">
                        <w:rPr>
                          <w:color w:val="000000" w:themeColor="text1"/>
                        </w:rPr>
                        <w:t xml:space="preserve">individuals </w:t>
                      </w:r>
                      <w:r>
                        <w:rPr>
                          <w:color w:val="000000" w:themeColor="text1"/>
                        </w:rPr>
                        <w:t xml:space="preserve">with </w:t>
                      </w:r>
                      <w:r w:rsidRPr="00D942B0">
                        <w:rPr>
                          <w:color w:val="000000" w:themeColor="text1"/>
                        </w:rPr>
                        <w:t>no episodes</w:t>
                      </w:r>
                      <w:r w:rsidRPr="00323D8A">
                        <w:rPr>
                          <w:b/>
                          <w:color w:val="000000" w:themeColor="text1"/>
                          <w:u w:val="single"/>
                        </w:rPr>
                        <w:t xml:space="preserve"> between 1 April 200</w:t>
                      </w:r>
                      <w:r>
                        <w:rPr>
                          <w:b/>
                          <w:color w:val="000000" w:themeColor="text1"/>
                          <w:u w:val="single"/>
                        </w:rPr>
                        <w:t>1</w:t>
                      </w:r>
                      <w:r w:rsidRPr="00323D8A">
                        <w:rPr>
                          <w:b/>
                          <w:color w:val="000000" w:themeColor="text1"/>
                          <w:u w:val="single"/>
                        </w:rPr>
                        <w:t xml:space="preserve"> and 31 March 2018</w:t>
                      </w:r>
                    </w:p>
                    <w:p w14:paraId="4648A53E" w14:textId="77777777" w:rsidR="00E62600" w:rsidRPr="00323D8A" w:rsidRDefault="00E62600" w:rsidP="007E4A0E">
                      <w:pPr>
                        <w:jc w:val="center"/>
                        <w:rPr>
                          <w:color w:val="000000" w:themeColor="text1"/>
                        </w:rPr>
                      </w:pPr>
                    </w:p>
                  </w:txbxContent>
                </v:textbox>
                <w10:wrap anchorx="page"/>
              </v:shape>
            </w:pict>
          </mc:Fallback>
        </mc:AlternateContent>
      </w:r>
      <w:r>
        <w:rPr>
          <w:noProof/>
          <w:lang w:val="en-GB" w:eastAsia="en-GB"/>
        </w:rPr>
        <mc:AlternateContent>
          <mc:Choice Requires="wps">
            <w:drawing>
              <wp:anchor distT="0" distB="0" distL="114300" distR="114300" simplePos="0" relativeHeight="251709440" behindDoc="0" locked="0" layoutInCell="1" allowOverlap="1" wp14:anchorId="169BABC7" wp14:editId="4225AC60">
                <wp:simplePos x="0" y="0"/>
                <wp:positionH relativeFrom="column">
                  <wp:posOffset>1743074</wp:posOffset>
                </wp:positionH>
                <wp:positionV relativeFrom="paragraph">
                  <wp:posOffset>170180</wp:posOffset>
                </wp:positionV>
                <wp:extent cx="0" cy="468000"/>
                <wp:effectExtent l="76200" t="0" r="57150" b="65405"/>
                <wp:wrapNone/>
                <wp:docPr id="18" name="Straight Arrow Connector 18"/>
                <wp:cNvGraphicFramePr/>
                <a:graphic xmlns:a="http://schemas.openxmlformats.org/drawingml/2006/main">
                  <a:graphicData uri="http://schemas.microsoft.com/office/word/2010/wordprocessingShape">
                    <wps:wsp>
                      <wps:cNvCnPr/>
                      <wps:spPr>
                        <a:xfrm>
                          <a:off x="0" y="0"/>
                          <a:ext cx="0" cy="46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97A6A6" id="_x0000_t32" coordsize="21600,21600" o:spt="32" o:oned="t" path="m,l21600,21600e" filled="f">
                <v:path arrowok="t" fillok="f" o:connecttype="none"/>
                <o:lock v:ext="edit" shapetype="t"/>
              </v:shapetype>
              <v:shape id="Straight Arrow Connector 18" o:spid="_x0000_s1026" type="#_x0000_t32" style="position:absolute;margin-left:137.25pt;margin-top:13.4pt;width:0;height:36.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RBU0gEAAPUDAAAOAAAAZHJzL2Uyb0RvYy54bWysU9tu3CAQfa/Uf0C8d+2Nqiiy1htVm7Yv&#10;Vbtqmg8gGGxUYNBA1/bfd8C7TtWLVEV5GRuYM3POYdjdTs6yk8JowLd8u6k5U15CZ3zf8odvH97c&#10;cBaT8J2w4FXLZxX57f71q90YGnUFA9hOIaMiPjZjaPmQUmiqKspBORE3EJSnQw3oRKIl9lWHYqTq&#10;zlZXdX1djYBdQJAqRtq9Ww75vtTXWsn0ReuoErMtJ26pRCzxMcdqvxNNjyIMRp5piGewcMJ4arqW&#10;uhNJsB9o/ijljESIoNNGgqtAayNV0UBqtvVvau4HEVTRQubEsNoUX66s/Hw6IjMd3R3dlBeO7ug+&#10;oTD9kNg7RBjZAbwnHwEZpZBfY4gNwQ7+iOdVDEfM4ieNLn9JFpuKx/PqsZoSk8umpN231zd1Xeyv&#10;nnABY/qowLH80/J45rES2BaLxelTTNSZgBdAbmp9jkkY+953LM2BlCQ0wvdWZdqUnlOqTH8hXP7S&#10;bNUC/6o0GUEUlzZlBNXBIjsJGp7u+3atQpkZoo21K6gu3P4JOudmmCpj+b/ANbt0BJ9WoDMe8G9d&#10;03Shqpf8i+pFa5b9CN1crq/YQbNV/Dm/gzy8v64L/Om17n8CAAD//wMAUEsDBBQABgAIAAAAIQBK&#10;i74j3QAAAAoBAAAPAAAAZHJzL2Rvd25yZXYueG1sTI/NTsMwEITvSLyDtUjcqE1F/9I4FUJwrBBN&#10;hTi68SaOiNdR7LTh7VnEAW67O59mZ/Ld5DtxxiG2gTTczxQIpCrYlhoNx/Llbg0iJkPWdIFQwxdG&#10;2BXXV7nJbLjQG54PqRFsQjEzGlxKfSZlrBx6E2ehR2KtDoM3idehkXYwFzb3nZwrtZTetMQfnOnx&#10;yWH1eRi9hrpsjtXH81qOXf26Kt/dxu3Lvda3N9PjFkTCKf3B8BOfo0PBmU5hJBtFp2G+elgwysOS&#10;KzDwezgxqdQCZJHL/xWKbwAAAP//AwBQSwECLQAUAAYACAAAACEAtoM4kv4AAADhAQAAEwAAAAAA&#10;AAAAAAAAAAAAAAAAW0NvbnRlbnRfVHlwZXNdLnhtbFBLAQItABQABgAIAAAAIQA4/SH/1gAAAJQB&#10;AAALAAAAAAAAAAAAAAAAAC8BAABfcmVscy8ucmVsc1BLAQItABQABgAIAAAAIQClARBU0gEAAPUD&#10;AAAOAAAAAAAAAAAAAAAAAC4CAABkcnMvZTJvRG9jLnhtbFBLAQItABQABgAIAAAAIQBKi74j3QAA&#10;AAoBAAAPAAAAAAAAAAAAAAAAACwEAABkcnMvZG93bnJldi54bWxQSwUGAAAAAAQABADzAAAANgUA&#10;AAAA&#10;" strokecolor="black [3200]" strokeweight=".5pt">
                <v:stroke endarrow="block" joinstyle="miter"/>
              </v:shape>
            </w:pict>
          </mc:Fallback>
        </mc:AlternateContent>
      </w:r>
    </w:p>
    <w:p w14:paraId="4E1CD4C5" w14:textId="48340D74" w:rsidR="007E4A0E" w:rsidRDefault="00720D75" w:rsidP="007E4A0E">
      <w:r>
        <w:rPr>
          <w:noProof/>
          <w:lang w:val="en-GB" w:eastAsia="en-GB"/>
        </w:rPr>
        <mc:AlternateContent>
          <mc:Choice Requires="wps">
            <w:drawing>
              <wp:anchor distT="0" distB="0" distL="114300" distR="114300" simplePos="0" relativeHeight="251692032" behindDoc="0" locked="0" layoutInCell="1" allowOverlap="1" wp14:anchorId="5A9E57AA" wp14:editId="47F25EE6">
                <wp:simplePos x="0" y="0"/>
                <wp:positionH relativeFrom="column">
                  <wp:posOffset>1906270</wp:posOffset>
                </wp:positionH>
                <wp:positionV relativeFrom="paragraph">
                  <wp:posOffset>172085</wp:posOffset>
                </wp:positionV>
                <wp:extent cx="1227600" cy="0"/>
                <wp:effectExtent l="0" t="76200" r="10795" b="95250"/>
                <wp:wrapNone/>
                <wp:docPr id="9" name="Straight Arrow Connector 9"/>
                <wp:cNvGraphicFramePr/>
                <a:graphic xmlns:a="http://schemas.openxmlformats.org/drawingml/2006/main">
                  <a:graphicData uri="http://schemas.microsoft.com/office/word/2010/wordprocessingShape">
                    <wps:wsp>
                      <wps:cNvCnPr/>
                      <wps:spPr>
                        <a:xfrm>
                          <a:off x="0" y="0"/>
                          <a:ext cx="1227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B8F7D2" id="Straight Arrow Connector 9" o:spid="_x0000_s1026" type="#_x0000_t32" style="position:absolute;margin-left:150.1pt;margin-top:13.55pt;width:96.6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5WOzwEAAPQDAAAOAAAAZHJzL2Uyb0RvYy54bWysU8GO0zAQvSPxD5bvNEkPC1s1XaEucEFQ&#10;sfABXsdOLGyPNTZN+veMnTSLACGEuExie97Me8/j/d3kLDsrjAZ8y5tNzZnyEjrj+5Z/+fz2xSvO&#10;YhK+Exa8avlFRX53eP5sP4ad2sIAtlPIqIiPuzG0fEgp7KoqykE5ETcQlKdDDehEoiX2VYdipOrO&#10;Vtu6vqlGwC4gSBUj7d7Ph/xQ6mutZPqodVSJ2ZYTt1QilviYY3XYi12PIgxGLjTEP7Bwwnhqupa6&#10;F0mwb2h+KeWMRIig00aCq0BrI1XRQGqa+ic1D4MIqmghc2JYbYr/r6z8cD4hM13LbznzwtEVPSQU&#10;ph8Se40IIzuC92QjILvNbo0h7gh09CdcVjGcMEufNLr8JVFsKg5fVofVlJikzWa7fXlT00XI61n1&#10;BAwY0zsFjuWflseFx0qgKQ6L8/uYqDUBr4Dc1fockzD2je9YugRSktAI31uVeVN6Tqky/5lx+UsX&#10;q2b4J6XJh8yxtCkTqI4W2VnQ7HRfm7UKZWaINtauoPrPoCU3w1SZyr8FrtmlI/i0Ap3xgL/rmqYr&#10;VT3nX1XPWrPsR+gu5f6KHTRaxZ/lGeTZ/XFd4E+P9fAdAAD//wMAUEsDBBQABgAIAAAAIQAT1qoJ&#10;3gAAAAkBAAAPAAAAZHJzL2Rvd25yZXYueG1sTI/BTsMwDIbvSLxDZCRuLFkHbCtNJ4TgOCHWCXHM&#10;GrepSJyqSbfy9svEAY62P/3+/mIzOcuOOITOk4T5TABDqr3uqJWwr97uVsBCVKSV9YQSfjDApry+&#10;KlSu/Yk+8LiLLUshFHIlwcTY55yH2qBTYeZ7pHRr/OBUTOPQcj2oUwp3lmdCPHKnOkofjOrxxWD9&#10;vRudhKZq9/XX64qPtnlfVp9mbbbVVsrbm+n5CVjEKf7BcNFP6lAmp4MfSQdmJSyEyBIqIVvOgSXg&#10;fr14AHb4XfCy4P8blGcAAAD//wMAUEsBAi0AFAAGAAgAAAAhALaDOJL+AAAA4QEAABMAAAAAAAAA&#10;AAAAAAAAAAAAAFtDb250ZW50X1R5cGVzXS54bWxQSwECLQAUAAYACAAAACEAOP0h/9YAAACUAQAA&#10;CwAAAAAAAAAAAAAAAAAvAQAAX3JlbHMvLnJlbHNQSwECLQAUAAYACAAAACEAPBOVjs8BAAD0AwAA&#10;DgAAAAAAAAAAAAAAAAAuAgAAZHJzL2Uyb0RvYy54bWxQSwECLQAUAAYACAAAACEAE9aqCd4AAAAJ&#10;AQAADwAAAAAAAAAAAAAAAAApBAAAZHJzL2Rvd25yZXYueG1sUEsFBgAAAAAEAAQA8wAAADQFAAAA&#10;AA==&#10;" strokecolor="black [3200]" strokeweight=".5pt">
                <v:stroke endarrow="block" joinstyle="miter"/>
              </v:shape>
            </w:pict>
          </mc:Fallback>
        </mc:AlternateContent>
      </w:r>
    </w:p>
    <w:p w14:paraId="431B65CE" w14:textId="2EB74738" w:rsidR="007E4A0E" w:rsidRDefault="007E4A0E" w:rsidP="007E4A0E">
      <w:pPr>
        <w:pStyle w:val="Default"/>
        <w:spacing w:after="120" w:line="276" w:lineRule="auto"/>
        <w:jc w:val="both"/>
        <w:rPr>
          <w:rFonts w:asciiTheme="minorHAnsi" w:hAnsiTheme="minorHAnsi" w:cstheme="minorHAnsi"/>
        </w:rPr>
      </w:pPr>
    </w:p>
    <w:p w14:paraId="0D1D5A51" w14:textId="2ECAE258" w:rsidR="007E4A0E" w:rsidRDefault="00720D75" w:rsidP="007E4A0E">
      <w:pPr>
        <w:pStyle w:val="Default"/>
        <w:spacing w:after="120" w:line="276" w:lineRule="auto"/>
        <w:jc w:val="both"/>
        <w:rPr>
          <w:rFonts w:asciiTheme="minorHAnsi" w:hAnsiTheme="minorHAnsi" w:cstheme="minorHAnsi"/>
        </w:rPr>
      </w:pPr>
      <w:r>
        <w:rPr>
          <w:noProof/>
          <w:lang w:eastAsia="en-GB"/>
        </w:rPr>
        <mc:AlternateContent>
          <mc:Choice Requires="wps">
            <w:drawing>
              <wp:anchor distT="0" distB="0" distL="114300" distR="114300" simplePos="0" relativeHeight="251682816" behindDoc="0" locked="0" layoutInCell="1" allowOverlap="1" wp14:anchorId="4345B7BE" wp14:editId="71F05311">
                <wp:simplePos x="0" y="0"/>
                <wp:positionH relativeFrom="column">
                  <wp:posOffset>752475</wp:posOffset>
                </wp:positionH>
                <wp:positionV relativeFrom="paragraph">
                  <wp:posOffset>40640</wp:posOffset>
                </wp:positionV>
                <wp:extent cx="1933575" cy="485775"/>
                <wp:effectExtent l="0" t="0" r="28575" b="28575"/>
                <wp:wrapNone/>
                <wp:docPr id="2" name="Text Box 2"/>
                <wp:cNvGraphicFramePr/>
                <a:graphic xmlns:a="http://schemas.openxmlformats.org/drawingml/2006/main">
                  <a:graphicData uri="http://schemas.microsoft.com/office/word/2010/wordprocessingShape">
                    <wps:wsp>
                      <wps:cNvSpPr txBox="1"/>
                      <wps:spPr>
                        <a:xfrm>
                          <a:off x="0" y="0"/>
                          <a:ext cx="1933575" cy="485775"/>
                        </a:xfrm>
                        <a:prstGeom prst="rect">
                          <a:avLst/>
                        </a:prstGeom>
                        <a:ln/>
                      </wps:spPr>
                      <wps:style>
                        <a:lnRef idx="2">
                          <a:schemeClr val="dk1"/>
                        </a:lnRef>
                        <a:fillRef idx="1">
                          <a:schemeClr val="lt1"/>
                        </a:fillRef>
                        <a:effectRef idx="0">
                          <a:schemeClr val="dk1"/>
                        </a:effectRef>
                        <a:fontRef idx="minor">
                          <a:schemeClr val="dk1"/>
                        </a:fontRef>
                      </wps:style>
                      <wps:txbx>
                        <w:txbxContent>
                          <w:p w14:paraId="7009D3EC" w14:textId="77777777" w:rsidR="00E62600" w:rsidRDefault="00E62600" w:rsidP="00BE3BC8">
                            <w:r>
                              <w:t xml:space="preserve">7,733,477 hospital episodes for 525,846 individuals </w:t>
                            </w:r>
                          </w:p>
                          <w:p w14:paraId="7C37F5EB" w14:textId="77777777" w:rsidR="00E62600" w:rsidRDefault="00E62600" w:rsidP="00BE3B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5B7BE" id="Text Box 2" o:spid="_x0000_s1028" type="#_x0000_t202" style="position:absolute;left:0;text-align:left;margin-left:59.25pt;margin-top:3.2pt;width:152.25pt;height:3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s2ObgIAACoFAAAOAAAAZHJzL2Uyb0RvYy54bWysVN9PGzEMfp+0/yHK+7i2tAMqrqgDMU1C&#10;Aw0mntNcQk9L4ixxe9f99XNyP0AM7WHay51jf7Zj+3POL1pr2F6FWIMr+fRowplyEqraPZX8+8P1&#10;h1POIgpXCQNOlfygIr9YvX933vilmsEWTKUCoyAuLhtf8i2iXxZFlFtlRTwCrxwZNQQrkI7hqaiC&#10;aCi6NcVsMvlYNBAqH0CqGEl71Rn5KsfXWkm81ToqZKbkdDfM35C/m/QtVudi+RSE39ayv4b4h1tY&#10;UTtKOoa6EijYLtR/hLK1DBBB45EEW4DWtVS5BqpmOnlVzf1WeJVroeZEP7Yp/r+w8uv+LrC6KvmM&#10;MycsjehBtcg+QctmqTuNj0sC3XuCYUtqmvKgj6RMRbc62PSnchjZqc+HsbcpmExOZ8fHi5MFZ5Js&#10;89PFCckUvnj29iHiZwWWJaHkgWaXWyr2NxE76ABJyYxLunS97hpZwoNRnfGb0lQWJZ7lIJlQ6tIE&#10;thdEhepHLoKyG0fI5KJrY0an6VtOBgenHpvcVCbZ6Dh5y/E524jOGcHh6GhrB+HvzrrDD1V3taay&#10;sd20/Qz7iW2gOtDAAnSEj15e19TVGxHxTgRiOM2IthZv6aMNNCWHXuJsC+HXW/qEJ+KRlbOGNqbk&#10;8edOBMWZ+eKIkmfT+TytWD7MFyczOoSXls1Li9vZS6BJTOl98DKLCY9mEHUA+0jLvU5ZySScpNwl&#10;x0G8xG6P6XGQar3OIFoqL/DG3XuZQqcuJ848tI8i+J5YSJT8CsNuieUrfnXY5OlgvUPQdSZf6nPX&#10;1b7/tJCZvv3jkTb+5Tmjnp+41W8AAAD//wMAUEsDBBQABgAIAAAAIQAcR7gI3gAAAAgBAAAPAAAA&#10;ZHJzL2Rvd25yZXYueG1sTI/BTsMwEETvSPyDtUjcqNOkVGmIUwEVEqp6oXDo0Y23SVR7HcVuE/6e&#10;5QTH0Yxm3pTryVlxxSF0nhTMZwkIpNqbjhoFX59vDzmIEDUZbT2hgm8MsK5ub0pdGD/SB173sRFc&#10;QqHQCtoY+0LKULfodJj5Hom9kx+cjiyHRppBj1zurEyTZCmd7ogXWt3ja4v1eX9xCrYZng9ZE3Zh&#10;PL1k7ybZ7Ox2o9T93fT8BCLiFP/C8IvP6FAx09FfyARhWc/zR44qWC5AsL9IM/52VJCnK5BVKf8f&#10;qH4AAAD//wMAUEsBAi0AFAAGAAgAAAAhALaDOJL+AAAA4QEAABMAAAAAAAAAAAAAAAAAAAAAAFtD&#10;b250ZW50X1R5cGVzXS54bWxQSwECLQAUAAYACAAAACEAOP0h/9YAAACUAQAACwAAAAAAAAAAAAAA&#10;AAAvAQAAX3JlbHMvLnJlbHNQSwECLQAUAAYACAAAACEAelLNjm4CAAAqBQAADgAAAAAAAAAAAAAA&#10;AAAuAgAAZHJzL2Uyb0RvYy54bWxQSwECLQAUAAYACAAAACEAHEe4CN4AAAAIAQAADwAAAAAAAAAA&#10;AAAAAADIBAAAZHJzL2Rvd25yZXYueG1sUEsFBgAAAAAEAAQA8wAAANMFAAAAAA==&#10;" fillcolor="white [3201]" strokecolor="black [3200]" strokeweight="1pt">
                <v:textbox>
                  <w:txbxContent>
                    <w:p w14:paraId="7009D3EC" w14:textId="77777777" w:rsidR="00E62600" w:rsidRDefault="00E62600" w:rsidP="00BE3BC8">
                      <w:r>
                        <w:t xml:space="preserve">7,733,477 hospital episodes for 525,846 individuals </w:t>
                      </w:r>
                    </w:p>
                    <w:p w14:paraId="7C37F5EB" w14:textId="77777777" w:rsidR="00E62600" w:rsidRDefault="00E62600" w:rsidP="00BE3BC8"/>
                  </w:txbxContent>
                </v:textbox>
              </v:shape>
            </w:pict>
          </mc:Fallback>
        </mc:AlternateContent>
      </w:r>
    </w:p>
    <w:p w14:paraId="3A1E9E08" w14:textId="23FE0C4B" w:rsidR="007E4A0E" w:rsidRDefault="00720D75" w:rsidP="007E4A0E">
      <w:pPr>
        <w:pStyle w:val="Default"/>
        <w:spacing w:after="120" w:line="276" w:lineRule="auto"/>
        <w:jc w:val="both"/>
        <w:rPr>
          <w:rFonts w:asciiTheme="minorHAnsi" w:hAnsiTheme="minorHAnsi" w:cstheme="minorHAnsi"/>
        </w:rPr>
      </w:pPr>
      <w:r>
        <w:rPr>
          <w:rFonts w:asciiTheme="minorHAnsi" w:hAnsiTheme="minorHAnsi" w:cstheme="minorHAnsi"/>
          <w:noProof/>
          <w:lang w:eastAsia="en-GB"/>
        </w:rPr>
        <mc:AlternateContent>
          <mc:Choice Requires="wps">
            <w:drawing>
              <wp:anchor distT="0" distB="0" distL="114300" distR="114300" simplePos="0" relativeHeight="251666432" behindDoc="0" locked="0" layoutInCell="1" allowOverlap="1" wp14:anchorId="7E3ABCB6" wp14:editId="6D2BAB7C">
                <wp:simplePos x="0" y="0"/>
                <wp:positionH relativeFrom="page">
                  <wp:posOffset>4229100</wp:posOffset>
                </wp:positionH>
                <wp:positionV relativeFrom="paragraph">
                  <wp:posOffset>236855</wp:posOffset>
                </wp:positionV>
                <wp:extent cx="2379980" cy="702310"/>
                <wp:effectExtent l="0" t="0" r="1270" b="2540"/>
                <wp:wrapNone/>
                <wp:docPr id="109" name="Flowchart: Process 109"/>
                <wp:cNvGraphicFramePr/>
                <a:graphic xmlns:a="http://schemas.openxmlformats.org/drawingml/2006/main">
                  <a:graphicData uri="http://schemas.microsoft.com/office/word/2010/wordprocessingShape">
                    <wps:wsp>
                      <wps:cNvSpPr/>
                      <wps:spPr>
                        <a:xfrm>
                          <a:off x="0" y="0"/>
                          <a:ext cx="2379980" cy="702310"/>
                        </a:xfrm>
                        <a:prstGeom prst="flowChartProcess">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25ADAF" w14:textId="592EB077" w:rsidR="00E62600" w:rsidRPr="00636030" w:rsidRDefault="00E62600" w:rsidP="00636030">
                            <w:pPr>
                              <w:jc w:val="center"/>
                              <w:rPr>
                                <w:color w:val="000000" w:themeColor="text1"/>
                              </w:rPr>
                            </w:pPr>
                            <w:r>
                              <w:rPr>
                                <w:color w:val="000000" w:themeColor="text1"/>
                              </w:rPr>
                              <w:t xml:space="preserve">Removal of 66,487 </w:t>
                            </w:r>
                            <w:r w:rsidRPr="00323D8A">
                              <w:rPr>
                                <w:color w:val="000000" w:themeColor="text1"/>
                              </w:rPr>
                              <w:t xml:space="preserve">individuals </w:t>
                            </w:r>
                            <w:r w:rsidRPr="004715D9">
                              <w:rPr>
                                <w:b/>
                                <w:color w:val="000000" w:themeColor="text1"/>
                                <w:u w:val="single"/>
                              </w:rPr>
                              <w:t xml:space="preserve">not </w:t>
                            </w:r>
                            <w:r>
                              <w:rPr>
                                <w:b/>
                                <w:color w:val="000000" w:themeColor="text1"/>
                                <w:u w:val="single"/>
                              </w:rPr>
                              <w:t xml:space="preserve">aged 0-19 </w:t>
                            </w:r>
                            <w:r w:rsidRPr="00323D8A">
                              <w:rPr>
                                <w:color w:val="000000" w:themeColor="text1"/>
                              </w:rPr>
                              <w:t>between 1 April 200</w:t>
                            </w:r>
                            <w:r>
                              <w:rPr>
                                <w:color w:val="000000" w:themeColor="text1"/>
                              </w:rPr>
                              <w:t>1 and 31 March 2018.</w:t>
                            </w:r>
                            <w:r w:rsidRPr="00323D8A">
                              <w:t>1 March 2018</w:t>
                            </w:r>
                          </w:p>
                          <w:p w14:paraId="7F84E07F" w14:textId="77777777" w:rsidR="00E62600" w:rsidRPr="00323D8A" w:rsidRDefault="00E62600" w:rsidP="007E4A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3ABCB6" id="Flowchart: Process 109" o:spid="_x0000_s1029" type="#_x0000_t109" style="position:absolute;left:0;text-align:left;margin-left:333pt;margin-top:18.65pt;width:187.4pt;height:55.3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JuMpwIAAK8FAAAOAAAAZHJzL2Uyb0RvYy54bWysVF9P2zAQf5+072D5fSQpMGhEiqqiTpMQ&#10;VIOJZ9dxmkiO7dluk+7T785OUsbQHqblwfH57n73/25u+1aSg7Cu0aqg2VlKiVBcl43aFfT78/rT&#10;NSXOM1UyqZUo6FE4erv4+OGmM7mY6VrLUlgCIMrlnSlo7b3Jk8TxWrTMnWkjFDArbVvmgbS7pLSs&#10;A/RWJrM0/Zx02pbGai6cg9e7yKSLgF9VgvvHqnLCE1lQ8M2H04Zzi2eyuGH5zjJTN3xwg/2DFy1r&#10;FBidoO6YZ2Rvmz+g2oZb7XTlz7huE11VDRchBogmS99E81QzI0IskBxnpjS5/wfLHw4bS5oSapfO&#10;KVGshSKtpe54zazPySamliAXctUZl4PKk9nYgXJwxcD7yrb4h5BIH/J7nPIrek84PM7Or+bzaygD&#10;B95VOjvPQgGSk7axzn8RuiV4KWgFjqzQkcGNkGJ2uHcerIPaKI6GnZZNuW6kDAT2j1hJSw4MKr/d&#10;Zeg9aPwmJRXKKo1akY0vCQYZwwo3f5QC5aT6JipIFQYSHAlNejLCOBfKZ5FVs1JE25cpfKP10a3g&#10;SwBE5ArsT9gDwCgZQUbs6OUgj6oi9PiknP7Nsag8aQTLWvlJuW2Utu8BSIhqsBzlxyTF1GCWfL/t&#10;QxudoyS+bHV5hNayOs6cM3zdQFHvmfMbZmHIoA9gcfhHOLDOBdXDjZJa25/vvaM89D5wKelgaAvq&#10;fuyZFZTIrwqmYp5dXOCUB+Li8moGhH3N2b7mqH270tAdGawow8MV5b0cr5XV7QvslyVaBRZTHGwX&#10;lHs7EisflwlsKC6WyyAGk22Yv1dPhiM45hkb9bl/YdYMne1hJh70OOAsf9PUURY1lV7uva6a0PGn&#10;vA4VgK0QWmnYYLh2XtNB6rRnF78AAAD//wMAUEsDBBQABgAIAAAAIQDEY6SC3gAAAAsBAAAPAAAA&#10;ZHJzL2Rvd25yZXYueG1sTI/BTsMwDIbvSLxDZCRuLIFNKZSm04SEBEc2BOKWNqataJzQZFt5e7wT&#10;3Gz51+/vq9azH8UBpzQEMnC9UCCQ2uAG6gy87h6vbkGkbMnZMRAa+MEE6/r8rLKlC0d6wcM2d4JL&#10;KJXWQJ9zLKVMbY/epkWISHz7DJO3mdepk26yRy73o7xRSktvB+IPvY340GP7td17A9GH3ea7008z&#10;fcSmeG/x+a1BYy4v5s09iIxz/gvDCZ/RoWamJuzJJTEa0FqzSzawLJYgTgG1UizT8LQq7kDWlfzv&#10;UP8CAAD//wMAUEsBAi0AFAAGAAgAAAAhALaDOJL+AAAA4QEAABMAAAAAAAAAAAAAAAAAAAAAAFtD&#10;b250ZW50X1R5cGVzXS54bWxQSwECLQAUAAYACAAAACEAOP0h/9YAAACUAQAACwAAAAAAAAAAAAAA&#10;AAAvAQAAX3JlbHMvLnJlbHNQSwECLQAUAAYACAAAACEAagCbjKcCAACvBQAADgAAAAAAAAAAAAAA&#10;AAAuAgAAZHJzL2Uyb0RvYy54bWxQSwECLQAUAAYACAAAACEAxGOkgt4AAAALAQAADwAAAAAAAAAA&#10;AAAAAAABBQAAZHJzL2Rvd25yZXYueG1sUEsFBgAAAAAEAAQA8wAAAAwGAAAAAA==&#10;" fillcolor="white [3212]" stroked="f" strokeweight="1pt">
                <v:textbox>
                  <w:txbxContent>
                    <w:p w14:paraId="4B25ADAF" w14:textId="592EB077" w:rsidR="00E62600" w:rsidRPr="00636030" w:rsidRDefault="00E62600" w:rsidP="00636030">
                      <w:pPr>
                        <w:jc w:val="center"/>
                        <w:rPr>
                          <w:color w:val="000000" w:themeColor="text1"/>
                        </w:rPr>
                      </w:pPr>
                      <w:r>
                        <w:rPr>
                          <w:color w:val="000000" w:themeColor="text1"/>
                        </w:rPr>
                        <w:t xml:space="preserve">Removal of 66,487 </w:t>
                      </w:r>
                      <w:r w:rsidRPr="00323D8A">
                        <w:rPr>
                          <w:color w:val="000000" w:themeColor="text1"/>
                        </w:rPr>
                        <w:t xml:space="preserve">individuals </w:t>
                      </w:r>
                      <w:r w:rsidRPr="004715D9">
                        <w:rPr>
                          <w:b/>
                          <w:color w:val="000000" w:themeColor="text1"/>
                          <w:u w:val="single"/>
                        </w:rPr>
                        <w:t xml:space="preserve">not </w:t>
                      </w:r>
                      <w:r>
                        <w:rPr>
                          <w:b/>
                          <w:color w:val="000000" w:themeColor="text1"/>
                          <w:u w:val="single"/>
                        </w:rPr>
                        <w:t xml:space="preserve">aged 0-19 </w:t>
                      </w:r>
                      <w:r w:rsidRPr="00323D8A">
                        <w:rPr>
                          <w:color w:val="000000" w:themeColor="text1"/>
                        </w:rPr>
                        <w:t>between 1 April 200</w:t>
                      </w:r>
                      <w:r>
                        <w:rPr>
                          <w:color w:val="000000" w:themeColor="text1"/>
                        </w:rPr>
                        <w:t>1 and 31 March 2018.</w:t>
                      </w:r>
                      <w:r w:rsidRPr="00323D8A">
                        <w:t>1 March 2018</w:t>
                      </w:r>
                    </w:p>
                    <w:p w14:paraId="7F84E07F" w14:textId="77777777" w:rsidR="00E62600" w:rsidRPr="00323D8A" w:rsidRDefault="00E62600" w:rsidP="007E4A0E"/>
                  </w:txbxContent>
                </v:textbox>
                <w10:wrap anchorx="page"/>
              </v:shape>
            </w:pict>
          </mc:Fallback>
        </mc:AlternateContent>
      </w:r>
      <w:r>
        <w:rPr>
          <w:noProof/>
          <w:lang w:eastAsia="en-GB"/>
        </w:rPr>
        <mc:AlternateContent>
          <mc:Choice Requires="wps">
            <w:drawing>
              <wp:anchor distT="0" distB="0" distL="114300" distR="114300" simplePos="0" relativeHeight="251715584" behindDoc="0" locked="0" layoutInCell="1" allowOverlap="1" wp14:anchorId="75643B04" wp14:editId="42B1EFFA">
                <wp:simplePos x="0" y="0"/>
                <wp:positionH relativeFrom="column">
                  <wp:posOffset>1743075</wp:posOffset>
                </wp:positionH>
                <wp:positionV relativeFrom="paragraph">
                  <wp:posOffset>294005</wp:posOffset>
                </wp:positionV>
                <wp:extent cx="0" cy="572135"/>
                <wp:effectExtent l="76200" t="0" r="57150" b="56515"/>
                <wp:wrapNone/>
                <wp:docPr id="21" name="Straight Arrow Connector 21"/>
                <wp:cNvGraphicFramePr/>
                <a:graphic xmlns:a="http://schemas.openxmlformats.org/drawingml/2006/main">
                  <a:graphicData uri="http://schemas.microsoft.com/office/word/2010/wordprocessingShape">
                    <wps:wsp>
                      <wps:cNvCnPr/>
                      <wps:spPr>
                        <a:xfrm>
                          <a:off x="0" y="0"/>
                          <a:ext cx="0" cy="572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852E3E" id="Straight Arrow Connector 21" o:spid="_x0000_s1026" type="#_x0000_t32" style="position:absolute;margin-left:137.25pt;margin-top:23.15pt;width:0;height:45.0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4gk0gEAAPUDAAAOAAAAZHJzL2Uyb0RvYy54bWysU9uO0zAQfUfiHyy/0yRFC6hqukJd4AVB&#10;xcIHeB27sfBN46FJ/p6xk2YRFwkhXiaxPWfmnOPx/nZ0ll0UJBN8y5tNzZnyMnTGn1v+5fPbZ684&#10;Syh8J2zwquWTSvz28PTJfog7tQ19sJ0CRkV82g2x5T1i3FVVkr1yIm1CVJ4OdQAnkJZwrjoQA1V3&#10;ttrW9YtqCNBFCFKlRLt38yE/lPpaK4kftU4KmW05ccMSocSHHKvDXuzOIGJv5EJD/AMLJ4ynpmup&#10;O4GCfQPzSylnJIQUNG5kcFXQ2khVNJCapv5JzX0voipayJwUV5vS/ysrP1xOwEzX8m3DmReO7uge&#10;QZhzj+w1QBjYMXhPPgZglEJ+DTHtCHb0J1hWKZ4gix81uPwlWWwsHk+rx2pEJudNSbs3L7fN85tc&#10;rnrERUj4TgXH8k/L08JjJdAUi8XlfcIZeAXkptbniMLYN75jOEVSgmCEP1u19MkpVaY/Ey5/OFk1&#10;wz8pTUYQxblNGUF1tMAugoan+1rEE1vrKTNDtLF2BdWF2x9BS26GqTKWfwtcs0vH4HEFOuMD/K4r&#10;jleqes6/qp61ZtkPoZvK9RU7aLbKPSzvIA/vj+sCf3yth+8AAAD//wMAUEsDBBQABgAIAAAAIQCN&#10;ueHx3QAAAAoBAAAPAAAAZHJzL2Rvd25yZXYueG1sTI/BTsMwDIbvSLxDZCRuLGUr3ShNJ4TgOCHW&#10;CXHMGrepaJyqSbfy9hhxgKPtT7+/v9jOrhcnHEPnScHtIgGBVHvTUavgUL3cbECEqMno3hMq+MIA&#10;2/LyotC58Wd6w9M+toJDKORagY1xyKUMtUWnw8IPSHxr/Oh05HFspRn1mcNdL5dJkkmnO+IPVg/4&#10;ZLH+3E9OQVO1h/rjeSOnvnldV+/23u6qnVLXV/PjA4iIc/yD4Uef1aFkp6OfyATRK1iu0ztGFaTZ&#10;CgQDv4sjk6ssBVkW8n+F8hsAAP//AwBQSwECLQAUAAYACAAAACEAtoM4kv4AAADhAQAAEwAAAAAA&#10;AAAAAAAAAAAAAAAAW0NvbnRlbnRfVHlwZXNdLnhtbFBLAQItABQABgAIAAAAIQA4/SH/1gAAAJQB&#10;AAALAAAAAAAAAAAAAAAAAC8BAABfcmVscy8ucmVsc1BLAQItABQABgAIAAAAIQB7m4gk0gEAAPUD&#10;AAAOAAAAAAAAAAAAAAAAAC4CAABkcnMvZTJvRG9jLnhtbFBLAQItABQABgAIAAAAIQCNueHx3QAA&#10;AAoBAAAPAAAAAAAAAAAAAAAAACwEAABkcnMvZG93bnJldi54bWxQSwUGAAAAAAQABADzAAAANgUA&#10;AAAA&#10;" strokecolor="black [3200]" strokeweight=".5pt">
                <v:stroke endarrow="block" joinstyle="miter"/>
              </v:shape>
            </w:pict>
          </mc:Fallback>
        </mc:AlternateContent>
      </w:r>
    </w:p>
    <w:p w14:paraId="43A1731F" w14:textId="77D0E56A" w:rsidR="007E4A0E" w:rsidRDefault="00720D75" w:rsidP="007E4A0E">
      <w:pPr>
        <w:pStyle w:val="Default"/>
        <w:spacing w:after="120" w:line="276" w:lineRule="auto"/>
        <w:jc w:val="both"/>
        <w:rPr>
          <w:rFonts w:asciiTheme="minorHAnsi" w:hAnsiTheme="minorHAnsi" w:cstheme="minorHAnsi"/>
        </w:rPr>
      </w:pPr>
      <w:r>
        <w:rPr>
          <w:noProof/>
          <w:lang w:eastAsia="en-GB"/>
        </w:rPr>
        <mc:AlternateContent>
          <mc:Choice Requires="wps">
            <w:drawing>
              <wp:anchor distT="0" distB="0" distL="114300" distR="114300" simplePos="0" relativeHeight="251702272" behindDoc="0" locked="0" layoutInCell="1" allowOverlap="1" wp14:anchorId="7A3CAD31" wp14:editId="4C922063">
                <wp:simplePos x="0" y="0"/>
                <wp:positionH relativeFrom="column">
                  <wp:posOffset>1905000</wp:posOffset>
                </wp:positionH>
                <wp:positionV relativeFrom="paragraph">
                  <wp:posOffset>285115</wp:posOffset>
                </wp:positionV>
                <wp:extent cx="1227455" cy="0"/>
                <wp:effectExtent l="0" t="76200" r="10795" b="95250"/>
                <wp:wrapNone/>
                <wp:docPr id="14" name="Straight Arrow Connector 14"/>
                <wp:cNvGraphicFramePr/>
                <a:graphic xmlns:a="http://schemas.openxmlformats.org/drawingml/2006/main">
                  <a:graphicData uri="http://schemas.microsoft.com/office/word/2010/wordprocessingShape">
                    <wps:wsp>
                      <wps:cNvCnPr/>
                      <wps:spPr>
                        <a:xfrm>
                          <a:off x="0" y="0"/>
                          <a:ext cx="1227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185A8E" id="Straight Arrow Connector 14" o:spid="_x0000_s1026" type="#_x0000_t32" style="position:absolute;margin-left:150pt;margin-top:22.45pt;width:96.65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jGp0gEAAPYDAAAOAAAAZHJzL2Uyb0RvYy54bWysU8GO0zAQvSPxD5bvNGm1CyhqukJd4IKg&#10;YuEDvI6dWNgea2ya9O8ZO212BQitVlwmsT1v5r3n8fZmcpYdFUYDvuXrVc2Z8hI64/uWf//24dVb&#10;zmISvhMWvGr5SUV+s3v5YjuGRm1gANspZFTEx2YMLR9SCk1VRTkoJ+IKgvJ0qAGdSLTEvupQjFTd&#10;2WpT16+rEbALCFLFSLu38yHflfpaK5m+aB1VYrblxC2ViCXe51jttqLpUYTByDMN8QwWThhPTZdS&#10;tyIJ9hPNH6WckQgRdFpJcBVobaQqGkjNuv5Nzd0ggipayJwYFpvi/ysrPx8PyExHd3fFmReO7ugu&#10;oTD9kNg7RBjZHrwnHwEZpZBfY4gNwfb+gOdVDAfM4ieNLn9JFpuKx6fFYzUlJmlzvdm8ubq+5kxe&#10;zqoHYMCYPipwLP+0PJ6JLAzWxWNx/BQTtSbgBZC7Wp9jEsa+9x1Lp0BSEhrhe6syb0rPKVXmPzMu&#10;f+lk1Qz/qjQ5kTmWNmUG1d4iOwqanu7HeqlCmRmijbULqP436JybYarM5VOBS3bpCD4tQGc84N+6&#10;pulCVc/5F9Wz1iz7HrpTub9iBw1X8ef8EPL0Pl4X+MNz3f0CAAD//wMAUEsDBBQABgAIAAAAIQAZ&#10;IIcA3QAAAAkBAAAPAAAAZHJzL2Rvd25yZXYueG1sTI/BTsMwEETvSPyDtUjcqA2JoAlxKoTgWCGa&#10;CnF0400cYa+j2GnD32PEgR5nZzT7ptoszrIjTmHwJOF2JYAhtV4P1EvYN683a2AhKtLKekIJ3xhg&#10;U19eVKrU/kTveNzFnqUSCqWSYGIcS85Da9CpsPIjUvI6PzkVk5x6rid1SuXO8jsh7rlTA6UPRo34&#10;bLD92s1OQtf0+/bzZc1n2709NB+mMNtmK+X11fL0CCziEv/D8Iuf0KFOTAc/kw7MSsiESFuihDwv&#10;gKVAXmQZsMPfgdcVP19Q/wAAAP//AwBQSwECLQAUAAYACAAAACEAtoM4kv4AAADhAQAAEwAAAAAA&#10;AAAAAAAAAAAAAAAAW0NvbnRlbnRfVHlwZXNdLnhtbFBLAQItABQABgAIAAAAIQA4/SH/1gAAAJQB&#10;AAALAAAAAAAAAAAAAAAAAC8BAABfcmVscy8ucmVsc1BLAQItABQABgAIAAAAIQDlxjGp0gEAAPYD&#10;AAAOAAAAAAAAAAAAAAAAAC4CAABkcnMvZTJvRG9jLnhtbFBLAQItABQABgAIAAAAIQAZIIcA3QAA&#10;AAkBAAAPAAAAAAAAAAAAAAAAACwEAABkcnMvZG93bnJldi54bWxQSwUGAAAAAAQABADzAAAANgUA&#10;AAAA&#10;" strokecolor="black [3200]" strokeweight=".5pt">
                <v:stroke endarrow="block" joinstyle="miter"/>
              </v:shape>
            </w:pict>
          </mc:Fallback>
        </mc:AlternateContent>
      </w:r>
    </w:p>
    <w:p w14:paraId="23CA3A6A" w14:textId="1E3835A6" w:rsidR="007E4A0E" w:rsidRDefault="007E4A0E" w:rsidP="007E4A0E">
      <w:pPr>
        <w:pStyle w:val="Default"/>
        <w:spacing w:after="120" w:line="276" w:lineRule="auto"/>
        <w:jc w:val="both"/>
        <w:rPr>
          <w:rFonts w:asciiTheme="minorHAnsi" w:hAnsiTheme="minorHAnsi" w:cstheme="minorHAnsi"/>
        </w:rPr>
      </w:pPr>
    </w:p>
    <w:p w14:paraId="202FB94B" w14:textId="369CD089" w:rsidR="007E4A0E" w:rsidRDefault="00720D75" w:rsidP="007E4A0E">
      <w:pPr>
        <w:pStyle w:val="Default"/>
        <w:spacing w:after="120" w:line="276" w:lineRule="auto"/>
        <w:jc w:val="both"/>
        <w:rPr>
          <w:rFonts w:asciiTheme="minorHAnsi" w:hAnsiTheme="minorHAnsi" w:cstheme="minorHAnsi"/>
        </w:rPr>
      </w:pPr>
      <w:r>
        <w:rPr>
          <w:noProof/>
          <w:lang w:eastAsia="en-GB"/>
        </w:rPr>
        <mc:AlternateContent>
          <mc:Choice Requires="wps">
            <w:drawing>
              <wp:anchor distT="0" distB="0" distL="114300" distR="114300" simplePos="0" relativeHeight="251684864" behindDoc="0" locked="0" layoutInCell="1" allowOverlap="1" wp14:anchorId="254463BE" wp14:editId="3309687D">
                <wp:simplePos x="0" y="0"/>
                <wp:positionH relativeFrom="page">
                  <wp:posOffset>1714500</wp:posOffset>
                </wp:positionH>
                <wp:positionV relativeFrom="paragraph">
                  <wp:posOffset>66675</wp:posOffset>
                </wp:positionV>
                <wp:extent cx="1933575" cy="4953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1933575" cy="495300"/>
                        </a:xfrm>
                        <a:prstGeom prst="rect">
                          <a:avLst/>
                        </a:prstGeom>
                        <a:ln/>
                      </wps:spPr>
                      <wps:style>
                        <a:lnRef idx="2">
                          <a:schemeClr val="dk1"/>
                        </a:lnRef>
                        <a:fillRef idx="1">
                          <a:schemeClr val="lt1"/>
                        </a:fillRef>
                        <a:effectRef idx="0">
                          <a:schemeClr val="dk1"/>
                        </a:effectRef>
                        <a:fontRef idx="minor">
                          <a:schemeClr val="dk1"/>
                        </a:fontRef>
                      </wps:style>
                      <wps:txbx>
                        <w:txbxContent>
                          <w:p w14:paraId="2738B6AE" w14:textId="77777777" w:rsidR="00E62600" w:rsidRDefault="00E62600" w:rsidP="00BE3BC8">
                            <w:r>
                              <w:t xml:space="preserve">5,429,885 hospital episodes for 459,359 individuals </w:t>
                            </w:r>
                          </w:p>
                          <w:p w14:paraId="096F134C" w14:textId="77777777" w:rsidR="00E62600" w:rsidRDefault="00E62600" w:rsidP="00BE3B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4463BE" id="Text Box 4" o:spid="_x0000_s1030" type="#_x0000_t202" style="position:absolute;left:0;text-align:left;margin-left:135pt;margin-top:5.25pt;width:152.25pt;height:39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SARbgIAACoFAAAOAAAAZHJzL2Uyb0RvYy54bWysVEtPGzEQvlfqf7B8L5uEpJSIDUpBVJUQ&#10;oELF2fHaZFXb49qT7Ka/vmPvA0RRD1Uvu/bMN+9vfHbeWsP2KsQaXMmnRxPOlJNQ1e6p5N8frj58&#10;4iyicJUw4FTJDyry89X7d2eNX6oZbMFUKjBy4uKy8SXfIvplUUS5VVbEI/DKkVJDsALpGp6KKoiG&#10;vFtTzCaTj0UDofIBpIqRpJedkq+yf62VxFuto0JmSk65Yf6G/N2kb7E6E8unIPy2ln0a4h+ysKJ2&#10;FHR0dSlQsF2o/3BlaxkggsYjCbYArWupcg1UzXTyqpr7rfAq10LNiX5sU/x/buXN/i6wuir5nDMn&#10;LI3oQbXIPkPL5qk7jY9LAt17gmFLYpryII8kTEW3Otj0p3IY6anPh7G3yZlMRqfHx4uTBWeSdPPT&#10;xfEkN794tvYh4hcFlqVDyQPNLrdU7K8jUiYEHSApmHFJltLr0sgnPBjVKb8pTWVR4Fl2kgmlLkxg&#10;e0FUqH7kIsilcYRMJro2ZjSavmVkcDDqsclMZZKNhpO3DJ+jjegcERyOhrZ2EP5urDv8UHVXayob&#10;203bz7Cf2AaqAw0sQEf46OVVTV29FhHvRCCG04xoa/GWPtpAU3LoT5xtIfx6S57wRDzSctbQxpQ8&#10;/tyJoDgzXx1R8nQ6n6cVy5f54mRGl/BSs3mpcTt7ATSJKb0PXuZjwqMZjjqAfaTlXqeopBJOUuyS&#10;43C8wG6P6XGQar3OIFoqL/Da3XuZXKcuJ848tI8i+J5YSJS8gWG3xPIVvzpssnSw3iHoOpMv9bnr&#10;at9/WsjMyf7xSBv/8p5Rz0/c6jcAAAD//wMAUEsDBBQABgAIAAAAIQDV6H4F3wAAAAkBAAAPAAAA&#10;ZHJzL2Rvd25yZXYueG1sTI/BTsMwEETvSPyDtUjcqE1DaJTGqYAKCVW9UDj06MbbJGq8jmK3CX/P&#10;cqK3Hc1o9k2xmlwnLjiE1pOGx5kCgVR521Kt4fvr/SEDEaIhazpPqOEHA6zK25vC5NaP9ImXXawF&#10;l1DIjYYmxj6XMlQNOhNmvkdi7+gHZyLLoZZ2MCOXu07OlXqWzrTEHxrT41uD1Wl3dho2CZ72SR22&#10;YTy+Jh9WrbfdZq31/d30sgQRcYr/YfjDZ3Qomengz2SD6DTMF4q3RDZUCoID6eKJj4OGLEtBloW8&#10;XlD+AgAA//8DAFBLAQItABQABgAIAAAAIQC2gziS/gAAAOEBAAATAAAAAAAAAAAAAAAAAAAAAABb&#10;Q29udGVudF9UeXBlc10ueG1sUEsBAi0AFAAGAAgAAAAhADj9If/WAAAAlAEAAAsAAAAAAAAAAAAA&#10;AAAALwEAAF9yZWxzLy5yZWxzUEsBAi0AFAAGAAgAAAAhAGotIBFuAgAAKgUAAA4AAAAAAAAAAAAA&#10;AAAALgIAAGRycy9lMm9Eb2MueG1sUEsBAi0AFAAGAAgAAAAhANXofgXfAAAACQEAAA8AAAAAAAAA&#10;AAAAAAAAyAQAAGRycy9kb3ducmV2LnhtbFBLBQYAAAAABAAEAPMAAADUBQAAAAA=&#10;" fillcolor="white [3201]" strokecolor="black [3200]" strokeweight="1pt">
                <v:textbox>
                  <w:txbxContent>
                    <w:p w14:paraId="2738B6AE" w14:textId="77777777" w:rsidR="00E62600" w:rsidRDefault="00E62600" w:rsidP="00BE3BC8">
                      <w:r>
                        <w:t xml:space="preserve">5,429,885 hospital episodes for 459,359 individuals </w:t>
                      </w:r>
                    </w:p>
                    <w:p w14:paraId="096F134C" w14:textId="77777777" w:rsidR="00E62600" w:rsidRDefault="00E62600" w:rsidP="00BE3BC8"/>
                  </w:txbxContent>
                </v:textbox>
                <w10:wrap anchorx="page"/>
              </v:shape>
            </w:pict>
          </mc:Fallback>
        </mc:AlternateContent>
      </w:r>
    </w:p>
    <w:p w14:paraId="61E44258" w14:textId="557B3C0B" w:rsidR="007E4A0E" w:rsidRDefault="00720D75" w:rsidP="007E4A0E">
      <w:pPr>
        <w:pStyle w:val="Default"/>
        <w:spacing w:after="120" w:line="276" w:lineRule="auto"/>
        <w:jc w:val="both"/>
        <w:rPr>
          <w:rFonts w:asciiTheme="minorHAnsi" w:hAnsiTheme="minorHAnsi" w:cstheme="minorHAnsi"/>
        </w:rPr>
      </w:pPr>
      <w:r>
        <w:rPr>
          <w:rFonts w:asciiTheme="minorHAnsi" w:hAnsiTheme="minorHAnsi" w:cstheme="minorHAnsi"/>
          <w:noProof/>
          <w:lang w:eastAsia="en-GB"/>
        </w:rPr>
        <mc:AlternateContent>
          <mc:Choice Requires="wps">
            <w:drawing>
              <wp:anchor distT="0" distB="0" distL="114300" distR="114300" simplePos="0" relativeHeight="251667456" behindDoc="0" locked="0" layoutInCell="1" allowOverlap="1" wp14:anchorId="6BA5640D" wp14:editId="6CFC84FE">
                <wp:simplePos x="0" y="0"/>
                <wp:positionH relativeFrom="page">
                  <wp:posOffset>4238625</wp:posOffset>
                </wp:positionH>
                <wp:positionV relativeFrom="paragraph">
                  <wp:posOffset>167640</wp:posOffset>
                </wp:positionV>
                <wp:extent cx="2409825" cy="873760"/>
                <wp:effectExtent l="0" t="0" r="9525" b="2540"/>
                <wp:wrapNone/>
                <wp:docPr id="110" name="Flowchart: Process 110"/>
                <wp:cNvGraphicFramePr/>
                <a:graphic xmlns:a="http://schemas.openxmlformats.org/drawingml/2006/main">
                  <a:graphicData uri="http://schemas.microsoft.com/office/word/2010/wordprocessingShape">
                    <wps:wsp>
                      <wps:cNvSpPr/>
                      <wps:spPr>
                        <a:xfrm>
                          <a:off x="0" y="0"/>
                          <a:ext cx="2409825" cy="873760"/>
                        </a:xfrm>
                        <a:prstGeom prst="flowChartProcess">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989D75" w14:textId="77777777" w:rsidR="00E62600" w:rsidRPr="00323D8A" w:rsidRDefault="00E62600" w:rsidP="007E4A0E">
                            <w:pPr>
                              <w:jc w:val="center"/>
                              <w:rPr>
                                <w:color w:val="000000" w:themeColor="text1"/>
                              </w:rPr>
                            </w:pPr>
                            <w:r>
                              <w:rPr>
                                <w:color w:val="000000" w:themeColor="text1"/>
                              </w:rPr>
                              <w:t>Removal of 62,222</w:t>
                            </w:r>
                            <w:r w:rsidRPr="00323D8A">
                              <w:rPr>
                                <w:color w:val="000000" w:themeColor="text1"/>
                              </w:rPr>
                              <w:t xml:space="preserve"> individuals </w:t>
                            </w:r>
                            <w:r w:rsidRPr="00323D8A">
                              <w:rPr>
                                <w:b/>
                                <w:color w:val="000000" w:themeColor="text1"/>
                                <w:u w:val="single"/>
                              </w:rPr>
                              <w:t xml:space="preserve">not </w:t>
                            </w:r>
                            <w:r w:rsidRPr="00676C2B">
                              <w:rPr>
                                <w:b/>
                                <w:color w:val="000000" w:themeColor="text1"/>
                                <w:u w:val="single"/>
                              </w:rPr>
                              <w:t>resident in England</w:t>
                            </w:r>
                            <w:r>
                              <w:rPr>
                                <w:b/>
                                <w:color w:val="000000" w:themeColor="text1"/>
                              </w:rPr>
                              <w:t xml:space="preserve"> </w:t>
                            </w:r>
                            <w:r w:rsidRPr="00323D8A">
                              <w:rPr>
                                <w:color w:val="000000" w:themeColor="text1"/>
                              </w:rPr>
                              <w:t>while aged 0-19</w:t>
                            </w:r>
                            <w:r>
                              <w:rPr>
                                <w:b/>
                                <w:color w:val="000000" w:themeColor="text1"/>
                              </w:rPr>
                              <w:t xml:space="preserve"> </w:t>
                            </w:r>
                            <w:r w:rsidRPr="00323D8A">
                              <w:rPr>
                                <w:color w:val="000000" w:themeColor="text1"/>
                              </w:rPr>
                              <w:t>between 1 April 200</w:t>
                            </w:r>
                            <w:r>
                              <w:rPr>
                                <w:color w:val="000000" w:themeColor="text1"/>
                              </w:rPr>
                              <w:t>1</w:t>
                            </w:r>
                            <w:r w:rsidRPr="00323D8A">
                              <w:rPr>
                                <w:color w:val="000000" w:themeColor="text1"/>
                              </w:rPr>
                              <w:t xml:space="preserve"> and 31 March 2018</w:t>
                            </w:r>
                          </w:p>
                          <w:p w14:paraId="2EDD6D4B" w14:textId="77777777" w:rsidR="00E62600" w:rsidRPr="00323D8A" w:rsidRDefault="00E62600" w:rsidP="007E4A0E">
                            <w:r w:rsidRPr="00323D8A">
                              <w:t>19</w:t>
                            </w:r>
                            <w:r>
                              <w:rPr>
                                <w:b/>
                              </w:rPr>
                              <w:t xml:space="preserve"> </w:t>
                            </w:r>
                            <w:r w:rsidRPr="00323D8A">
                              <w:t>between 1 April 2000 and 31 March 2018</w:t>
                            </w:r>
                          </w:p>
                          <w:p w14:paraId="7FB69D46" w14:textId="77777777" w:rsidR="00E62600" w:rsidRPr="00323D8A" w:rsidRDefault="00E62600" w:rsidP="007E4A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5640D" id="Flowchart: Process 110" o:spid="_x0000_s1031" type="#_x0000_t109" style="position:absolute;left:0;text-align:left;margin-left:333.75pt;margin-top:13.2pt;width:189.75pt;height:68.8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HUqAIAAK8FAAAOAAAAZHJzL2Uyb0RvYy54bWysVMFu2zAMvQ/YPwi6r7azpE2NOkWQIsOA&#10;og3WDj0rshwbkCVNUmJnXz9SspOuK3YYloMjiuQj+UTy5rZvJTkI6xqtCppdpJQIxXXZqF1Bvz+v&#10;P80pcZ6pkkmtREGPwtHbxccPN53JxUTXWpbCEgBRLu9MQWvvTZ4kjteiZe5CG6FAWWnbMg+i3SWl&#10;ZR2gtzKZpOll0mlbGqu5cA5u76KSLgJ+VQnuH6vKCU9kQSE3H742fLf4TRY3LN9ZZuqGD2mwf8ii&#10;ZY2CoCeoO+YZ2dvmD6i24VY7XfkLrttEV1XDRagBqsnSN9U81cyIUAuQ48yJJvf/YPnDYWNJU8Lb&#10;ZcCPYi080lrqjtfM+pxsIrUEtcBVZ1wOLk9mYwfJwREL7yvb4j+URPrA7/HEr+g94XA5mabX88mM&#10;Eg66+dXnq8sAmpy9jXX+i9AtwUNBK0hkhYkMaQSK2eHeeYgObqM5BnZaNuW6kTII2D9iJS05MHj5&#10;7S7D7MHjNyup0FZp9IpqvEmwyFhWOPmjFGgn1TdRAVVYSEgkNOk5CONcKJ9FVc1KEWPPUviN0ce0&#10;Qi4BEJEriH/CHgBGywgyYscsB3t0FaHHT87p3xKLziePEFkrf3JuG6XtewASqhoiR/uRpEgNsuT7&#10;bR/aaIaWeLPV5RFay+o4c87wdQOPes+c3zALQwbtBovDP8IH37mgejhRUmv78717tIfeBy0lHQxt&#10;Qd2PPbOCEvlVwVRcZ9MpTnkQprOrCQj2tWb7WqP27UpDd2SwogwPR7T3cjxWVrcvsF+WGBVUTHGI&#10;XVDu7SisfFwmsKG4WC6DGUy2Yf5ePRmO4MgzNupz/8KsGTrbw0w86HHAWf6mqaMteiq93HtdNaHj&#10;z7wOLwBbIbTSsMFw7byWg9V5zy5+AQAA//8DAFBLAwQUAAYACAAAACEAws8xLd4AAAALAQAADwAA&#10;AGRycy9kb3ducmV2LnhtbEyPwU7DMAyG70i8Q2QkbixlKinqmk4TEhIc2SYQt7Tx2orGCU22lbfH&#10;O8HNlj/9/v5qPbtRnHCKgycN94sMBFLr7UCdhv3u+e4RREyGrBk9oYYfjLCur68qU1p/pjc8bVMn&#10;OIRiaTT0KYVSytj26Exc+IDEt4OfnEm8Tp20kzlzuBvlMsuUdGYg/tCbgE89tl/bo9MQnN9tvjv1&#10;MtNnaIqPFl/fG9T69mberEAknNMfDBd9VoeanRp/JBvFqEGp4oFRDUuVg7gAWV5wu4YnlWcg60r+&#10;71D/AgAA//8DAFBLAQItABQABgAIAAAAIQC2gziS/gAAAOEBAAATAAAAAAAAAAAAAAAAAAAAAABb&#10;Q29udGVudF9UeXBlc10ueG1sUEsBAi0AFAAGAAgAAAAhADj9If/WAAAAlAEAAAsAAAAAAAAAAAAA&#10;AAAALwEAAF9yZWxzLy5yZWxzUEsBAi0AFAAGAAgAAAAhAPBH8dSoAgAArwUAAA4AAAAAAAAAAAAA&#10;AAAALgIAAGRycy9lMm9Eb2MueG1sUEsBAi0AFAAGAAgAAAAhAMLPMS3eAAAACwEAAA8AAAAAAAAA&#10;AAAAAAAAAgUAAGRycy9kb3ducmV2LnhtbFBLBQYAAAAABAAEAPMAAAANBgAAAAA=&#10;" fillcolor="white [3212]" stroked="f" strokeweight="1pt">
                <v:textbox>
                  <w:txbxContent>
                    <w:p w14:paraId="39989D75" w14:textId="77777777" w:rsidR="00E62600" w:rsidRPr="00323D8A" w:rsidRDefault="00E62600" w:rsidP="007E4A0E">
                      <w:pPr>
                        <w:jc w:val="center"/>
                        <w:rPr>
                          <w:color w:val="000000" w:themeColor="text1"/>
                        </w:rPr>
                      </w:pPr>
                      <w:r>
                        <w:rPr>
                          <w:color w:val="000000" w:themeColor="text1"/>
                        </w:rPr>
                        <w:t>Removal of 62,222</w:t>
                      </w:r>
                      <w:r w:rsidRPr="00323D8A">
                        <w:rPr>
                          <w:color w:val="000000" w:themeColor="text1"/>
                        </w:rPr>
                        <w:t xml:space="preserve"> individuals </w:t>
                      </w:r>
                      <w:r w:rsidRPr="00323D8A">
                        <w:rPr>
                          <w:b/>
                          <w:color w:val="000000" w:themeColor="text1"/>
                          <w:u w:val="single"/>
                        </w:rPr>
                        <w:t xml:space="preserve">not </w:t>
                      </w:r>
                      <w:r w:rsidRPr="00676C2B">
                        <w:rPr>
                          <w:b/>
                          <w:color w:val="000000" w:themeColor="text1"/>
                          <w:u w:val="single"/>
                        </w:rPr>
                        <w:t>resident in England</w:t>
                      </w:r>
                      <w:r>
                        <w:rPr>
                          <w:b/>
                          <w:color w:val="000000" w:themeColor="text1"/>
                        </w:rPr>
                        <w:t xml:space="preserve"> </w:t>
                      </w:r>
                      <w:r w:rsidRPr="00323D8A">
                        <w:rPr>
                          <w:color w:val="000000" w:themeColor="text1"/>
                        </w:rPr>
                        <w:t>while aged 0-19</w:t>
                      </w:r>
                      <w:r>
                        <w:rPr>
                          <w:b/>
                          <w:color w:val="000000" w:themeColor="text1"/>
                        </w:rPr>
                        <w:t xml:space="preserve"> </w:t>
                      </w:r>
                      <w:r w:rsidRPr="00323D8A">
                        <w:rPr>
                          <w:color w:val="000000" w:themeColor="text1"/>
                        </w:rPr>
                        <w:t>between 1 April 200</w:t>
                      </w:r>
                      <w:r>
                        <w:rPr>
                          <w:color w:val="000000" w:themeColor="text1"/>
                        </w:rPr>
                        <w:t>1</w:t>
                      </w:r>
                      <w:r w:rsidRPr="00323D8A">
                        <w:rPr>
                          <w:color w:val="000000" w:themeColor="text1"/>
                        </w:rPr>
                        <w:t xml:space="preserve"> and 31 March 2018</w:t>
                      </w:r>
                    </w:p>
                    <w:p w14:paraId="2EDD6D4B" w14:textId="77777777" w:rsidR="00E62600" w:rsidRPr="00323D8A" w:rsidRDefault="00E62600" w:rsidP="007E4A0E">
                      <w:r w:rsidRPr="00323D8A">
                        <w:t>19</w:t>
                      </w:r>
                      <w:r>
                        <w:rPr>
                          <w:b/>
                        </w:rPr>
                        <w:t xml:space="preserve"> </w:t>
                      </w:r>
                      <w:r w:rsidRPr="00323D8A">
                        <w:t>between 1 April 2000 and 31 March 2018</w:t>
                      </w:r>
                    </w:p>
                    <w:p w14:paraId="7FB69D46" w14:textId="77777777" w:rsidR="00E62600" w:rsidRPr="00323D8A" w:rsidRDefault="00E62600" w:rsidP="007E4A0E"/>
                  </w:txbxContent>
                </v:textbox>
                <w10:wrap anchorx="page"/>
              </v:shape>
            </w:pict>
          </mc:Fallback>
        </mc:AlternateContent>
      </w:r>
    </w:p>
    <w:p w14:paraId="0CD20A7B" w14:textId="527D879A" w:rsidR="007E4A0E" w:rsidRDefault="00720D75" w:rsidP="007E4A0E">
      <w:pPr>
        <w:pStyle w:val="Default"/>
        <w:spacing w:after="120" w:line="276" w:lineRule="auto"/>
        <w:jc w:val="both"/>
        <w:rPr>
          <w:rFonts w:asciiTheme="minorHAnsi" w:hAnsiTheme="minorHAnsi" w:cstheme="minorHAnsi"/>
        </w:rPr>
      </w:pPr>
      <w:r>
        <w:rPr>
          <w:noProof/>
          <w:lang w:eastAsia="en-GB"/>
        </w:rPr>
        <mc:AlternateContent>
          <mc:Choice Requires="wps">
            <w:drawing>
              <wp:anchor distT="0" distB="0" distL="114300" distR="114300" simplePos="0" relativeHeight="251704320" behindDoc="0" locked="0" layoutInCell="1" allowOverlap="1" wp14:anchorId="14C984A9" wp14:editId="3C8A0044">
                <wp:simplePos x="0" y="0"/>
                <wp:positionH relativeFrom="column">
                  <wp:posOffset>1902460</wp:posOffset>
                </wp:positionH>
                <wp:positionV relativeFrom="paragraph">
                  <wp:posOffset>269875</wp:posOffset>
                </wp:positionV>
                <wp:extent cx="1227600" cy="0"/>
                <wp:effectExtent l="0" t="76200" r="10795" b="95250"/>
                <wp:wrapNone/>
                <wp:docPr id="15" name="Straight Arrow Connector 15"/>
                <wp:cNvGraphicFramePr/>
                <a:graphic xmlns:a="http://schemas.openxmlformats.org/drawingml/2006/main">
                  <a:graphicData uri="http://schemas.microsoft.com/office/word/2010/wordprocessingShape">
                    <wps:wsp>
                      <wps:cNvCnPr/>
                      <wps:spPr>
                        <a:xfrm flipV="1">
                          <a:off x="0" y="0"/>
                          <a:ext cx="1227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75C48D" id="Straight Arrow Connector 15" o:spid="_x0000_s1026" type="#_x0000_t32" style="position:absolute;margin-left:149.8pt;margin-top:21.25pt;width:96.65pt;height:0;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rfK1gEAAAAEAAAOAAAAZHJzL2Uyb0RvYy54bWysU02P0zAUvCPxHyzfadJKLChqukJd4IKg&#10;YhfuXuc5sfCXnk2T/HuenTYgQAghLpY/3oxnxs/728kadgaM2ruWbzc1Z+Ck77TrW/7p4c2zl5zF&#10;JFwnjHfQ8hkivz08fbIfQwM7P3jTATIicbEZQ8uHlEJTVVEOYEXc+ACODpVHKxItsa86FCOxW1Pt&#10;6vqmGj12Ab2EGGn3bjnkh8KvFMj0QakIiZmWk7ZURizjYx6rw140PYowaHmRIf5BhRXa0aUr1Z1I&#10;gn1F/QuV1RJ99CptpLeVV0pLKB7Izbb+yc39IAIULxRODGtM8f/RyvfnEzLd0ds958wJS290n1Do&#10;fkjsFaIf2dE7Rzl6ZFRCeY0hNgQ7uhNeVjGcMJufFFqmjA6fia7EQQbZVNKe17RhSkzS5na3e3FT&#10;06PI61m1UGSqgDG9BW9ZnrQ8XiStWhZ6cX4XE4kg4BWQwcblMQltXruOpTmQqYRauN5AdkDluaTK&#10;ThbtZZZmAwv8IyjKJGssLko3wtEgOwvqo+7LdmWhygxR2pgVVP8ZdKnNMCgd+rfAtbrc6F1agVY7&#10;j7+7NU1XqWqpv7pevGbbj76by0uWOKjNSj6XL5H7+Md1gX//uIdvAAAA//8DAFBLAwQUAAYACAAA&#10;ACEAg2pC9d8AAAAJAQAADwAAAGRycy9kb3ducmV2LnhtbEyPwU7DMAyG70h7h8hIu7F0VRm01J0Q&#10;0i6AYAwuu2WN11ZrnCrJtsLTE8QBjrY//f7+cjmaXpzI+c4ywnyWgCCure64Qfh4X13dgvBBsVa9&#10;ZUL4JA/LanJRqkLbM7/RaRMaEUPYFwqhDWEopPR1S0b5mR2I421vnVEhjq6R2qlzDDe9TJNkIY3q&#10;OH5o1UAPLdWHzdEgPM/d6+PN9mWf+cZ9bfkpW/u1RZxejvd3IAKN4Q+GH/2oDlV02tkjay96hDTP&#10;FxFFyNJrEBHI8jQHsftdyKqU/xtU3wAAAP//AwBQSwECLQAUAAYACAAAACEAtoM4kv4AAADhAQAA&#10;EwAAAAAAAAAAAAAAAAAAAAAAW0NvbnRlbnRfVHlwZXNdLnhtbFBLAQItABQABgAIAAAAIQA4/SH/&#10;1gAAAJQBAAALAAAAAAAAAAAAAAAAAC8BAABfcmVscy8ucmVsc1BLAQItABQABgAIAAAAIQAZFrfK&#10;1gEAAAAEAAAOAAAAAAAAAAAAAAAAAC4CAABkcnMvZTJvRG9jLnhtbFBLAQItABQABgAIAAAAIQCD&#10;akL13wAAAAkBAAAPAAAAAAAAAAAAAAAAADAEAABkcnMvZG93bnJldi54bWxQSwUGAAAAAAQABADz&#10;AAAAPAUAAAAA&#10;" strokecolor="black [3200]" strokeweight=".5pt">
                <v:stroke endarrow="block" joinstyle="miter"/>
              </v:shape>
            </w:pict>
          </mc:Fallback>
        </mc:AlternateContent>
      </w:r>
      <w:r>
        <w:rPr>
          <w:noProof/>
          <w:lang w:eastAsia="en-GB"/>
        </w:rPr>
        <mc:AlternateContent>
          <mc:Choice Requires="wps">
            <w:drawing>
              <wp:anchor distT="0" distB="0" distL="114300" distR="114300" simplePos="0" relativeHeight="251713536" behindDoc="0" locked="0" layoutInCell="1" allowOverlap="1" wp14:anchorId="0403EB72" wp14:editId="28E5C4DF">
                <wp:simplePos x="0" y="0"/>
                <wp:positionH relativeFrom="column">
                  <wp:posOffset>1752600</wp:posOffset>
                </wp:positionH>
                <wp:positionV relativeFrom="paragraph">
                  <wp:posOffset>33655</wp:posOffset>
                </wp:positionV>
                <wp:extent cx="0" cy="572400"/>
                <wp:effectExtent l="76200" t="0" r="57150" b="56515"/>
                <wp:wrapNone/>
                <wp:docPr id="20" name="Straight Arrow Connector 20"/>
                <wp:cNvGraphicFramePr/>
                <a:graphic xmlns:a="http://schemas.openxmlformats.org/drawingml/2006/main">
                  <a:graphicData uri="http://schemas.microsoft.com/office/word/2010/wordprocessingShape">
                    <wps:wsp>
                      <wps:cNvCnPr/>
                      <wps:spPr>
                        <a:xfrm>
                          <a:off x="0" y="0"/>
                          <a:ext cx="0" cy="57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F7F0C3" id="Straight Arrow Connector 20" o:spid="_x0000_s1026" type="#_x0000_t32" style="position:absolute;margin-left:138pt;margin-top:2.65pt;width:0;height:45.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FEu0QEAAPUDAAAOAAAAZHJzL2Uyb0RvYy54bWysU9uO0zAQfUfiHyy/06QVN0VNV6gLvCCo&#10;WPgAr2MnFr5pPDTJ3zN22uyKi4QQL5PYnjNzzvF4fzM5y84Kkgm+5dtNzZnyMnTG9y3/+uXds9ec&#10;JRS+EzZ41fJZJX5zePpkP8ZG7cIQbKeAURGfmjG2fECMTVUlOSgn0iZE5elQB3ACaQl91YEYqbqz&#10;1a6uX1ZjgC5CkCol2r1dDvmh1NdaSfykdVLIbMuJG5YIJd7nWB32oulBxMHICw3xDyycMJ6arqVu&#10;BQr2HcwvpZyREFLQuJHBVUFrI1XRQGq29U9q7gYRVdFC5qS42pT+X1n58XwCZrqW78geLxzd0R2C&#10;MP2A7A1AGNkxeE8+BmCUQn6NMTUEO/oTXFYpniCLnzS4/CVZbCoez6vHakIml01Juy9e7Z7XpVz1&#10;gIuQ8L0KjuWflqcLj5XAtlgszh8SUmcCXgG5qfU5ojD2re8YzpGUIBjhe6sybUrPKVWmvxAufzhb&#10;tcA/K01GEMWlTRlBdbTAzoKGp/u2XatQZoZoY+0Kqgu3P4IuuRmmylj+LXDNLh2DxxXojA/wu644&#10;XanqJf+qetGaZd+Hbi7XV+yg2Sr+XN5BHt7H6wJ/eK2HHwAAAP//AwBQSwMEFAAGAAgAAAAhAM6y&#10;15PcAAAACAEAAA8AAABkcnMvZG93bnJldi54bWxMj81OwzAQhO9IvIO1SNyoQ6F/IZsKIThWiKZC&#10;HN14E0fY6yh22vD2GHGA42hGM98U28lZcaIhdJ4RbmcZCOLa645bhEP1crMGEaJiraxnQviiANvy&#10;8qJQufZnfqPTPrYilXDIFYKJsc+lDLUhp8LM98TJa/zgVExyaKUe1DmVOyvnWbaUTnWcFozq6clQ&#10;/bkfHUJTtYf643ktR9u8rqp3szG7aod4fTU9PoCINMW/MPzgJ3QoE9PRj6yDsAjz1TJ9iQiLOxDJ&#10;/9VHhM3iHmRZyP8Hym8AAAD//wMAUEsBAi0AFAAGAAgAAAAhALaDOJL+AAAA4QEAABMAAAAAAAAA&#10;AAAAAAAAAAAAAFtDb250ZW50X1R5cGVzXS54bWxQSwECLQAUAAYACAAAACEAOP0h/9YAAACUAQAA&#10;CwAAAAAAAAAAAAAAAAAvAQAAX3JlbHMvLnJlbHNQSwECLQAUAAYACAAAACEAaWhRLtEBAAD1AwAA&#10;DgAAAAAAAAAAAAAAAAAuAgAAZHJzL2Uyb0RvYy54bWxQSwECLQAUAAYACAAAACEAzrLXk9wAAAAI&#10;AQAADwAAAAAAAAAAAAAAAAArBAAAZHJzL2Rvd25yZXYueG1sUEsFBgAAAAAEAAQA8wAAADQFAAAA&#10;AA==&#10;" strokecolor="black [3200]" strokeweight=".5pt">
                <v:stroke endarrow="block" joinstyle="miter"/>
              </v:shape>
            </w:pict>
          </mc:Fallback>
        </mc:AlternateContent>
      </w:r>
    </w:p>
    <w:p w14:paraId="70E8C25C" w14:textId="0F551C75" w:rsidR="007E4A0E" w:rsidRDefault="007E4A0E" w:rsidP="007E4A0E">
      <w:pPr>
        <w:pStyle w:val="Default"/>
        <w:spacing w:after="120" w:line="276" w:lineRule="auto"/>
        <w:jc w:val="both"/>
        <w:rPr>
          <w:rFonts w:asciiTheme="minorHAnsi" w:hAnsiTheme="minorHAnsi" w:cstheme="minorHAnsi"/>
        </w:rPr>
      </w:pPr>
    </w:p>
    <w:p w14:paraId="2C752DAC" w14:textId="42C74DF2" w:rsidR="007E4A0E" w:rsidRDefault="00720D75" w:rsidP="007E4A0E">
      <w:pPr>
        <w:pStyle w:val="Default"/>
        <w:spacing w:after="120" w:line="276" w:lineRule="auto"/>
        <w:jc w:val="both"/>
        <w:rPr>
          <w:rFonts w:asciiTheme="minorHAnsi" w:hAnsiTheme="minorHAnsi" w:cstheme="minorHAnsi"/>
        </w:rPr>
      </w:pPr>
      <w:r>
        <w:rPr>
          <w:noProof/>
          <w:lang w:eastAsia="en-GB"/>
        </w:rPr>
        <mc:AlternateContent>
          <mc:Choice Requires="wps">
            <w:drawing>
              <wp:anchor distT="0" distB="0" distL="114300" distR="114300" simplePos="0" relativeHeight="251686912" behindDoc="0" locked="0" layoutInCell="1" allowOverlap="1" wp14:anchorId="20FC6BE3" wp14:editId="12919899">
                <wp:simplePos x="0" y="0"/>
                <wp:positionH relativeFrom="column">
                  <wp:posOffset>800100</wp:posOffset>
                </wp:positionH>
                <wp:positionV relativeFrom="paragraph">
                  <wp:posOffset>108585</wp:posOffset>
                </wp:positionV>
                <wp:extent cx="1933575" cy="495300"/>
                <wp:effectExtent l="0" t="0" r="28575" b="19050"/>
                <wp:wrapNone/>
                <wp:docPr id="5" name="Text Box 5"/>
                <wp:cNvGraphicFramePr/>
                <a:graphic xmlns:a="http://schemas.openxmlformats.org/drawingml/2006/main">
                  <a:graphicData uri="http://schemas.microsoft.com/office/word/2010/wordprocessingShape">
                    <wps:wsp>
                      <wps:cNvSpPr txBox="1"/>
                      <wps:spPr>
                        <a:xfrm>
                          <a:off x="0" y="0"/>
                          <a:ext cx="1933575" cy="495300"/>
                        </a:xfrm>
                        <a:prstGeom prst="rect">
                          <a:avLst/>
                        </a:prstGeom>
                        <a:ln/>
                      </wps:spPr>
                      <wps:style>
                        <a:lnRef idx="2">
                          <a:schemeClr val="dk1"/>
                        </a:lnRef>
                        <a:fillRef idx="1">
                          <a:schemeClr val="lt1"/>
                        </a:fillRef>
                        <a:effectRef idx="0">
                          <a:schemeClr val="dk1"/>
                        </a:effectRef>
                        <a:fontRef idx="minor">
                          <a:schemeClr val="dk1"/>
                        </a:fontRef>
                      </wps:style>
                      <wps:txbx>
                        <w:txbxContent>
                          <w:p w14:paraId="53E056E5" w14:textId="77777777" w:rsidR="00E62600" w:rsidRDefault="00E62600" w:rsidP="00BE3BC8">
                            <w:r>
                              <w:t xml:space="preserve">5,264,485 hospital episodes for 397,137 individuals </w:t>
                            </w:r>
                          </w:p>
                          <w:p w14:paraId="789F4B82" w14:textId="77777777" w:rsidR="00E62600" w:rsidRDefault="00E62600" w:rsidP="00BE3B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C6BE3" id="Text Box 5" o:spid="_x0000_s1032" type="#_x0000_t202" style="position:absolute;left:0;text-align:left;margin-left:63pt;margin-top:8.55pt;width:152.25pt;height:3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CeTbgIAACoFAAAOAAAAZHJzL2Uyb0RvYy54bWysVN9P2zAQfp+0/8Hy+0hbWhgVKepATJMQ&#10;oMHEs+vYNJrt8+xrk+6v5+w0oWJoD9NeEvvuu9/f+fyitYZtVYg1uJKPj0acKSehqt1zyX88Xn/6&#10;zFlE4SphwKmS71TkF4uPH84bP1cTWIOpVGDkxMV540u+RvTzoohyrayIR+CVI6WGYAXSNTwXVRAN&#10;ebemmIxGJ0UDofIBpIqRpFedki+yf62VxDuto0JmSk65Yf6G/F2lb7E4F/PnIPy6lvs0xD9kYUXt&#10;KOjg6kqgYJtQ/+HK1jJABI1HEmwBWtdS5RqomvHoTTUPa+FVroWaE/3Qpvj/3Mrb7X1gdVXyGWdO&#10;WBrRo2qRfYGWzVJ3Gh/nBHrwBMOWxDTlXh5JmIpudbDpT+Uw0lOfd0NvkzOZjM6Oj2enFESSbno2&#10;Ox7l5hev1j5E/KrAsnQoeaDZ5ZaK7U1EyoSgPSQFMy7JUnpdGvmEO6M65XelqSwKPMlOMqHUpQls&#10;K4gK1c9cBLk0jpDJRNfGDEbj94wM9kZ7bDJTmWSD4eg9w9doAzpHBIeDoa0dhL8b6w7fV93VmsrG&#10;dtXmGZ70k1lBtaOBBegIH728rqmrNyLivQjEcJoRbS3e0UcbaEoO+xNnawi/35MnPBGPtJw1tDEl&#10;j782IijOzDdHlDwbT6dpxfJlOjud0CUcalaHGrexl0CTGNP74GU+Jjya/qgD2Cda7mWKSirhJMUu&#10;OfbHS+z2mB4HqZbLDKKl8gJv3IOXyXXqcuLMY/skgt8TC4mSt9Dvlpi/4VeHTZYOlhsEXWfypT53&#10;Xd33nxYyc3L/eKSNP7xn1OsTt3gBAAD//wMAUEsDBBQABgAIAAAAIQD6N6U73wAAAAkBAAAPAAAA&#10;ZHJzL2Rvd25yZXYueG1sTI/BTsMwEETvSPyDtUjcqJ2GFghxKqBCQlUvFA4c3XibRLXXUew24e9Z&#10;TnDb0Y5m3pSryTtxxiF2gTRkMwUCqQ62o0bD58frzT2ImAxZ4wKhhm+MsKouL0pT2DDSO553qREc&#10;QrEwGtqU+kLKWLfoTZyFHol/hzB4k1gOjbSDGTncOzlXaim96YgbWtPjS4v1cXfyGjY5Hr/yJm7j&#10;eHjO36xab91mrfX11fT0CCLhlP7M8IvP6FAx0z6cyEbhWM+XvCXxcZeBYMNtrhYg9hoeFhnIqpT/&#10;F1Q/AAAA//8DAFBLAQItABQABgAIAAAAIQC2gziS/gAAAOEBAAATAAAAAAAAAAAAAAAAAAAAAABb&#10;Q29udGVudF9UeXBlc10ueG1sUEsBAi0AFAAGAAgAAAAhADj9If/WAAAAlAEAAAsAAAAAAAAAAAAA&#10;AAAALwEAAF9yZWxzLy5yZWxzUEsBAi0AFAAGAAgAAAAhADsUJ5NuAgAAKgUAAA4AAAAAAAAAAAAA&#10;AAAALgIAAGRycy9lMm9Eb2MueG1sUEsBAi0AFAAGAAgAAAAhAPo3pTvfAAAACQEAAA8AAAAAAAAA&#10;AAAAAAAAyAQAAGRycy9kb3ducmV2LnhtbFBLBQYAAAAABAAEAPMAAADUBQAAAAA=&#10;" fillcolor="white [3201]" strokecolor="black [3200]" strokeweight="1pt">
                <v:textbox>
                  <w:txbxContent>
                    <w:p w14:paraId="53E056E5" w14:textId="77777777" w:rsidR="00E62600" w:rsidRDefault="00E62600" w:rsidP="00BE3BC8">
                      <w:r>
                        <w:t xml:space="preserve">5,264,485 hospital episodes for 397,137 individuals </w:t>
                      </w:r>
                    </w:p>
                    <w:p w14:paraId="789F4B82" w14:textId="77777777" w:rsidR="00E62600" w:rsidRDefault="00E62600" w:rsidP="00BE3BC8"/>
                  </w:txbxContent>
                </v:textbox>
              </v:shape>
            </w:pict>
          </mc:Fallback>
        </mc:AlternateContent>
      </w:r>
    </w:p>
    <w:p w14:paraId="2665E8D7" w14:textId="604499A6" w:rsidR="007E4A0E" w:rsidRPr="00213A5D" w:rsidRDefault="007E4A0E" w:rsidP="007E4A0E">
      <w:pPr>
        <w:pStyle w:val="Caption"/>
      </w:pPr>
    </w:p>
    <w:bookmarkStart w:id="8" w:name="_Ref15028283"/>
    <w:bookmarkStart w:id="9" w:name="_Ref15028272"/>
    <w:p w14:paraId="2EA25347" w14:textId="729AF6D2" w:rsidR="007E4A0E" w:rsidRDefault="00E02F49" w:rsidP="007E4A0E">
      <w:pPr>
        <w:pStyle w:val="Caption"/>
        <w:rPr>
          <w:color w:val="000000" w:themeColor="text1"/>
          <w:sz w:val="20"/>
          <w:szCs w:val="20"/>
        </w:rPr>
      </w:pPr>
      <w:r>
        <w:rPr>
          <w:noProof/>
          <w:lang w:eastAsia="en-GB"/>
        </w:rPr>
        <mc:AlternateContent>
          <mc:Choice Requires="wps">
            <w:drawing>
              <wp:anchor distT="0" distB="0" distL="114300" distR="114300" simplePos="0" relativeHeight="251668480" behindDoc="0" locked="0" layoutInCell="1" allowOverlap="1" wp14:anchorId="7B88DC10" wp14:editId="32371392">
                <wp:simplePos x="0" y="0"/>
                <wp:positionH relativeFrom="page">
                  <wp:posOffset>4229100</wp:posOffset>
                </wp:positionH>
                <wp:positionV relativeFrom="paragraph">
                  <wp:posOffset>82550</wp:posOffset>
                </wp:positionV>
                <wp:extent cx="2409825" cy="508635"/>
                <wp:effectExtent l="0" t="0" r="9525" b="5715"/>
                <wp:wrapNone/>
                <wp:docPr id="112" name="Flowchart: Process 112"/>
                <wp:cNvGraphicFramePr/>
                <a:graphic xmlns:a="http://schemas.openxmlformats.org/drawingml/2006/main">
                  <a:graphicData uri="http://schemas.microsoft.com/office/word/2010/wordprocessingShape">
                    <wps:wsp>
                      <wps:cNvSpPr/>
                      <wps:spPr>
                        <a:xfrm>
                          <a:off x="0" y="0"/>
                          <a:ext cx="2409825" cy="508635"/>
                        </a:xfrm>
                        <a:prstGeom prst="flowChartProcess">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A62AEE" w14:textId="77777777" w:rsidR="00E62600" w:rsidRPr="00323D8A" w:rsidRDefault="00E62600" w:rsidP="007E4A0E">
                            <w:pPr>
                              <w:jc w:val="center"/>
                              <w:rPr>
                                <w:color w:val="000000" w:themeColor="text1"/>
                              </w:rPr>
                            </w:pPr>
                            <w:r>
                              <w:rPr>
                                <w:color w:val="000000" w:themeColor="text1"/>
                              </w:rPr>
                              <w:t>Removal of 981</w:t>
                            </w:r>
                            <w:r w:rsidRPr="00323D8A">
                              <w:rPr>
                                <w:color w:val="000000" w:themeColor="text1"/>
                              </w:rPr>
                              <w:t xml:space="preserve"> individuals </w:t>
                            </w:r>
                            <w:r>
                              <w:rPr>
                                <w:b/>
                                <w:color w:val="000000" w:themeColor="text1"/>
                                <w:u w:val="single"/>
                              </w:rPr>
                              <w:t>who were stillborn</w:t>
                            </w:r>
                          </w:p>
                          <w:p w14:paraId="0EC9D823" w14:textId="77777777" w:rsidR="00E62600" w:rsidRPr="00323D8A" w:rsidRDefault="00E62600" w:rsidP="007E4A0E">
                            <w:r>
                              <w:rPr>
                                <w:b/>
                                <w:u w:val="single"/>
                              </w:rPr>
                              <w:t>ere stillborn</w:t>
                            </w:r>
                          </w:p>
                          <w:p w14:paraId="70756AF0" w14:textId="77777777" w:rsidR="00E62600" w:rsidRPr="00323D8A" w:rsidRDefault="00E62600" w:rsidP="007E4A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DC10" id="Flowchart: Process 112" o:spid="_x0000_s1033" type="#_x0000_t109" style="position:absolute;left:0;text-align:left;margin-left:333pt;margin-top:6.5pt;width:189.75pt;height:40.0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dLipgIAAK8FAAAOAAAAZHJzL2Uyb0RvYy54bWysVE1v2zAMvQ/YfxB0X21nSZsadYogRYYB&#10;RRusHXpWZDk2IEuapCTOfv1IyXa6rthhWA6OKD4+fojkzW3XSnIQ1jVaFTS7SCkRiuuyUbuCfn9e&#10;f5pT4jxTJZNaiYKehKO3i48fbo4mFxNda1kKS4BEufxoClp7b/IkcbwWLXMX2ggFykrblnkQ7S4p&#10;LTsCeyuTSZpeJkdtS2M1F87B7V1U0kXgryrB/WNVOeGJLCjE5sPXhu8Wv8nihuU7y0zd8D4M9g9R&#10;tKxR4HSkumOekb1t/qBqG26105W/4LpNdFU1XIQcIJssfZPNU82MCLlAcZwZy+T+Hy1/OGwsaUp4&#10;u2xCiWItPNJa6iOvmfU52cTSEtRCrY7G5WDyZDa2lxwcMfGusi3+Q0qkC/U9jfUVnSccLifT9Ho+&#10;mVHCQTdL55efZ0ianK2Ndf6L0C3BQ0ErCGSFgfRhhBKzw73z0WyAo2OnZVOuGymDgP0jVtKSA4OX&#10;3+6y3tFvKKkQqzRaRUK8STDJmFY4+ZMUiJPqm6igVJhICCQ06dkJ41won0VVzUoRfc9S+A3eh7BC&#10;0oEQmSvwP3L3BAMykgzcMcoej6Yi9PhonP4tsGg8WgTPWvnRuG2Utu8RSMiq9xzxQ5FiabBKvtt2&#10;oY2uEIk3W12eoLWsjjPnDF838Kj3zPkNszBkMI6wOPwjfPCdC6r7EyW1tj/fu0c89D5oKTnC0BbU&#10;/dgzKyiRXxVMxXU2neKUB2E6u5qAYF9rtq81at+uNHRHBivK8HBEvJfDsbK6fYH9skSvoGKKg++C&#10;cm8HYeXjMoENxcVyGWAw2Yb5e/VkOJJjnbFRn7sXZk3f2R5m4kEPA87yN00dsWip9HLvddWEjj/X&#10;tX8B2AqhlfoNhmvntRxQ5z27+AUAAP//AwBQSwMEFAAGAAgAAAAhAAQ2pbPeAAAACgEAAA8AAABk&#10;cnMvZG93bnJldi54bWxMj8FOwzAQRO9I/QdrkbhRpy01kMapKiQkONIiEDcn3iYR8drEbhv+nu2p&#10;nFajGc2+Kdaj68URh9h50jCbZiCQam87ajS8755vH0DEZMia3hNq+MUI63JyVZjc+hO94XGbGsEl&#10;FHOjoU0p5FLGukVn4tQHJPb2fnAmsRwaaQdz4nLXy3mWKelMR/yhNQGfWqy/twenITi/2/w06mWk&#10;r1Ddf9b4+lGh1jfX42YFIuGYLmE44zM6lMxU+QPZKHoNSinekthY8D0HsrvlEkSl4XExA1kW8v+E&#10;8g8AAP//AwBQSwECLQAUAAYACAAAACEAtoM4kv4AAADhAQAAEwAAAAAAAAAAAAAAAAAAAAAAW0Nv&#10;bnRlbnRfVHlwZXNdLnhtbFBLAQItABQABgAIAAAAIQA4/SH/1gAAAJQBAAALAAAAAAAAAAAAAAAA&#10;AC8BAABfcmVscy8ucmVsc1BLAQItABQABgAIAAAAIQC2adLipgIAAK8FAAAOAAAAAAAAAAAAAAAA&#10;AC4CAABkcnMvZTJvRG9jLnhtbFBLAQItABQABgAIAAAAIQAENqWz3gAAAAoBAAAPAAAAAAAAAAAA&#10;AAAAAAAFAABkcnMvZG93bnJldi54bWxQSwUGAAAAAAQABADzAAAACwYAAAAA&#10;" fillcolor="white [3212]" stroked="f" strokeweight="1pt">
                <v:textbox>
                  <w:txbxContent>
                    <w:p w14:paraId="71A62AEE" w14:textId="77777777" w:rsidR="00E62600" w:rsidRPr="00323D8A" w:rsidRDefault="00E62600" w:rsidP="007E4A0E">
                      <w:pPr>
                        <w:jc w:val="center"/>
                        <w:rPr>
                          <w:color w:val="000000" w:themeColor="text1"/>
                        </w:rPr>
                      </w:pPr>
                      <w:r>
                        <w:rPr>
                          <w:color w:val="000000" w:themeColor="text1"/>
                        </w:rPr>
                        <w:t>Removal of 981</w:t>
                      </w:r>
                      <w:r w:rsidRPr="00323D8A">
                        <w:rPr>
                          <w:color w:val="000000" w:themeColor="text1"/>
                        </w:rPr>
                        <w:t xml:space="preserve"> individuals </w:t>
                      </w:r>
                      <w:r>
                        <w:rPr>
                          <w:b/>
                          <w:color w:val="000000" w:themeColor="text1"/>
                          <w:u w:val="single"/>
                        </w:rPr>
                        <w:t>who were stillborn</w:t>
                      </w:r>
                    </w:p>
                    <w:p w14:paraId="0EC9D823" w14:textId="77777777" w:rsidR="00E62600" w:rsidRPr="00323D8A" w:rsidRDefault="00E62600" w:rsidP="007E4A0E">
                      <w:proofErr w:type="gramStart"/>
                      <w:r>
                        <w:rPr>
                          <w:b/>
                          <w:u w:val="single"/>
                        </w:rPr>
                        <w:t>ere</w:t>
                      </w:r>
                      <w:proofErr w:type="gramEnd"/>
                      <w:r>
                        <w:rPr>
                          <w:b/>
                          <w:u w:val="single"/>
                        </w:rPr>
                        <w:t xml:space="preserve"> stillborn</w:t>
                      </w:r>
                    </w:p>
                    <w:p w14:paraId="70756AF0" w14:textId="77777777" w:rsidR="00E62600" w:rsidRPr="00323D8A" w:rsidRDefault="00E62600" w:rsidP="007E4A0E"/>
                  </w:txbxContent>
                </v:textbox>
                <w10:wrap anchorx="page"/>
              </v:shape>
            </w:pict>
          </mc:Fallback>
        </mc:AlternateContent>
      </w:r>
      <w:r w:rsidR="00720D75">
        <w:rPr>
          <w:noProof/>
          <w:lang w:eastAsia="en-GB"/>
        </w:rPr>
        <mc:AlternateContent>
          <mc:Choice Requires="wps">
            <w:drawing>
              <wp:anchor distT="0" distB="0" distL="114300" distR="114300" simplePos="0" relativeHeight="251711488" behindDoc="0" locked="0" layoutInCell="1" allowOverlap="1" wp14:anchorId="50AE3457" wp14:editId="5182EFAE">
                <wp:simplePos x="0" y="0"/>
                <wp:positionH relativeFrom="column">
                  <wp:posOffset>1752600</wp:posOffset>
                </wp:positionH>
                <wp:positionV relativeFrom="paragraph">
                  <wp:posOffset>16510</wp:posOffset>
                </wp:positionV>
                <wp:extent cx="0" cy="572400"/>
                <wp:effectExtent l="76200" t="0" r="57150" b="56515"/>
                <wp:wrapNone/>
                <wp:docPr id="19" name="Straight Arrow Connector 19"/>
                <wp:cNvGraphicFramePr/>
                <a:graphic xmlns:a="http://schemas.openxmlformats.org/drawingml/2006/main">
                  <a:graphicData uri="http://schemas.microsoft.com/office/word/2010/wordprocessingShape">
                    <wps:wsp>
                      <wps:cNvCnPr/>
                      <wps:spPr>
                        <a:xfrm>
                          <a:off x="0" y="0"/>
                          <a:ext cx="0" cy="57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BB5504" id="Straight Arrow Connector 19" o:spid="_x0000_s1026" type="#_x0000_t32" style="position:absolute;margin-left:138pt;margin-top:1.3pt;width:0;height:45.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Qu0QEAAPUDAAAOAAAAZHJzL2Uyb0RvYy54bWysU9uO0zAQfUfiHyy/06QV16jpCnWBFwQV&#10;Cx/gdezEwjeNhyb9e8ZOmkVcJIR4mcT2nJlzjsf7m8lZdlaQTPAt325qzpSXoTO+b/mXz2+fvOQs&#10;ofCdsMGrll9U4jeHx4/2Y2zULgzBdgoYFfGpGWPLB8TYVFWSg3IibUJUng51ACeQltBXHYiRqjtb&#10;7er6eTUG6CIEqVKi3dv5kB9Kfa2VxI9aJ4XMtpy4YYlQ4n2O1WEvmh5EHIxcaIh/YOGE8dR0LXUr&#10;ULBvYH4p5YyEkILGjQyuClobqYoGUrOtf1JzN4ioihYyJ8XVpvT/ysoP5xMw09HdveLMC0d3dIcg&#10;TD8gew0QRnYM3pOPARilkF9jTA3Bjv4EyyrFE2TxkwaXvySLTcXjy+qxmpDJeVPS7rMXu6d1sb96&#10;wEVI+E4Fx/JPy9PCYyWwLRaL8/uE1JmAV0Buan2OKIx94zuGl0hKEIzwvVWZNqXnlCrTnwmXP7xY&#10;NcM/KU1GEMW5TRlBdbTAzoKGp/u6XatQZoZoY+0Kqgu3P4KW3AxTZSz/Frhml47B4wp0xgf4XVec&#10;rlT1nH9VPWvNsu9DdynXV+yg2Sr+LO8gD++P6wJ/eK2H7wAAAP//AwBQSwMEFAAGAAgAAAAhACl3&#10;10jbAAAACAEAAA8AAABkcnMvZG93bnJldi54bWxMj8FOwzAQRO9I/IO1SNyo0xySNsSpKgTHCtFU&#10;iKMbb+KIeB3FThv+nkUc4LajGc2+KXeLG8QFp9B7UrBeJSCQGm966hSc6peHDYgQNRk9eEIFXxhg&#10;V93elLow/kpveDnGTnAJhUIrsDGOhZShseh0WPkRib3WT05HllMnzaSvXO4GmSZJJp3uiT9YPeKT&#10;xebzODsFbd2dmo/njZyH9jWv3+3WHuqDUvd3y/4RRMQl/oXhB5/RoWKms5/JBDEoSPOMt0Q+MhDs&#10;/+qzgm2ag6xK+X9A9Q0AAP//AwBQSwECLQAUAAYACAAAACEAtoM4kv4AAADhAQAAEwAAAAAAAAAA&#10;AAAAAAAAAAAAW0NvbnRlbnRfVHlwZXNdLnhtbFBLAQItABQABgAIAAAAIQA4/SH/1gAAAJQBAAAL&#10;AAAAAAAAAAAAAAAAAC8BAABfcmVscy8ucmVsc1BLAQItABQABgAIAAAAIQDm+ZQu0QEAAPUDAAAO&#10;AAAAAAAAAAAAAAAAAC4CAABkcnMvZTJvRG9jLnhtbFBLAQItABQABgAIAAAAIQApd9dI2wAAAAgB&#10;AAAPAAAAAAAAAAAAAAAAACsEAABkcnMvZG93bnJldi54bWxQSwUGAAAAAAQABADzAAAAMwUAAAAA&#10;" strokecolor="black [3200]" strokeweight=".5pt">
                <v:stroke endarrow="block" joinstyle="miter"/>
              </v:shape>
            </w:pict>
          </mc:Fallback>
        </mc:AlternateContent>
      </w:r>
    </w:p>
    <w:p w14:paraId="24619619" w14:textId="3B66D234" w:rsidR="007E4A0E" w:rsidRDefault="00E02F49" w:rsidP="007E4A0E">
      <w:pPr>
        <w:pStyle w:val="Caption"/>
        <w:rPr>
          <w:color w:val="000000" w:themeColor="text1"/>
          <w:sz w:val="20"/>
          <w:szCs w:val="20"/>
        </w:rPr>
      </w:pPr>
      <w:r>
        <w:rPr>
          <w:noProof/>
          <w:lang w:eastAsia="en-GB"/>
        </w:rPr>
        <mc:AlternateContent>
          <mc:Choice Requires="wps">
            <w:drawing>
              <wp:anchor distT="0" distB="0" distL="114300" distR="114300" simplePos="0" relativeHeight="251706368" behindDoc="0" locked="0" layoutInCell="1" allowOverlap="1" wp14:anchorId="06F5C157" wp14:editId="04DC9C91">
                <wp:simplePos x="0" y="0"/>
                <wp:positionH relativeFrom="column">
                  <wp:posOffset>1905000</wp:posOffset>
                </wp:positionH>
                <wp:positionV relativeFrom="paragraph">
                  <wp:posOffset>64770</wp:posOffset>
                </wp:positionV>
                <wp:extent cx="1227455" cy="0"/>
                <wp:effectExtent l="0" t="76200" r="10795" b="95250"/>
                <wp:wrapNone/>
                <wp:docPr id="16" name="Straight Arrow Connector 16"/>
                <wp:cNvGraphicFramePr/>
                <a:graphic xmlns:a="http://schemas.openxmlformats.org/drawingml/2006/main">
                  <a:graphicData uri="http://schemas.microsoft.com/office/word/2010/wordprocessingShape">
                    <wps:wsp>
                      <wps:cNvCnPr/>
                      <wps:spPr>
                        <a:xfrm flipV="1">
                          <a:off x="0" y="0"/>
                          <a:ext cx="1227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247A1B" id="Straight Arrow Connector 16" o:spid="_x0000_s1026" type="#_x0000_t32" style="position:absolute;margin-left:150pt;margin-top:5.1pt;width:96.65pt;height:0;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q42AEAAAAEAAAOAAAAZHJzL2Uyb0RvYy54bWysU02P0zAUvCPxHyzfadKKXVDUdIW6wAVB&#10;xcLevY7dWNh+1rNpkn/Ps9NmEaAVQlwsf7wZz4yftzejs+ykMBrwLV+vas6Ul9AZf2z51y/vXrzm&#10;LCbhO2HBq5ZPKvKb3fNn2yE0agM92E4hIxIfmyG0vE8pNFUVZa+ciCsIytOhBnQi0RKPVYdiIHZn&#10;q01dX1cDYBcQpIqRdm/nQ74r/FormT5pHVVituWkLZURy/iQx2q3Fc0RReiNPMsQ/6DCCePp0oXq&#10;ViTBvqP5jcoZiRBBp5UEV4HWRqrigdys61/c3PUiqOKFwolhiSn+P1r58XRAZjp6u2vOvHD0RncJ&#10;hTn2ib1BhIHtwXvKEZBRCeU1hNgQbO8PeF7FcMBsftTomLYm3BNdiYMMsrGkPS1pqzExSZvrzebV&#10;y6srzuTlrJopMlXAmN4rcCxPWh7PkhYtM704fYiJRBDwAshg6/OYhLFvfcfSFMhUQiP80arsgMpz&#10;SZWdzNrLLE1WzfDPSlMmWWNxUbpR7S2yk6A+6r6tFxaqzBBtrF1A9dOgc22GqdKhfwtcqsuN4NMC&#10;dMYD/unWNF6k6rn+4nr2mm0/QDeVlyxxUJuVfM5fIvfxz+sCf/y4ux8AAAD//wMAUEsDBBQABgAI&#10;AAAAIQCArjmr3gAAAAkBAAAPAAAAZHJzL2Rvd25yZXYueG1sTI/BTsMwEETvSPyDtUjcqN0mghLi&#10;VAiJCyBaWi69ufE2iYjXke22ga9nEQc47sxo9k25GF0vjhhi50nDdKJAINXedtRoeN88Xs1BxGTI&#10;mt4TavjECIvq/Kw0hfUnesPjOjWCSygWRkOb0lBIGesWnYkTPyCxt/fBmcRnaKQN5sTlrpczpa6l&#10;Mx3xh9YM+NBi/bE+OA0v07B8utm+7vPYhK8tPeeruPJaX16M93cgEo7pLww/+IwOFTPt/IFsFL2G&#10;TCnekthQMxAcyG+zDMTuV5BVKf8vqL4BAAD//wMAUEsBAi0AFAAGAAgAAAAhALaDOJL+AAAA4QEA&#10;ABMAAAAAAAAAAAAAAAAAAAAAAFtDb250ZW50X1R5cGVzXS54bWxQSwECLQAUAAYACAAAACEAOP0h&#10;/9YAAACUAQAACwAAAAAAAAAAAAAAAAAvAQAAX3JlbHMvLnJlbHNQSwECLQAUAAYACAAAACEAf7fa&#10;uNgBAAAABAAADgAAAAAAAAAAAAAAAAAuAgAAZHJzL2Uyb0RvYy54bWxQSwECLQAUAAYACAAAACEA&#10;gK45q94AAAAJAQAADwAAAAAAAAAAAAAAAAAyBAAAZHJzL2Rvd25yZXYueG1sUEsFBgAAAAAEAAQA&#10;8wAAAD0FAAAAAA==&#10;" strokecolor="black [3200]" strokeweight=".5pt">
                <v:stroke endarrow="block" joinstyle="miter"/>
              </v:shape>
            </w:pict>
          </mc:Fallback>
        </mc:AlternateContent>
      </w:r>
    </w:p>
    <w:p w14:paraId="4EC8059D" w14:textId="2968EDC7" w:rsidR="007E4A0E" w:rsidRDefault="00E02F49" w:rsidP="007E4A0E">
      <w:pPr>
        <w:pStyle w:val="Caption"/>
      </w:pPr>
      <w:r>
        <w:rPr>
          <w:noProof/>
          <w:lang w:eastAsia="en-GB"/>
        </w:rPr>
        <mc:AlternateContent>
          <mc:Choice Requires="wps">
            <w:drawing>
              <wp:anchor distT="0" distB="0" distL="114300" distR="114300" simplePos="0" relativeHeight="251688960" behindDoc="0" locked="0" layoutInCell="1" allowOverlap="1" wp14:anchorId="20518E1D" wp14:editId="61ACCDC3">
                <wp:simplePos x="0" y="0"/>
                <wp:positionH relativeFrom="column">
                  <wp:posOffset>809625</wp:posOffset>
                </wp:positionH>
                <wp:positionV relativeFrom="paragraph">
                  <wp:posOffset>135255</wp:posOffset>
                </wp:positionV>
                <wp:extent cx="1933575" cy="495300"/>
                <wp:effectExtent l="0" t="0" r="28575" b="19050"/>
                <wp:wrapNone/>
                <wp:docPr id="6" name="Text Box 6"/>
                <wp:cNvGraphicFramePr/>
                <a:graphic xmlns:a="http://schemas.openxmlformats.org/drawingml/2006/main">
                  <a:graphicData uri="http://schemas.microsoft.com/office/word/2010/wordprocessingShape">
                    <wps:wsp>
                      <wps:cNvSpPr txBox="1"/>
                      <wps:spPr>
                        <a:xfrm>
                          <a:off x="0" y="0"/>
                          <a:ext cx="1933575" cy="495300"/>
                        </a:xfrm>
                        <a:prstGeom prst="rect">
                          <a:avLst/>
                        </a:prstGeom>
                        <a:ln/>
                      </wps:spPr>
                      <wps:style>
                        <a:lnRef idx="2">
                          <a:schemeClr val="dk1"/>
                        </a:lnRef>
                        <a:fillRef idx="1">
                          <a:schemeClr val="lt1"/>
                        </a:fillRef>
                        <a:effectRef idx="0">
                          <a:schemeClr val="dk1"/>
                        </a:effectRef>
                        <a:fontRef idx="minor">
                          <a:schemeClr val="dk1"/>
                        </a:fontRef>
                      </wps:style>
                      <wps:txbx>
                        <w:txbxContent>
                          <w:p w14:paraId="6CC13864" w14:textId="77777777" w:rsidR="00E62600" w:rsidRPr="00323D8A" w:rsidRDefault="00E62600" w:rsidP="00BE3BC8">
                            <w:pPr>
                              <w:jc w:val="center"/>
                              <w:rPr>
                                <w:b/>
                              </w:rPr>
                            </w:pPr>
                            <w:r>
                              <w:t>5,263,454 hospital episodes for 396,156 individuals</w:t>
                            </w:r>
                          </w:p>
                          <w:p w14:paraId="1A88C665" w14:textId="77777777" w:rsidR="00E62600" w:rsidRDefault="00E62600" w:rsidP="00BE3B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18E1D" id="Text Box 6" o:spid="_x0000_s1034" type="#_x0000_t202" style="position:absolute;left:0;text-align:left;margin-left:63.75pt;margin-top:10.65pt;width:152.25pt;height:3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ZfSbwIAACoFAAAOAAAAZHJzL2Uyb0RvYy54bWysVEtPGzEQvlfqf7B8L5uEhEfEBqUgqkoI&#10;UKHi7Hhtsqrtce1JdtNf37E3u0QU9VD1smvPfPP+xheXrTVsq0KswZV8fDTiTDkJVe1eSv796ebT&#10;GWcRhauEAadKvlORXy4+frho/FxNYA2mUoGRExfnjS/5GtHPiyLKtbIiHoFXjpQaghVI1/BSVEE0&#10;5N2aYjIanRQNhMoHkCpGkl53Sr7I/rVWEu+1jgqZKTnlhvkb8neVvsXiQsxfgvDrWu7TEP+QhRW1&#10;o6CDq2uBgm1C/YcrW8sAETQeSbAFaF1LlWugasajN9U8roVXuRZqTvRDm+L/cyvvtg+B1VXJTzhz&#10;wtKInlSL7DO07CR1p/FxTqBHTzBsSUxT7uWRhKnoVgeb/lQOIz31eTf0NjmTyej8+Hh2OuNMkm56&#10;Pjse5eYXr9Y+RPyiwLJ0KHmg2eWWiu1tRMqEoD0kBTMuyVJ6XRr5hDujOuU3paksCjzJTjKh1JUJ&#10;bCuICtWPXAS5NI6QyUTXxgxG4/eMDPZGe2wyU5lkg+HoPcPXaAM6RwSHg6GtHYS/G+sO31fd1ZrK&#10;xnbV5hme9ZNZQbWjgQXoCB+9vKmpq7ci4oMIxHCaEW0t3tNHG2hKDvsTZ2sIv96TJzwRj7ScNbQx&#10;JY8/NyIozsxXR5Q8H0+nacXyZTo7ndAlHGpWhxq3sVdAkxjT++BlPiY8mv6oA9hnWu5likoq4STF&#10;Ljn2xyvs9pgeB6mWywyipfICb92jl8l16nLizFP7LILfEwuJknfQ75aYv+FXh02WDpYbBF1n8qU+&#10;d13d958WMnNy/3ikjT+8Z9TrE7f4DQAA//8DAFBLAwQUAAYACAAAACEAtKYlud4AAAAJAQAADwAA&#10;AGRycy9kb3ducmV2LnhtbEyPy07DMBBF90j8gzVI7KjTmFdDnAqokFDVDYUFSzeeJlHtcRS7Tfh7&#10;hlVZXs3RnXPL5eSdOOEQu0Aa5rMMBFIdbEeNhq/Pt5tHEDEZssYFQg0/GGFZXV6UprBhpA88bVMj&#10;uIRiYTS0KfWFlLFu0Zs4Cz0S3/Zh8CZxHBppBzNyuXcyz7J76U1H/KE1Pb62WB+2R69hrfDwrZq4&#10;ieP+Rb3bbLVx65XW11fT8xOIhFM6w/Cnz+pQsdMuHMlG4TjnD3eMasjnCgQDtyrncTsNi4UCWZXy&#10;/4LqFwAA//8DAFBLAQItABQABgAIAAAAIQC2gziS/gAAAOEBAAATAAAAAAAAAAAAAAAAAAAAAABb&#10;Q29udGVudF9UeXBlc10ueG1sUEsBAi0AFAAGAAgAAAAhADj9If/WAAAAlAEAAAsAAAAAAAAAAAAA&#10;AAAALwEAAF9yZWxzLy5yZWxzUEsBAi0AFAAGAAgAAAAhADTVl9JvAgAAKgUAAA4AAAAAAAAAAAAA&#10;AAAALgIAAGRycy9lMm9Eb2MueG1sUEsBAi0AFAAGAAgAAAAhALSmJbneAAAACQEAAA8AAAAAAAAA&#10;AAAAAAAAyQQAAGRycy9kb3ducmV2LnhtbFBLBQYAAAAABAAEAPMAAADUBQAAAAA=&#10;" fillcolor="white [3201]" strokecolor="black [3200]" strokeweight="1pt">
                <v:textbox>
                  <w:txbxContent>
                    <w:p w14:paraId="6CC13864" w14:textId="77777777" w:rsidR="00E62600" w:rsidRPr="00323D8A" w:rsidRDefault="00E62600" w:rsidP="00BE3BC8">
                      <w:pPr>
                        <w:jc w:val="center"/>
                        <w:rPr>
                          <w:b/>
                        </w:rPr>
                      </w:pPr>
                      <w:r>
                        <w:t>5,263,454 hospital episodes for 396,156 individuals</w:t>
                      </w:r>
                    </w:p>
                    <w:p w14:paraId="1A88C665" w14:textId="77777777" w:rsidR="00E62600" w:rsidRDefault="00E62600" w:rsidP="00BE3BC8"/>
                  </w:txbxContent>
                </v:textbox>
              </v:shape>
            </w:pict>
          </mc:Fallback>
        </mc:AlternateContent>
      </w:r>
    </w:p>
    <w:p w14:paraId="6A8C2B47" w14:textId="41B1BEB7" w:rsidR="007E4A0E" w:rsidRDefault="00E02F49" w:rsidP="007E4A0E">
      <w:pPr>
        <w:pStyle w:val="Caption"/>
        <w:rPr>
          <w:color w:val="000000" w:themeColor="text1"/>
          <w:sz w:val="20"/>
          <w:szCs w:val="20"/>
        </w:rPr>
      </w:pPr>
      <w:r w:rsidRPr="000C5549">
        <w:rPr>
          <w:noProof/>
          <w:lang w:eastAsia="en-GB"/>
        </w:rPr>
        <mc:AlternateContent>
          <mc:Choice Requires="wps">
            <w:drawing>
              <wp:anchor distT="0" distB="0" distL="114300" distR="114300" simplePos="0" relativeHeight="251670528" behindDoc="0" locked="0" layoutInCell="1" allowOverlap="1" wp14:anchorId="541C5230" wp14:editId="1F37E97F">
                <wp:simplePos x="0" y="0"/>
                <wp:positionH relativeFrom="page">
                  <wp:posOffset>4238625</wp:posOffset>
                </wp:positionH>
                <wp:positionV relativeFrom="paragraph">
                  <wp:posOffset>135890</wp:posOffset>
                </wp:positionV>
                <wp:extent cx="2409825" cy="1026160"/>
                <wp:effectExtent l="0" t="0" r="9525" b="2540"/>
                <wp:wrapNone/>
                <wp:docPr id="44" name="Flowchart: Process 44"/>
                <wp:cNvGraphicFramePr/>
                <a:graphic xmlns:a="http://schemas.openxmlformats.org/drawingml/2006/main">
                  <a:graphicData uri="http://schemas.microsoft.com/office/word/2010/wordprocessingShape">
                    <wps:wsp>
                      <wps:cNvSpPr/>
                      <wps:spPr>
                        <a:xfrm>
                          <a:off x="0" y="0"/>
                          <a:ext cx="2409825" cy="1026160"/>
                        </a:xfrm>
                        <a:prstGeom prst="flowChartProcess">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D6B894" w14:textId="77777777" w:rsidR="00E62600" w:rsidRPr="00BF7A72" w:rsidRDefault="00E62600" w:rsidP="007E4A0E">
                            <w:pPr>
                              <w:jc w:val="center"/>
                              <w:rPr>
                                <w:color w:val="000000" w:themeColor="text1"/>
                              </w:rPr>
                            </w:pPr>
                            <w:r>
                              <w:rPr>
                                <w:color w:val="000000" w:themeColor="text1"/>
                              </w:rPr>
                              <w:t>Removal of 720,068</w:t>
                            </w:r>
                            <w:r w:rsidRPr="00323D8A">
                              <w:rPr>
                                <w:color w:val="000000" w:themeColor="text1"/>
                              </w:rPr>
                              <w:t xml:space="preserve"> </w:t>
                            </w:r>
                            <w:r>
                              <w:rPr>
                                <w:color w:val="000000" w:themeColor="text1"/>
                              </w:rPr>
                              <w:t xml:space="preserve">episodes </w:t>
                            </w:r>
                            <w:r w:rsidRPr="00BF7A72">
                              <w:rPr>
                                <w:b/>
                                <w:color w:val="000000" w:themeColor="text1"/>
                                <w:u w:val="single"/>
                              </w:rPr>
                              <w:t xml:space="preserve">before </w:t>
                            </w:r>
                            <w:r>
                              <w:rPr>
                                <w:b/>
                                <w:color w:val="000000" w:themeColor="text1"/>
                                <w:u w:val="single"/>
                              </w:rPr>
                              <w:t xml:space="preserve">the year of </w:t>
                            </w:r>
                            <w:r w:rsidRPr="00BF7A72">
                              <w:rPr>
                                <w:b/>
                                <w:color w:val="000000" w:themeColor="text1"/>
                                <w:u w:val="single"/>
                              </w:rPr>
                              <w:t>first record of LLC</w:t>
                            </w:r>
                            <w:r>
                              <w:rPr>
                                <w:b/>
                                <w:color w:val="000000" w:themeColor="text1"/>
                              </w:rPr>
                              <w:t xml:space="preserve"> </w:t>
                            </w:r>
                            <w:r>
                              <w:rPr>
                                <w:color w:val="000000" w:themeColor="text1"/>
                              </w:rPr>
                              <w:t>(also removes individuals with LLC first diagnosed when aged &gt; 19)</w:t>
                            </w:r>
                          </w:p>
                          <w:p w14:paraId="2F73C3A8" w14:textId="77777777" w:rsidR="00E62600" w:rsidRPr="00323D8A" w:rsidRDefault="00E62600" w:rsidP="007E4A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1C5230" id="Flowchart: Process 44" o:spid="_x0000_s1035" type="#_x0000_t109" style="position:absolute;left:0;text-align:left;margin-left:333.75pt;margin-top:10.7pt;width:189.75pt;height:80.8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VDMqAIAAK4FAAAOAAAAZHJzL2Uyb0RvYy54bWysVE1v2zAMvQ/YfxB0X20HadcYdYogRYYB&#10;RRusHXpWZCk2IEuapMTOfv1I+SNdV+wwLAdHFMlH8onkzW3XKHIUztdGFzS7SCkRmpuy1vuCfn/e&#10;fLqmxAemS6aMFgU9CU9vlx8/3LQ2FzNTGVUKRwBE+7y1Ba1CsHmSeF6JhvkLY4UGpTSuYQFEt09K&#10;x1pAb1QyS9OrpDWutM5w4T3c3vVKuoz4UgoeHqX0IhBVUMgtxK+L3x1+k+UNy/eO2armQxrsH7Jo&#10;WK0h6AR1xwIjB1f/AdXU3BlvZLjgpkmMlDUXsQaoJkvfVPNUMStiLUCOtxNN/v/B8ofj1pG6LOh8&#10;TolmDbzRRpmWV8yFnGx7ZgkoganW+hwcnuzWDZKHI5bdSdfgPxREusjuaWJXdIFwuJzN08X17JIS&#10;DrosnV1lV5H/5OxunQ9fhGkIHgoqIZE1JjKkERlmx3sfIDy4jeYY2RtVl5taqShg+4i1cuTI4OF3&#10;+wzTB4/frJRGW23Qq1fjTYJV9nXFUzgpgXZKfxMSmMJKYiKxR89BGOdCh6xXVawUfezLFH5j9DGt&#10;mEsERGQJ8SfsAWC07EFG7D7LwR5dRWzxyTn9W2K98+QRIxsdJuem1sa9B6CgqiFybz+S1FODLIVu&#10;18UuWqAl3uxMeYLOcqYfOW/5poZHvWc+bJmDGYNphL0RHuGD71xQM5woqYz7+d492kPrg5aSFma2&#10;oP7HgTlBifqqYSgW2XyOQx6F+eXnGQjutWb3WqMPzdpAd2SwoSyPR7QPajxKZ5oXWC8rjAoqpjnE&#10;LigPbhTWod8lsKC4WK2iGQy2ZeFeP1mO4MgzNupz98KcHTo7wFA8mHG+Wf6mqXtb9NRmdQhG1rHj&#10;z7wOLwBLIbbSsMBw67yWo9V5zS5/AQAA//8DAFBLAwQUAAYACAAAACEA/1F0Ld8AAAALAQAADwAA&#10;AGRycy9kb3ducmV2LnhtbEyPwU7DMAyG70i8Q2QkbizZGO3UNZ0mJCQ4siHQbmlj2orGCU22lbfH&#10;O8HNlj/9/v5yM7lBnHCMvScN85kCgdR421Or4W3/dLcCEZMhawZPqOEHI2yq66vSFNaf6RVPu9QK&#10;DqFYGA1dSqGQMjYdOhNnPiDx7dOPziRex1ba0Zw53A1yoVQmnemJP3Qm4GOHzdfu6DQE5/fb7zZ7&#10;nugQ6vyjwZf3GrW+vZm2axAJp/QHw0Wf1aFip9ofyUYxaMiy/IFRDYv5EsQFUMuc29U8re4VyKqU&#10;/ztUvwAAAP//AwBQSwECLQAUAAYACAAAACEAtoM4kv4AAADhAQAAEwAAAAAAAAAAAAAAAAAAAAAA&#10;W0NvbnRlbnRfVHlwZXNdLnhtbFBLAQItABQABgAIAAAAIQA4/SH/1gAAAJQBAAALAAAAAAAAAAAA&#10;AAAAAC8BAABfcmVscy8ucmVsc1BLAQItABQABgAIAAAAIQCsTVDMqAIAAK4FAAAOAAAAAAAAAAAA&#10;AAAAAC4CAABkcnMvZTJvRG9jLnhtbFBLAQItABQABgAIAAAAIQD/UXQt3wAAAAsBAAAPAAAAAAAA&#10;AAAAAAAAAAIFAABkcnMvZG93bnJldi54bWxQSwUGAAAAAAQABADzAAAADgYAAAAA&#10;" fillcolor="white [3212]" stroked="f" strokeweight="1pt">
                <v:textbox>
                  <w:txbxContent>
                    <w:p w14:paraId="13D6B894" w14:textId="77777777" w:rsidR="00E62600" w:rsidRPr="00BF7A72" w:rsidRDefault="00E62600" w:rsidP="007E4A0E">
                      <w:pPr>
                        <w:jc w:val="center"/>
                        <w:rPr>
                          <w:color w:val="000000" w:themeColor="text1"/>
                        </w:rPr>
                      </w:pPr>
                      <w:r>
                        <w:rPr>
                          <w:color w:val="000000" w:themeColor="text1"/>
                        </w:rPr>
                        <w:t>Removal of 720,068</w:t>
                      </w:r>
                      <w:r w:rsidRPr="00323D8A">
                        <w:rPr>
                          <w:color w:val="000000" w:themeColor="text1"/>
                        </w:rPr>
                        <w:t xml:space="preserve"> </w:t>
                      </w:r>
                      <w:r>
                        <w:rPr>
                          <w:color w:val="000000" w:themeColor="text1"/>
                        </w:rPr>
                        <w:t xml:space="preserve">episodes </w:t>
                      </w:r>
                      <w:r w:rsidRPr="00BF7A72">
                        <w:rPr>
                          <w:b/>
                          <w:color w:val="000000" w:themeColor="text1"/>
                          <w:u w:val="single"/>
                        </w:rPr>
                        <w:t xml:space="preserve">before </w:t>
                      </w:r>
                      <w:r>
                        <w:rPr>
                          <w:b/>
                          <w:color w:val="000000" w:themeColor="text1"/>
                          <w:u w:val="single"/>
                        </w:rPr>
                        <w:t xml:space="preserve">the year of </w:t>
                      </w:r>
                      <w:r w:rsidRPr="00BF7A72">
                        <w:rPr>
                          <w:b/>
                          <w:color w:val="000000" w:themeColor="text1"/>
                          <w:u w:val="single"/>
                        </w:rPr>
                        <w:t>first record of LLC</w:t>
                      </w:r>
                      <w:r>
                        <w:rPr>
                          <w:b/>
                          <w:color w:val="000000" w:themeColor="text1"/>
                        </w:rPr>
                        <w:t xml:space="preserve"> </w:t>
                      </w:r>
                      <w:r>
                        <w:rPr>
                          <w:color w:val="000000" w:themeColor="text1"/>
                        </w:rPr>
                        <w:t>(also removes individuals with LLC first diagnosed when aged &gt; 19)</w:t>
                      </w:r>
                    </w:p>
                    <w:p w14:paraId="2F73C3A8" w14:textId="77777777" w:rsidR="00E62600" w:rsidRPr="00323D8A" w:rsidRDefault="00E62600" w:rsidP="007E4A0E"/>
                  </w:txbxContent>
                </v:textbox>
                <w10:wrap anchorx="page"/>
              </v:shape>
            </w:pict>
          </mc:Fallback>
        </mc:AlternateContent>
      </w:r>
    </w:p>
    <w:p w14:paraId="1E653B6E" w14:textId="2EE5D1E3" w:rsidR="007E4A0E" w:rsidRDefault="00E02F49" w:rsidP="007E4A0E">
      <w:pPr>
        <w:pStyle w:val="Caption"/>
      </w:pPr>
      <w:r>
        <w:rPr>
          <w:noProof/>
          <w:lang w:eastAsia="en-GB"/>
        </w:rPr>
        <mc:AlternateContent>
          <mc:Choice Requires="wps">
            <w:drawing>
              <wp:anchor distT="0" distB="0" distL="114300" distR="114300" simplePos="0" relativeHeight="251717632" behindDoc="0" locked="0" layoutInCell="1" allowOverlap="1" wp14:anchorId="4B97834C" wp14:editId="7AA99413">
                <wp:simplePos x="0" y="0"/>
                <wp:positionH relativeFrom="column">
                  <wp:posOffset>1752600</wp:posOffset>
                </wp:positionH>
                <wp:positionV relativeFrom="paragraph">
                  <wp:posOffset>66040</wp:posOffset>
                </wp:positionV>
                <wp:extent cx="0" cy="572400"/>
                <wp:effectExtent l="76200" t="0" r="57150" b="56515"/>
                <wp:wrapNone/>
                <wp:docPr id="22" name="Straight Arrow Connector 22"/>
                <wp:cNvGraphicFramePr/>
                <a:graphic xmlns:a="http://schemas.openxmlformats.org/drawingml/2006/main">
                  <a:graphicData uri="http://schemas.microsoft.com/office/word/2010/wordprocessingShape">
                    <wps:wsp>
                      <wps:cNvCnPr/>
                      <wps:spPr>
                        <a:xfrm>
                          <a:off x="0" y="0"/>
                          <a:ext cx="0" cy="57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F92F48" id="Straight Arrow Connector 22" o:spid="_x0000_s1026" type="#_x0000_t32" style="position:absolute;margin-left:138pt;margin-top:5.2pt;width:0;height:45.0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pYn0gEAAPUDAAAOAAAAZHJzL2Uyb0RvYy54bWysU9uO0zAQfUfiHyy/06QVN0VNV6gLvCCo&#10;WPgAr2M3FrbHGpsm+XvGTppdcZEQ4mUS23Nmzjke729GZ9lFYTTgW77d1JwpL6Ez/tzyr1/ePXvN&#10;WUzCd8KCVy2fVOQ3h6dP9kNo1A56sJ1CRkV8bIbQ8j6l0FRVlL1yIm4gKE+HGtCJREs8Vx2Kgao7&#10;W+3q+mU1AHYBQaoYafd2PuSHUl9rJdMnraNKzLacuKUSscT7HKvDXjRnFKE3cqEh/oGFE8ZT07XU&#10;rUiCfUfzSylnJEIEnTYSXAVaG6mKBlKzrX9Sc9eLoIoWMieG1ab4/8rKj5cTMtO1fLfjzAtHd3SX&#10;UJhzn9gbRBjYEbwnHwEZpZBfQ4gNwY7+hMsqhhNm8aNGl78ki43F42n1WI2JyXlT0u6LV7vndbG/&#10;esAFjOm9AsfyT8vjwmMlsC0Wi8uHmKgzAa+A3NT6HJMw9q3vWJoCKUlohD9blWlTek6pMv2ZcPlL&#10;k1Uz/LPSZARRnNuUEVRHi+wiaHi6b9u1CmVmiDbWrqC6cPsjaMnNMFXG8m+Ba3bpCD6tQGc84O+6&#10;pvFKVc/5V9Wz1iz7HrqpXF+xg2ar+LO8gzy8j9cF/vBaDz8AAAD//wMAUEsDBBQABgAIAAAAIQAG&#10;Y6On3AAAAAoBAAAPAAAAZHJzL2Rvd25yZXYueG1sTI/NTsMwEITvSLyDtUjcqE0F/UnjVAjBsUI0&#10;FeLoxps4Il5HsdOGt2crDnDcmdHsN/l28p044RDbQBruZwoEUhVsS42GQ/l6twIRkyFrukCo4Rsj&#10;bIvrq9xkNpzpHU/71AguoZgZDS6lPpMyVg69ibPQI7FXh8GbxOfQSDuYM5f7Ts6VWkhvWuIPzvT4&#10;7LD62o9eQ102h+rzZSXHrn5blh9u7XblTuvbm+lpAyLhlP7CcMFndCiY6RhGslF0GubLBW9JbKgH&#10;EBz4FY4XQT2CLHL5f0LxAwAA//8DAFBLAQItABQABgAIAAAAIQC2gziS/gAAAOEBAAATAAAAAAAA&#10;AAAAAAAAAAAAAABbQ29udGVudF9UeXBlc10ueG1sUEsBAi0AFAAGAAgAAAAhADj9If/WAAAAlAEA&#10;AAsAAAAAAAAAAAAAAAAALwEAAF9yZWxzLy5yZWxzUEsBAi0AFAAGAAgAAAAhAAyOlifSAQAA9QMA&#10;AA4AAAAAAAAAAAAAAAAALgIAAGRycy9lMm9Eb2MueG1sUEsBAi0AFAAGAAgAAAAhAAZjo6fcAAAA&#10;CgEAAA8AAAAAAAAAAAAAAAAALAQAAGRycy9kb3ducmV2LnhtbFBLBQYAAAAABAAEAPMAAAA1BQAA&#10;AAA=&#10;" strokecolor="black [3200]" strokeweight=".5pt">
                <v:stroke endarrow="block" joinstyle="miter"/>
              </v:shape>
            </w:pict>
          </mc:Fallback>
        </mc:AlternateContent>
      </w:r>
    </w:p>
    <w:bookmarkEnd w:id="8"/>
    <w:bookmarkEnd w:id="9"/>
    <w:p w14:paraId="2CA5AF5F" w14:textId="14D3A991" w:rsidR="007E4A0E" w:rsidRPr="00213A5D" w:rsidRDefault="00E02F49" w:rsidP="007E4A0E">
      <w:pPr>
        <w:pStyle w:val="Caption"/>
        <w:rPr>
          <w:color w:val="000000" w:themeColor="text1"/>
          <w:sz w:val="20"/>
          <w:szCs w:val="20"/>
        </w:rPr>
      </w:pPr>
      <w:r>
        <w:rPr>
          <w:noProof/>
          <w:lang w:eastAsia="en-GB"/>
        </w:rPr>
        <mc:AlternateContent>
          <mc:Choice Requires="wps">
            <w:drawing>
              <wp:anchor distT="0" distB="0" distL="114300" distR="114300" simplePos="0" relativeHeight="251708416" behindDoc="0" locked="0" layoutInCell="1" allowOverlap="1" wp14:anchorId="08004F90" wp14:editId="785C21CF">
                <wp:simplePos x="0" y="0"/>
                <wp:positionH relativeFrom="column">
                  <wp:posOffset>1906270</wp:posOffset>
                </wp:positionH>
                <wp:positionV relativeFrom="paragraph">
                  <wp:posOffset>58420</wp:posOffset>
                </wp:positionV>
                <wp:extent cx="1227455" cy="0"/>
                <wp:effectExtent l="0" t="76200" r="10795" b="95250"/>
                <wp:wrapNone/>
                <wp:docPr id="17" name="Straight Arrow Connector 17"/>
                <wp:cNvGraphicFramePr/>
                <a:graphic xmlns:a="http://schemas.openxmlformats.org/drawingml/2006/main">
                  <a:graphicData uri="http://schemas.microsoft.com/office/word/2010/wordprocessingShape">
                    <wps:wsp>
                      <wps:cNvCnPr/>
                      <wps:spPr>
                        <a:xfrm flipV="1">
                          <a:off x="0" y="0"/>
                          <a:ext cx="12274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D738BF" id="Straight Arrow Connector 17" o:spid="_x0000_s1026" type="#_x0000_t32" style="position:absolute;margin-left:150.1pt;margin-top:4.6pt;width:96.65pt;height:0;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pHU2AEAAAAEAAAOAAAAZHJzL2Uyb0RvYy54bWysU02P0zAUvCPxHyzfadKKZVHUdIW6wAVB&#10;xcLevY7dWNh+1rNpkn/Ps9NmEaAVQlwsf7wZz4yftzejs+ykMBrwLV+vas6Ul9AZf2z51y/vXrzm&#10;LCbhO2HBq5ZPKvKb3fNn2yE0agM92E4hIxIfmyG0vE8pNFUVZa+ciCsIytOhBnQi0RKPVYdiIHZn&#10;q01dv6oGwC4gSBUj7d7Oh3xX+LVWMn3SOqrEbMtJWyojlvEhj9VuK5ojitAbeZYh/kGFE8bTpQvV&#10;rUiCfUfzG5UzEiGCTisJrgKtjVTFA7lZ17+4uetFUMULhRPDElP8f7Ty4+mAzHT0dteceeHoje4S&#10;CnPsE3uDCAPbg/eUIyCjEsprCLEh2N4f8LyK4YDZ/KjRMW1NuCe6EgcZZGNJe1rSVmNikjbXm831&#10;y6srzuTlrJopMlXAmN4rcCxPWh7PkhYtM704fYiJRBDwAshg6/OYhLFvfcfSFMhUQiP80arsgMpz&#10;SZWdzNrLLE1WzfDPSlMmWWNxUbpR7S2yk6A+6r6tFxaqzBBtrF1A9dOgc22GqdKhfwtcqsuN4NMC&#10;dMYD/unWNF6k6rn+4nr2mm0/QDeVlyxxUJuVfM5fIvfxz+sCf/y4ux8AAAD//wMAUEsDBBQABgAI&#10;AAAAIQDL7yM63QAAAAcBAAAPAAAAZHJzL2Rvd25yZXYueG1sTI7BTsMwEETvSPyDtUjcqN02UBri&#10;VAiJC6BSWi69ufE2iYjXke22ga9n4QKn0WhGM69YDK4TRwyx9aRhPFIgkCpvW6o1vG8er25BxGTI&#10;ms4TavjECIvy/KwwufUnesPjOtWCRyjmRkOTUp9LGasGnYkj3yNxtvfBmcQ21NIGc+Jx18mJUjfS&#10;mZb4oTE9PjRYfawPTsPLOLw+zbbLfRbr8LWl52wVV17ry4vh/g5EwiH9leEHn9GhZKadP5CNotMw&#10;VWrCVQ1zFs6z+fQaxO7Xy7KQ//nLbwAAAP//AwBQSwECLQAUAAYACAAAACEAtoM4kv4AAADhAQAA&#10;EwAAAAAAAAAAAAAAAAAAAAAAW0NvbnRlbnRfVHlwZXNdLnhtbFBLAQItABQABgAIAAAAIQA4/SH/&#10;1gAAAJQBAAALAAAAAAAAAAAAAAAAAC8BAABfcmVscy8ucmVsc1BLAQItABQABgAIAAAAIQAMrpHU&#10;2AEAAAAEAAAOAAAAAAAAAAAAAAAAAC4CAABkcnMvZTJvRG9jLnhtbFBLAQItABQABgAIAAAAIQDL&#10;7yM63QAAAAcBAAAPAAAAAAAAAAAAAAAAADIEAABkcnMvZG93bnJldi54bWxQSwUGAAAAAAQABADz&#10;AAAAPAUAAAAA&#10;" strokecolor="black [3200]" strokeweight=".5pt">
                <v:stroke endarrow="block" joinstyle="miter"/>
              </v:shape>
            </w:pict>
          </mc:Fallback>
        </mc:AlternateContent>
      </w:r>
    </w:p>
    <w:p w14:paraId="6B45A321" w14:textId="1A8EB4F7" w:rsidR="007E4A0E" w:rsidRDefault="00E02F49" w:rsidP="007E4A0E">
      <w:pPr>
        <w:pStyle w:val="Default"/>
        <w:spacing w:after="120" w:line="276" w:lineRule="auto"/>
        <w:jc w:val="both"/>
        <w:rPr>
          <w:rFonts w:asciiTheme="minorHAnsi" w:hAnsiTheme="minorHAnsi" w:cstheme="minorHAnsi"/>
        </w:rPr>
      </w:pPr>
      <w:r>
        <w:rPr>
          <w:noProof/>
          <w:lang w:eastAsia="en-GB"/>
        </w:rPr>
        <mc:AlternateContent>
          <mc:Choice Requires="wps">
            <w:drawing>
              <wp:anchor distT="0" distB="0" distL="114300" distR="114300" simplePos="0" relativeHeight="251691008" behindDoc="0" locked="0" layoutInCell="1" allowOverlap="1" wp14:anchorId="47B4FA24" wp14:editId="702ADCC9">
                <wp:simplePos x="0" y="0"/>
                <wp:positionH relativeFrom="column">
                  <wp:posOffset>600075</wp:posOffset>
                </wp:positionH>
                <wp:positionV relativeFrom="paragraph">
                  <wp:posOffset>124460</wp:posOffset>
                </wp:positionV>
                <wp:extent cx="2314575" cy="86677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2314575" cy="866775"/>
                        </a:xfrm>
                        <a:prstGeom prst="rect">
                          <a:avLst/>
                        </a:prstGeom>
                        <a:ln/>
                      </wps:spPr>
                      <wps:style>
                        <a:lnRef idx="2">
                          <a:schemeClr val="dk1"/>
                        </a:lnRef>
                        <a:fillRef idx="1">
                          <a:schemeClr val="lt1"/>
                        </a:fillRef>
                        <a:effectRef idx="0">
                          <a:schemeClr val="dk1"/>
                        </a:effectRef>
                        <a:fontRef idx="minor">
                          <a:schemeClr val="dk1"/>
                        </a:fontRef>
                      </wps:style>
                      <wps:txbx>
                        <w:txbxContent>
                          <w:p w14:paraId="5F8BB581" w14:textId="77777777" w:rsidR="00E62600" w:rsidRPr="00DB054E" w:rsidRDefault="00E62600" w:rsidP="00BE3BC8">
                            <w:pPr>
                              <w:jc w:val="center"/>
                              <w:rPr>
                                <w:sz w:val="22"/>
                              </w:rPr>
                            </w:pPr>
                            <w:r w:rsidRPr="00DB054E">
                              <w:rPr>
                                <w:sz w:val="22"/>
                              </w:rPr>
                              <w:t>FINAL COHORT FOR ANALYSES</w:t>
                            </w:r>
                          </w:p>
                          <w:p w14:paraId="0DBEF699" w14:textId="77777777" w:rsidR="00E62600" w:rsidRPr="00B877B7" w:rsidRDefault="00E62600" w:rsidP="00BE3BC8">
                            <w:pPr>
                              <w:jc w:val="center"/>
                              <w:rPr>
                                <w:b/>
                              </w:rPr>
                            </w:pPr>
                            <w:r w:rsidRPr="00B877B7">
                              <w:t>4,5</w:t>
                            </w:r>
                            <w:r>
                              <w:t xml:space="preserve">43,386 </w:t>
                            </w:r>
                            <w:r w:rsidRPr="00B877B7">
                              <w:t xml:space="preserve">hospital episodes on or after first year LLC diagnosis for </w:t>
                            </w:r>
                            <w:r>
                              <w:t>359,643</w:t>
                            </w:r>
                            <w:r w:rsidRPr="00B877B7">
                              <w:t xml:space="preserve"> individuals</w:t>
                            </w:r>
                          </w:p>
                          <w:p w14:paraId="1452C7AE" w14:textId="77777777" w:rsidR="00E62600" w:rsidRDefault="00E62600" w:rsidP="00BE3B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4FA24" id="Text Box 7" o:spid="_x0000_s1036" type="#_x0000_t202" style="position:absolute;left:0;text-align:left;margin-left:47.25pt;margin-top:9.8pt;width:182.25pt;height:68.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FZbQIAACsFAAAOAAAAZHJzL2Uyb0RvYy54bWysVMFu2zAMvQ/YPwi6r46ztumCOkXWosOA&#10;oi3WDj0rstQYk0RNYmJnXz9Kjp2iK3YYdrEp8pEUyUedX3TWsK0KsQFX8fJowplyEurGPVf8++P1&#10;hzPOIgpXCwNOVXynIr9YvH933vq5msIaTK0CoyAuzltf8TWinxdFlGtlRTwCrxwZNQQrkI7huaiD&#10;aCm6NcV0MjktWgi1DyBVjKS96o18keNrrSTeaR0VMlNxuhvmb8jfVfoWi3Mxfw7Crxu5v4b4h1tY&#10;0ThKOoa6EijYJjR/hLKNDBBB45EEW4DWjVS5BqqmnLyq5mEtvMq1UHOiH9sU/19Yebu9D6ypKz7j&#10;zAlLI3pUHbLP0LFZ6k7r45xAD55g2JGapjzoIylT0Z0ONv2pHEZ26vNu7G0KJkk5/Vgen8xOOJNk&#10;Ozs9nZFM4YuDtw8RvyiwLAkVDzS73FKxvYnYQwdISmZc0qXr9dfIEu6M6o3flKayUuIcJBNKXZrA&#10;toKoUP/IRVB24wiZXHRjzOhUvuVkcHDaY5ObyiQbHSdvOR6yjeicERyOjrZxEP7urHv8UHVfayob&#10;u1WXZ1hmQifVCuodTSxAz/jo5XVDbb0REe9FIIrTkGht8Y4+2kBbcdhLnK0h/HpLn/DEPLJy1tLK&#10;VDz+3IigODNfHXHyU3l8nHYsH2jYUzqEl5bVS4vb2EugUZT0QHiZxYRHM4g6gH2i7V6mrGQSTlLu&#10;iuMgXmK/yPQ6SLVcZhBtlRd44x68TKFTmxNpHrsnEfyeWUicvIVhucT8FcF6bPJ0sNwg6Caz79DV&#10;/QBoIzN/969HWvmX54w6vHGL3wAAAP//AwBQSwMEFAAGAAgAAAAhAPGQ2vzeAAAACQEAAA8AAABk&#10;cnMvZG93bnJldi54bWxMj8FOwzAQRO9I/IO1SNyoU9JEJMSpgAoJVb1QOHB0420S1V5HsduEv2c5&#10;wXFnRrNvqvXsrLjgGHpPCpaLBARS401PrYLPj9e7BxAhajLaekIF3xhgXV9fVbo0fqJ3vOxjK7iE&#10;QqkVdDEOpZSh6dDpsPADEntHPzod+RxbaUY9cbmz8j5Jcul0T/yh0wO+dNic9menYJvi6Sttwy5M&#10;x+f0zSSbnd1ulLq9mZ8eQUSc418YfvEZHWpmOvgzmSCsgmKVcZL1IgfB/ioreNuBhSxfgqwr+X9B&#10;/QMAAP//AwBQSwECLQAUAAYACAAAACEAtoM4kv4AAADhAQAAEwAAAAAAAAAAAAAAAAAAAAAAW0Nv&#10;bnRlbnRfVHlwZXNdLnhtbFBLAQItABQABgAIAAAAIQA4/SH/1gAAAJQBAAALAAAAAAAAAAAAAAAA&#10;AC8BAABfcmVscy8ucmVsc1BLAQItABQABgAIAAAAIQAn/3FZbQIAACsFAAAOAAAAAAAAAAAAAAAA&#10;AC4CAABkcnMvZTJvRG9jLnhtbFBLAQItABQABgAIAAAAIQDxkNr83gAAAAkBAAAPAAAAAAAAAAAA&#10;AAAAAMcEAABkcnMvZG93bnJldi54bWxQSwUGAAAAAAQABADzAAAA0gUAAAAA&#10;" fillcolor="white [3201]" strokecolor="black [3200]" strokeweight="1pt">
                <v:textbox>
                  <w:txbxContent>
                    <w:p w14:paraId="5F8BB581" w14:textId="77777777" w:rsidR="00E62600" w:rsidRPr="00DB054E" w:rsidRDefault="00E62600" w:rsidP="00BE3BC8">
                      <w:pPr>
                        <w:jc w:val="center"/>
                        <w:rPr>
                          <w:sz w:val="22"/>
                        </w:rPr>
                      </w:pPr>
                      <w:r w:rsidRPr="00DB054E">
                        <w:rPr>
                          <w:sz w:val="22"/>
                        </w:rPr>
                        <w:t>FINAL COHORT FOR ANALYSES</w:t>
                      </w:r>
                    </w:p>
                    <w:p w14:paraId="0DBEF699" w14:textId="77777777" w:rsidR="00E62600" w:rsidRPr="00B877B7" w:rsidRDefault="00E62600" w:rsidP="00BE3BC8">
                      <w:pPr>
                        <w:jc w:val="center"/>
                        <w:rPr>
                          <w:b/>
                        </w:rPr>
                      </w:pPr>
                      <w:r w:rsidRPr="00B877B7">
                        <w:t>4,5</w:t>
                      </w:r>
                      <w:r>
                        <w:t xml:space="preserve">43,386 </w:t>
                      </w:r>
                      <w:r w:rsidRPr="00B877B7">
                        <w:t xml:space="preserve">hospital episodes on or after first year LLC diagnosis for </w:t>
                      </w:r>
                      <w:r>
                        <w:t>359,643</w:t>
                      </w:r>
                      <w:r w:rsidRPr="00B877B7">
                        <w:t xml:space="preserve"> individuals</w:t>
                      </w:r>
                    </w:p>
                    <w:p w14:paraId="1452C7AE" w14:textId="77777777" w:rsidR="00E62600" w:rsidRDefault="00E62600" w:rsidP="00BE3BC8"/>
                  </w:txbxContent>
                </v:textbox>
              </v:shape>
            </w:pict>
          </mc:Fallback>
        </mc:AlternateContent>
      </w:r>
    </w:p>
    <w:p w14:paraId="69901E19" w14:textId="3226EE3F" w:rsidR="007E4A0E" w:rsidRPr="00D86977" w:rsidRDefault="007E4A0E" w:rsidP="007E4A0E">
      <w:r>
        <w:rPr>
          <w:noProof/>
          <w:lang w:val="en-GB" w:eastAsia="en-GB"/>
        </w:rPr>
        <mc:AlternateContent>
          <mc:Choice Requires="wps">
            <w:drawing>
              <wp:anchor distT="0" distB="0" distL="114300" distR="114300" simplePos="0" relativeHeight="251671552" behindDoc="0" locked="0" layoutInCell="1" allowOverlap="1" wp14:anchorId="1062D69C" wp14:editId="5F28F1F5">
                <wp:simplePos x="0" y="0"/>
                <wp:positionH relativeFrom="column">
                  <wp:posOffset>2850515</wp:posOffset>
                </wp:positionH>
                <wp:positionV relativeFrom="paragraph">
                  <wp:posOffset>1085215</wp:posOffset>
                </wp:positionV>
                <wp:extent cx="2880995" cy="297815"/>
                <wp:effectExtent l="0" t="0" r="0" b="6985"/>
                <wp:wrapNone/>
                <wp:docPr id="116" name="Text Box 116"/>
                <wp:cNvGraphicFramePr/>
                <a:graphic xmlns:a="http://schemas.openxmlformats.org/drawingml/2006/main">
                  <a:graphicData uri="http://schemas.microsoft.com/office/word/2010/wordprocessingShape">
                    <wps:wsp>
                      <wps:cNvSpPr txBox="1"/>
                      <wps:spPr>
                        <a:xfrm>
                          <a:off x="0" y="0"/>
                          <a:ext cx="2880995" cy="297815"/>
                        </a:xfrm>
                        <a:prstGeom prst="rect">
                          <a:avLst/>
                        </a:prstGeom>
                        <a:solidFill>
                          <a:prstClr val="white"/>
                        </a:solidFill>
                        <a:ln>
                          <a:noFill/>
                        </a:ln>
                      </wps:spPr>
                      <wps:txbx>
                        <w:txbxContent>
                          <w:p w14:paraId="66D22164" w14:textId="018892E6" w:rsidR="00E62600" w:rsidRPr="001C4510" w:rsidRDefault="00E62600" w:rsidP="007E4A0E">
                            <w:pPr>
                              <w:pStyle w:val="Caption"/>
                              <w:rPr>
                                <w:rFonts w:ascii="Calibri" w:hAnsi="Calibri"/>
                                <w:noProof/>
                              </w:rPr>
                            </w:pPr>
                            <w:bookmarkStart w:id="10" w:name="_Ref23755924"/>
                            <w:bookmarkStart w:id="11" w:name="_Toc23754294"/>
                            <w:bookmarkStart w:id="12" w:name="_Toc24376333"/>
                            <w:bookmarkStart w:id="13" w:name="_Toc25152994"/>
                            <w:bookmarkStart w:id="14" w:name="_Toc25839729"/>
                            <w:bookmarkStart w:id="15" w:name="_Toc30151628"/>
                            <w:r>
                              <w:t>Figure</w:t>
                            </w:r>
                            <w:bookmarkEnd w:id="10"/>
                            <w:r>
                              <w:t xml:space="preserve"> 1</w:t>
                            </w:r>
                            <w:r w:rsidRPr="001C4510">
                              <w:t>: Flow diagram of inclusion criteria</w:t>
                            </w:r>
                            <w:bookmarkEnd w:id="11"/>
                            <w:bookmarkEnd w:id="12"/>
                            <w:bookmarkEnd w:id="13"/>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62D69C" id="Text Box 116" o:spid="_x0000_s1037" type="#_x0000_t202" style="position:absolute;margin-left:224.45pt;margin-top:85.45pt;width:226.85pt;height:23.4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l1gMgIAAGwEAAAOAAAAZHJzL2Uyb0RvYy54bWysVMFu2zAMvQ/YPwi6L04CtEuDOEWWIsOA&#10;oC2QDD0rshwLkEWNUmJnXz9KttOu22nYRaZIitJ7j/Tivq0NOyv0GmzOJ6MxZ8pKKLQ95vz7fvNp&#10;xpkPwhbCgFU5vyjP75cfPywaN1dTqMAUChkVsX7euJxXIbh5lnlZqVr4EThlKVgC1iLQFo9ZgaKh&#10;6rXJpuPxbdYAFg5BKu/J+9AF+TLVL0slw1NZehWYyTm9LaQV03qIa7ZciPkRhau07J8h/uEVtdCW&#10;Lr2WehBBsBPqP0rVWiJ4KMNIQp1BWWqpEgZCMxm/Q7OrhFMJC5Hj3ZUm///KysfzMzJdkHaTW86s&#10;qEmkvWoD+wItiz5iqHF+Tok7R6mhpQBlD35Pzgi8LbGOX4LEKE5cX678xnKSnNPZbHx3d8OZpNj0&#10;7vNschPLZK+nHfrwVUHNopFzJP0SreK89aFLHVLiZR6MLjbamLiJgbVBdhakdVPpoPriv2UZG3Mt&#10;xFNdwejJIsQOSrRCe2h7UgacByguBB+hayHv5EbThVvhw7NA6hlCTHMQnmgpDTQ5h97irAL8+Td/&#10;zCcpKcpZQz2Yc//jJFBxZr5ZEjk27GDgYBwGw57qNRDUCU2Yk8mkAxjMYJYI9QuNxyreQiFhJd2V&#10;8zCY69BNAo2XVKtVSqK2dCJs7c7JWHogdt++CHS9LIEEfYShO8X8nTpdbtLHrU6BqE7SRWI7Fnu+&#10;qaWT+P34xZl5u09Zrz+J5S8AAAD//wMAUEsDBBQABgAIAAAAIQB3PQ7/4gAAAAsBAAAPAAAAZHJz&#10;L2Rvd25yZXYueG1sTI+xTsMwEIZ3JN7BOiQWRO2GKE1DnKqqYIClInRhc+NrHIjtKHba8PYcE2x3&#10;+j/99125mW3PzjiGzjsJy4UAhq7xunOthMP7830OLETltOq9QwnfGGBTXV+VqtD+4t7wXMeWUYkL&#10;hZJgYhwKzkNj0Kqw8AM6yk5+tCrSOrZcj+pC5bbniRAZt6pzdMGoAXcGm696shL26cfe3E2np9dt&#10;+jC+HKZd9tnWUt7ezNtHYBHn+AfDrz6pQ0VORz85HVgvIU3zNaEUrAQNRKxFkgE7SkiWqxx4VfL/&#10;P1Q/AAAA//8DAFBLAQItABQABgAIAAAAIQC2gziS/gAAAOEBAAATAAAAAAAAAAAAAAAAAAAAAABb&#10;Q29udGVudF9UeXBlc10ueG1sUEsBAi0AFAAGAAgAAAAhADj9If/WAAAAlAEAAAsAAAAAAAAAAAAA&#10;AAAALwEAAF9yZWxzLy5yZWxzUEsBAi0AFAAGAAgAAAAhAMVCXWAyAgAAbAQAAA4AAAAAAAAAAAAA&#10;AAAALgIAAGRycy9lMm9Eb2MueG1sUEsBAi0AFAAGAAgAAAAhAHc9Dv/iAAAACwEAAA8AAAAAAAAA&#10;AAAAAAAAjAQAAGRycy9kb3ducmV2LnhtbFBLBQYAAAAABAAEAPMAAACbBQAAAAA=&#10;" stroked="f">
                <v:textbox style="mso-fit-shape-to-text:t" inset="0,0,0,0">
                  <w:txbxContent>
                    <w:p w14:paraId="66D22164" w14:textId="018892E6" w:rsidR="00E62600" w:rsidRPr="001C4510" w:rsidRDefault="00E62600" w:rsidP="007E4A0E">
                      <w:pPr>
                        <w:pStyle w:val="Caption"/>
                        <w:rPr>
                          <w:rFonts w:ascii="Calibri" w:hAnsi="Calibri"/>
                          <w:noProof/>
                        </w:rPr>
                      </w:pPr>
                      <w:bookmarkStart w:id="60" w:name="_Ref23755924"/>
                      <w:bookmarkStart w:id="61" w:name="_Toc23754294"/>
                      <w:bookmarkStart w:id="62" w:name="_Toc24376333"/>
                      <w:bookmarkStart w:id="63" w:name="_Toc25152994"/>
                      <w:bookmarkStart w:id="64" w:name="_Toc25839729"/>
                      <w:bookmarkStart w:id="65" w:name="_Toc30151628"/>
                      <w:r>
                        <w:t>Figure</w:t>
                      </w:r>
                      <w:bookmarkEnd w:id="60"/>
                      <w:r>
                        <w:t xml:space="preserve"> 1</w:t>
                      </w:r>
                      <w:r w:rsidRPr="001C4510">
                        <w:t>: Flow diagram of inclusion criteria</w:t>
                      </w:r>
                      <w:bookmarkEnd w:id="61"/>
                      <w:bookmarkEnd w:id="62"/>
                      <w:bookmarkEnd w:id="63"/>
                      <w:bookmarkEnd w:id="64"/>
                      <w:bookmarkEnd w:id="65"/>
                    </w:p>
                  </w:txbxContent>
                </v:textbox>
              </v:shape>
            </w:pict>
          </mc:Fallback>
        </mc:AlternateContent>
      </w:r>
      <w:r>
        <w:br w:type="page"/>
      </w:r>
    </w:p>
    <w:p w14:paraId="58DFA1B0" w14:textId="77777777" w:rsidR="007E4A0E" w:rsidRDefault="007E4A0E" w:rsidP="007E4A0E">
      <w:pPr>
        <w:sectPr w:rsidR="007E4A0E" w:rsidSect="009113C4">
          <w:footerReference w:type="default" r:id="rId12"/>
          <w:pgSz w:w="11906" w:h="16838"/>
          <w:pgMar w:top="1361" w:right="1440" w:bottom="1361" w:left="1440" w:header="709" w:footer="709" w:gutter="0"/>
          <w:cols w:space="708"/>
          <w:docGrid w:linePitch="360"/>
        </w:sectPr>
      </w:pPr>
    </w:p>
    <w:p w14:paraId="2352E4DA" w14:textId="77777777" w:rsidR="007E4A0E" w:rsidRDefault="007E4A0E" w:rsidP="001D599C">
      <w:pPr>
        <w:spacing w:line="276" w:lineRule="auto"/>
        <w:jc w:val="both"/>
        <w:rPr>
          <w:lang w:val="en-GB"/>
        </w:rPr>
      </w:pPr>
    </w:p>
    <w:p w14:paraId="07F515E2" w14:textId="77777777" w:rsidR="007E4A0E" w:rsidRDefault="007E4A0E" w:rsidP="001D599C">
      <w:pPr>
        <w:spacing w:line="276" w:lineRule="auto"/>
        <w:jc w:val="both"/>
        <w:rPr>
          <w:lang w:val="en-GB"/>
        </w:rPr>
      </w:pPr>
    </w:p>
    <w:p w14:paraId="552BC38E" w14:textId="7BFD41A6" w:rsidR="004700DB" w:rsidRDefault="004700DB" w:rsidP="004700DB">
      <w:pPr>
        <w:keepNext/>
        <w:spacing w:line="276" w:lineRule="auto"/>
        <w:jc w:val="both"/>
      </w:pPr>
    </w:p>
    <w:p w14:paraId="6055211E" w14:textId="10A8944F" w:rsidR="007E4A0E" w:rsidRDefault="004700DB" w:rsidP="004700DB">
      <w:pPr>
        <w:pStyle w:val="Caption"/>
      </w:pPr>
      <w:r>
        <w:t xml:space="preserve">Figure 2 Prevalence of Life-limiting conditions </w:t>
      </w:r>
      <w:r w:rsidR="007D49F9" w:rsidRPr="005E3B9E">
        <w:t xml:space="preserve">(with 95% confidence intervals in lighter shading) </w:t>
      </w:r>
      <w:r>
        <w:t xml:space="preserve">by age 2001/2 - 2017/18 </w:t>
      </w:r>
    </w:p>
    <w:p w14:paraId="024415F1" w14:textId="73A02040" w:rsidR="0044079F" w:rsidRDefault="0044079F" w:rsidP="001D599C">
      <w:pPr>
        <w:spacing w:line="276" w:lineRule="auto"/>
        <w:jc w:val="both"/>
        <w:rPr>
          <w:lang w:val="en-GB"/>
        </w:rPr>
      </w:pPr>
    </w:p>
    <w:p w14:paraId="4D43C85F" w14:textId="12E81A46" w:rsidR="0044079F" w:rsidRPr="00472BAF" w:rsidRDefault="0044079F" w:rsidP="0044079F">
      <w:pPr>
        <w:pStyle w:val="Caption"/>
        <w:rPr>
          <w:noProof/>
        </w:rPr>
      </w:pPr>
      <w:bookmarkStart w:id="16" w:name="_Ref23857057"/>
      <w:bookmarkStart w:id="17" w:name="_Toc24376336"/>
      <w:bookmarkStart w:id="18" w:name="_Toc25152997"/>
      <w:bookmarkStart w:id="19" w:name="_Toc25839732"/>
      <w:bookmarkStart w:id="20" w:name="_Toc25922049"/>
      <w:r>
        <w:t xml:space="preserve">Figure </w:t>
      </w:r>
      <w:bookmarkEnd w:id="16"/>
      <w:r w:rsidR="004700DB">
        <w:t>3</w:t>
      </w:r>
      <w:r>
        <w:t>:</w:t>
      </w:r>
      <w:r w:rsidRPr="002A6751">
        <w:t xml:space="preserve"> Prevale</w:t>
      </w:r>
      <w:r w:rsidR="00EC545F">
        <w:t>nce of Life-limiting conditions</w:t>
      </w:r>
      <w:r w:rsidR="007D49F9">
        <w:t xml:space="preserve"> </w:t>
      </w:r>
      <w:r w:rsidR="007D49F9" w:rsidRPr="005E3B9E">
        <w:t>(with 95% confidence intervals in lighter shading)</w:t>
      </w:r>
      <w:r w:rsidRPr="002A6751">
        <w:t xml:space="preserve"> in children (age 0-19) by diagnostic group for 2001/02-2017/18</w:t>
      </w:r>
      <w:bookmarkEnd w:id="17"/>
      <w:bookmarkEnd w:id="18"/>
      <w:bookmarkEnd w:id="19"/>
      <w:bookmarkEnd w:id="20"/>
    </w:p>
    <w:p w14:paraId="37787B1E" w14:textId="77777777" w:rsidR="0044079F" w:rsidRDefault="0044079F" w:rsidP="001D599C">
      <w:pPr>
        <w:spacing w:line="276" w:lineRule="auto"/>
        <w:jc w:val="both"/>
        <w:rPr>
          <w:lang w:val="en-GB"/>
        </w:rPr>
      </w:pPr>
    </w:p>
    <w:p w14:paraId="5CFE240D" w14:textId="5CD16F0A" w:rsidR="0045296D" w:rsidRDefault="0045296D" w:rsidP="001D599C">
      <w:pPr>
        <w:spacing w:line="276" w:lineRule="auto"/>
        <w:jc w:val="both"/>
        <w:rPr>
          <w:lang w:val="en-GB"/>
        </w:rPr>
      </w:pPr>
    </w:p>
    <w:p w14:paraId="699DBCCE" w14:textId="04AE2B11" w:rsidR="0045296D" w:rsidRDefault="0045296D" w:rsidP="001D599C">
      <w:pPr>
        <w:spacing w:line="276" w:lineRule="auto"/>
        <w:jc w:val="both"/>
        <w:rPr>
          <w:lang w:val="en-GB"/>
        </w:rPr>
      </w:pPr>
    </w:p>
    <w:p w14:paraId="2D323462" w14:textId="480E6162" w:rsidR="0045296D" w:rsidRDefault="0045296D" w:rsidP="0045296D">
      <w:pPr>
        <w:pStyle w:val="Caption"/>
      </w:pPr>
      <w:bookmarkStart w:id="21" w:name="_Ref25908312"/>
      <w:bookmarkStart w:id="22" w:name="_Toc25839735"/>
      <w:bookmarkStart w:id="23" w:name="_Toc25922052"/>
      <w:r>
        <w:t xml:space="preserve">Figure </w:t>
      </w:r>
      <w:bookmarkEnd w:id="21"/>
      <w:r w:rsidR="004700DB">
        <w:t>4</w:t>
      </w:r>
      <w:r w:rsidRPr="005E3B9E">
        <w:t>: Prevalence of Life-limiting conditions (with 95% confidence intervals in lighter shading) in children (age 0-19) by ethnic group for 2001/02-2017/18</w:t>
      </w:r>
      <w:bookmarkEnd w:id="22"/>
      <w:bookmarkEnd w:id="23"/>
    </w:p>
    <w:p w14:paraId="319B0998" w14:textId="5E6E5EEA" w:rsidR="0045296D" w:rsidRDefault="0045296D" w:rsidP="001D599C">
      <w:pPr>
        <w:spacing w:line="276" w:lineRule="auto"/>
        <w:jc w:val="both"/>
        <w:rPr>
          <w:lang w:val="en-GB"/>
        </w:rPr>
      </w:pPr>
    </w:p>
    <w:p w14:paraId="4B3C2B4C" w14:textId="77777777" w:rsidR="0045296D" w:rsidRDefault="0045296D" w:rsidP="001D599C">
      <w:pPr>
        <w:spacing w:line="276" w:lineRule="auto"/>
        <w:jc w:val="both"/>
        <w:rPr>
          <w:lang w:val="en-GB"/>
        </w:rPr>
      </w:pPr>
    </w:p>
    <w:p w14:paraId="26C92B23" w14:textId="3F115FB1" w:rsidR="0045296D" w:rsidRDefault="0045296D" w:rsidP="001D599C">
      <w:pPr>
        <w:spacing w:line="276" w:lineRule="auto"/>
        <w:jc w:val="both"/>
        <w:rPr>
          <w:lang w:val="en-GB"/>
        </w:rPr>
      </w:pPr>
    </w:p>
    <w:p w14:paraId="4889AB45" w14:textId="77777777" w:rsidR="0045296D" w:rsidRDefault="0045296D" w:rsidP="001D599C">
      <w:pPr>
        <w:spacing w:line="276" w:lineRule="auto"/>
        <w:jc w:val="both"/>
        <w:rPr>
          <w:lang w:val="en-GB"/>
        </w:rPr>
      </w:pPr>
    </w:p>
    <w:p w14:paraId="01C34785" w14:textId="0746FA5B" w:rsidR="0045296D" w:rsidRDefault="0045296D" w:rsidP="0045296D"/>
    <w:p w14:paraId="3B9B6945" w14:textId="2E0DDC67" w:rsidR="0045296D" w:rsidRPr="00281E15" w:rsidRDefault="0045296D" w:rsidP="0045296D">
      <w:pPr>
        <w:pStyle w:val="Caption"/>
      </w:pPr>
      <w:bookmarkStart w:id="24" w:name="_Ref23953886"/>
      <w:bookmarkStart w:id="25" w:name="_Toc24376350"/>
      <w:bookmarkStart w:id="26" w:name="_Toc25153011"/>
      <w:bookmarkStart w:id="27" w:name="_Toc25839747"/>
      <w:bookmarkStart w:id="28" w:name="_Toc25922065"/>
      <w:r w:rsidRPr="00281E15">
        <w:t>F</w:t>
      </w:r>
      <w:r>
        <w:t>igure</w:t>
      </w:r>
      <w:bookmarkEnd w:id="24"/>
      <w:r w:rsidR="008F2AA0">
        <w:t xml:space="preserve"> 5</w:t>
      </w:r>
      <w:r w:rsidRPr="00281E15">
        <w:t>:</w:t>
      </w:r>
      <w:r w:rsidR="0044079F" w:rsidRPr="0044079F">
        <w:rPr>
          <w:noProof/>
          <w:lang w:eastAsia="en-GB"/>
        </w:rPr>
        <w:t xml:space="preserve"> </w:t>
      </w:r>
      <w:r w:rsidRPr="00281E15">
        <w:t>Predicted prevalence</w:t>
      </w:r>
      <w:r>
        <w:t xml:space="preserve"> </w:t>
      </w:r>
      <w:r w:rsidRPr="00DB054E">
        <w:t xml:space="preserve">(with 95% confidence intervals in lighter shading) </w:t>
      </w:r>
      <w:r w:rsidRPr="00281E15">
        <w:t xml:space="preserve">of children (age 0-19) with </w:t>
      </w:r>
      <w:r w:rsidR="004057AE" w:rsidRPr="005E3B9E">
        <w:t xml:space="preserve">Life-limiting conditions </w:t>
      </w:r>
      <w:r w:rsidRPr="00281E15">
        <w:t>s</w:t>
      </w:r>
      <w:r>
        <w:t xml:space="preserve"> for 2018-2030</w:t>
      </w:r>
      <w:bookmarkEnd w:id="25"/>
      <w:bookmarkEnd w:id="26"/>
      <w:bookmarkEnd w:id="27"/>
      <w:bookmarkEnd w:id="28"/>
    </w:p>
    <w:p w14:paraId="15DDB2CA" w14:textId="77777777" w:rsidR="00E007CD" w:rsidRDefault="00E007CD" w:rsidP="001D599C">
      <w:pPr>
        <w:spacing w:line="276" w:lineRule="auto"/>
        <w:jc w:val="both"/>
        <w:rPr>
          <w:lang w:val="en-GB"/>
        </w:rPr>
      </w:pPr>
    </w:p>
    <w:p w14:paraId="75907523" w14:textId="12ACD739" w:rsidR="0045296D" w:rsidRDefault="0045296D" w:rsidP="001D599C">
      <w:pPr>
        <w:spacing w:line="276" w:lineRule="auto"/>
        <w:jc w:val="both"/>
        <w:rPr>
          <w:lang w:val="en-GB"/>
        </w:rPr>
      </w:pPr>
    </w:p>
    <w:p w14:paraId="0BC962A1" w14:textId="56F406C8" w:rsidR="004700DB" w:rsidRDefault="004700DB" w:rsidP="001D599C">
      <w:pPr>
        <w:spacing w:line="276" w:lineRule="auto"/>
        <w:jc w:val="both"/>
        <w:rPr>
          <w:lang w:val="en-GB"/>
        </w:rPr>
      </w:pPr>
    </w:p>
    <w:p w14:paraId="1CB687D1" w14:textId="77777777" w:rsidR="00603207" w:rsidRDefault="00603207">
      <w:pPr>
        <w:rPr>
          <w:rFonts w:eastAsiaTheme="majorEastAsia" w:cstheme="minorHAnsi"/>
          <w:b/>
          <w:sz w:val="26"/>
          <w:szCs w:val="26"/>
          <w:lang w:val="en-GB"/>
        </w:rPr>
      </w:pPr>
      <w:r>
        <w:br w:type="page"/>
      </w:r>
    </w:p>
    <w:p w14:paraId="00BE3BF8" w14:textId="6BBF15DC" w:rsidR="00E007CD" w:rsidRDefault="00E007CD" w:rsidP="007C15A3">
      <w:pPr>
        <w:pStyle w:val="Heading2"/>
      </w:pPr>
      <w:r>
        <w:lastRenderedPageBreak/>
        <w:t>References</w:t>
      </w:r>
    </w:p>
    <w:p w14:paraId="5D532B1A" w14:textId="5AF3CB83" w:rsidR="00B52AF0" w:rsidRPr="00B52AF0" w:rsidRDefault="00E007CD" w:rsidP="00B52AF0">
      <w:pPr>
        <w:pStyle w:val="EndNoteBibliography"/>
      </w:pPr>
      <w:r>
        <w:rPr>
          <w:lang w:val="en-GB"/>
        </w:rPr>
        <w:fldChar w:fldCharType="begin"/>
      </w:r>
      <w:r>
        <w:rPr>
          <w:lang w:val="en-GB"/>
        </w:rPr>
        <w:instrText xml:space="preserve"> ADDIN EN.REFLIST </w:instrText>
      </w:r>
      <w:r>
        <w:rPr>
          <w:lang w:val="en-GB"/>
        </w:rPr>
        <w:fldChar w:fldCharType="separate"/>
      </w:r>
      <w:r w:rsidR="00B52AF0" w:rsidRPr="00B52AF0">
        <w:t>1.</w:t>
      </w:r>
      <w:r w:rsidR="00B52AF0" w:rsidRPr="00B52AF0">
        <w:tab/>
        <w:t xml:space="preserve">World Health Organization. WHO definition of palliative care, </w:t>
      </w:r>
      <w:hyperlink r:id="rId13" w:history="1">
        <w:r w:rsidR="00B52AF0" w:rsidRPr="00B52AF0">
          <w:rPr>
            <w:rStyle w:val="Hyperlink"/>
          </w:rPr>
          <w:t>http://www.who.int/cancer/palliative/definition/en/</w:t>
        </w:r>
      </w:hyperlink>
      <w:r w:rsidR="00B52AF0" w:rsidRPr="00B52AF0">
        <w:t xml:space="preserve"> (2011).</w:t>
      </w:r>
    </w:p>
    <w:p w14:paraId="71A8105C" w14:textId="39598868" w:rsidR="00B52AF0" w:rsidRPr="00B52AF0" w:rsidRDefault="00B52AF0" w:rsidP="00B52AF0">
      <w:pPr>
        <w:pStyle w:val="EndNoteBibliography"/>
      </w:pPr>
      <w:r w:rsidRPr="00B52AF0">
        <w:t>2.</w:t>
      </w:r>
      <w:r w:rsidRPr="00B52AF0">
        <w:tab/>
        <w:t xml:space="preserve">Liben S, Papadatou D and Wolfe J. Paediatric palliative care: challenges and emerging ideas. </w:t>
      </w:r>
      <w:r w:rsidRPr="00B52AF0">
        <w:rPr>
          <w:i/>
        </w:rPr>
        <w:t>The Lancet</w:t>
      </w:r>
      <w:r w:rsidRPr="00B52AF0">
        <w:t xml:space="preserve"> 2008; 371: 852-864. DOI: </w:t>
      </w:r>
      <w:hyperlink r:id="rId14" w:history="1">
        <w:r w:rsidRPr="00B52AF0">
          <w:rPr>
            <w:rStyle w:val="Hyperlink"/>
          </w:rPr>
          <w:t>https://doi.org/10.1016/S0140-6736(07)61203-3</w:t>
        </w:r>
      </w:hyperlink>
      <w:r w:rsidRPr="00B52AF0">
        <w:t>.</w:t>
      </w:r>
    </w:p>
    <w:p w14:paraId="3FD0C1F8" w14:textId="77777777" w:rsidR="00B52AF0" w:rsidRPr="00B52AF0" w:rsidRDefault="00B52AF0" w:rsidP="00B52AF0">
      <w:pPr>
        <w:pStyle w:val="EndNoteBibliography"/>
      </w:pPr>
      <w:r w:rsidRPr="00B52AF0">
        <w:t>3.</w:t>
      </w:r>
      <w:r w:rsidRPr="00B52AF0">
        <w:tab/>
        <w:t xml:space="preserve">Jarvis S and Fraser LK. Comparing routine inpatient data and death records as a means of identifying children and young people with life-limiting conditions. </w:t>
      </w:r>
      <w:r w:rsidRPr="00B52AF0">
        <w:rPr>
          <w:i/>
        </w:rPr>
        <w:t>Palliative Medicine</w:t>
      </w:r>
      <w:r w:rsidRPr="00B52AF0">
        <w:t xml:space="preserve"> 2017; 32: 543-553. DOI: 10.1177/0269216317728432.</w:t>
      </w:r>
    </w:p>
    <w:p w14:paraId="21210346" w14:textId="77777777" w:rsidR="00B52AF0" w:rsidRPr="00B52AF0" w:rsidRDefault="00B52AF0" w:rsidP="00B52AF0">
      <w:pPr>
        <w:pStyle w:val="EndNoteBibliography"/>
      </w:pPr>
      <w:r w:rsidRPr="00B52AF0">
        <w:t>4.</w:t>
      </w:r>
      <w:r w:rsidRPr="00B52AF0">
        <w:tab/>
        <w:t xml:space="preserve">Goldman A. ABC of palliative care: Special problems of children. </w:t>
      </w:r>
      <w:r w:rsidRPr="00B52AF0">
        <w:rPr>
          <w:i/>
        </w:rPr>
        <w:t>BMJ</w:t>
      </w:r>
      <w:r w:rsidRPr="00B52AF0">
        <w:t xml:space="preserve"> 1998; 316: 49-52. DOI: 10.1136/bmj.316.7124.49.</w:t>
      </w:r>
    </w:p>
    <w:p w14:paraId="39584E9B" w14:textId="77777777" w:rsidR="00B52AF0" w:rsidRPr="00B52AF0" w:rsidRDefault="00B52AF0" w:rsidP="00B52AF0">
      <w:pPr>
        <w:pStyle w:val="EndNoteBibliography"/>
      </w:pPr>
      <w:r w:rsidRPr="00B52AF0">
        <w:t>5.</w:t>
      </w:r>
      <w:r w:rsidRPr="00B52AF0">
        <w:tab/>
        <w:t xml:space="preserve">Hain R, Devins M, Hastings R, et al. Paediatric palliative care: development and pilot study of a ‘Directory’ of life-limiting conditions. </w:t>
      </w:r>
      <w:r w:rsidRPr="00B52AF0">
        <w:rPr>
          <w:i/>
        </w:rPr>
        <w:t>BMC Palliative Care</w:t>
      </w:r>
      <w:r w:rsidRPr="00B52AF0">
        <w:t xml:space="preserve"> 2013; 12: 43. DOI: 10.1186/1472-684X-12-43.</w:t>
      </w:r>
    </w:p>
    <w:p w14:paraId="3B44EEA9" w14:textId="77777777" w:rsidR="00B52AF0" w:rsidRPr="00B52AF0" w:rsidRDefault="00B52AF0" w:rsidP="00B52AF0">
      <w:pPr>
        <w:pStyle w:val="EndNoteBibliography"/>
      </w:pPr>
      <w:r w:rsidRPr="00B52AF0">
        <w:t>6.</w:t>
      </w:r>
      <w:r w:rsidRPr="00B52AF0">
        <w:tab/>
        <w:t xml:space="preserve">Together for short lives. </w:t>
      </w:r>
      <w:r w:rsidRPr="00B52AF0">
        <w:rPr>
          <w:i/>
        </w:rPr>
        <w:t>A Guide to Children’s Palliative Care</w:t>
      </w:r>
      <w:r w:rsidRPr="00B52AF0">
        <w:t>.  2018. Bristol: Together for Short Lives.</w:t>
      </w:r>
    </w:p>
    <w:p w14:paraId="12108687" w14:textId="77777777" w:rsidR="00B52AF0" w:rsidRPr="00B52AF0" w:rsidRDefault="00B52AF0" w:rsidP="00B52AF0">
      <w:pPr>
        <w:pStyle w:val="EndNoteBibliography"/>
      </w:pPr>
      <w:r w:rsidRPr="00B52AF0">
        <w:t>7.</w:t>
      </w:r>
      <w:r w:rsidRPr="00B52AF0">
        <w:tab/>
        <w:t xml:space="preserve">Noyes J, Edwards RT, Hastings RP, et al. Evidence-based planning and costing palliative care services for children: novel multi-method epidemiological and economic exemplar. </w:t>
      </w:r>
      <w:r w:rsidRPr="00B52AF0">
        <w:rPr>
          <w:i/>
        </w:rPr>
        <w:t>BMC Palliative Care</w:t>
      </w:r>
      <w:r w:rsidRPr="00B52AF0">
        <w:t xml:space="preserve"> 2013; 12: 18. journal article. DOI: 10.1186/1472-684x-12-18.</w:t>
      </w:r>
    </w:p>
    <w:p w14:paraId="3E1DA6FC" w14:textId="77777777" w:rsidR="00B52AF0" w:rsidRPr="00B52AF0" w:rsidRDefault="00B52AF0" w:rsidP="00B52AF0">
      <w:pPr>
        <w:pStyle w:val="EndNoteBibliography"/>
      </w:pPr>
      <w:r w:rsidRPr="00B52AF0">
        <w:t>8.</w:t>
      </w:r>
      <w:r w:rsidRPr="00B52AF0">
        <w:tab/>
        <w:t xml:space="preserve">Fraser LK, Miller M, Hain R, et al. Rising national prevalence of life-limiting conditions in children in England. </w:t>
      </w:r>
      <w:r w:rsidRPr="00B52AF0">
        <w:rPr>
          <w:i/>
        </w:rPr>
        <w:t>Pediatrics</w:t>
      </w:r>
      <w:r w:rsidRPr="00B52AF0">
        <w:t xml:space="preserve"> 2012; 129: e923-929. 2012-03-12. DOI: 10.1542/peds.2011-2846.</w:t>
      </w:r>
    </w:p>
    <w:p w14:paraId="0D8F36FD" w14:textId="77777777" w:rsidR="00B52AF0" w:rsidRPr="00B52AF0" w:rsidRDefault="00B52AF0" w:rsidP="00B52AF0">
      <w:pPr>
        <w:pStyle w:val="EndNoteBibliography"/>
      </w:pPr>
      <w:r w:rsidRPr="00B52AF0">
        <w:t>9.</w:t>
      </w:r>
      <w:r w:rsidRPr="00B52AF0">
        <w:tab/>
        <w:t xml:space="preserve">Fraser LK, Jarvis SW, Moran NE, et al. </w:t>
      </w:r>
      <w:r w:rsidRPr="00B52AF0">
        <w:rPr>
          <w:i/>
        </w:rPr>
        <w:t>Children in Scotland Requiring Palliative Care</w:t>
      </w:r>
      <w:r w:rsidRPr="00B52AF0">
        <w:t>. University of York, 2015.</w:t>
      </w:r>
    </w:p>
    <w:p w14:paraId="2D18C29B" w14:textId="5B37840A" w:rsidR="00B52AF0" w:rsidRPr="00B52AF0" w:rsidRDefault="00B52AF0" w:rsidP="00B52AF0">
      <w:pPr>
        <w:pStyle w:val="EndNoteBibliography"/>
      </w:pPr>
      <w:r w:rsidRPr="00B52AF0">
        <w:t>10.</w:t>
      </w:r>
      <w:r w:rsidRPr="00B52AF0">
        <w:tab/>
        <w:t xml:space="preserve">Sidebotham P, Fraser J, Fleming P, et al. Patterns of child death in England and Wales. </w:t>
      </w:r>
      <w:r w:rsidRPr="00B52AF0">
        <w:rPr>
          <w:i/>
        </w:rPr>
        <w:t>The Lancet</w:t>
      </w:r>
      <w:r w:rsidRPr="00B52AF0">
        <w:t xml:space="preserve"> 2014; 384: 904-914. DOI: </w:t>
      </w:r>
      <w:hyperlink r:id="rId15" w:history="1">
        <w:r w:rsidRPr="00B52AF0">
          <w:rPr>
            <w:rStyle w:val="Hyperlink"/>
          </w:rPr>
          <w:t>https://doi.org/10.1016/S0140-6736(13)61090-9</w:t>
        </w:r>
      </w:hyperlink>
      <w:r w:rsidRPr="00B52AF0">
        <w:t>.</w:t>
      </w:r>
    </w:p>
    <w:p w14:paraId="1C311508" w14:textId="77777777" w:rsidR="00B52AF0" w:rsidRPr="00B52AF0" w:rsidRDefault="00B52AF0" w:rsidP="00B52AF0">
      <w:pPr>
        <w:pStyle w:val="EndNoteBibliography"/>
      </w:pPr>
      <w:r w:rsidRPr="00B52AF0">
        <w:t>11.</w:t>
      </w:r>
      <w:r w:rsidRPr="00B52AF0">
        <w:tab/>
        <w:t xml:space="preserve">Hain R, Heckford E and McCulloch R. Paediatric palliative medicine in the UK: past, present, future. </w:t>
      </w:r>
      <w:r w:rsidRPr="00B52AF0">
        <w:rPr>
          <w:i/>
        </w:rPr>
        <w:t>Archives of Disease in Childhood</w:t>
      </w:r>
      <w:r w:rsidRPr="00B52AF0">
        <w:t xml:space="preserve"> 2012; 97: 381-384. DOI: 10.1136/archdischild-2011-300432.</w:t>
      </w:r>
    </w:p>
    <w:p w14:paraId="0A4DC128" w14:textId="77777777" w:rsidR="00B52AF0" w:rsidRPr="00B52AF0" w:rsidRDefault="00B52AF0" w:rsidP="00B52AF0">
      <w:pPr>
        <w:pStyle w:val="EndNoteBibliography"/>
      </w:pPr>
      <w:r w:rsidRPr="00B52AF0">
        <w:t>12.</w:t>
      </w:r>
      <w:r w:rsidRPr="00B52AF0">
        <w:tab/>
        <w:t>Craft A and S. K. Palliative Care Service for Children and Young People in England. Crown, 2007.</w:t>
      </w:r>
    </w:p>
    <w:p w14:paraId="20839D71" w14:textId="77777777" w:rsidR="00B52AF0" w:rsidRPr="00B52AF0" w:rsidRDefault="00B52AF0" w:rsidP="00B52AF0">
      <w:pPr>
        <w:pStyle w:val="EndNoteBibliography"/>
      </w:pPr>
      <w:r w:rsidRPr="00B52AF0">
        <w:t>13.</w:t>
      </w:r>
      <w:r w:rsidRPr="00B52AF0">
        <w:tab/>
        <w:t xml:space="preserve">Health &amp; Social Care Information Centre. </w:t>
      </w:r>
      <w:r w:rsidRPr="00B52AF0">
        <w:rPr>
          <w:i/>
        </w:rPr>
        <w:t>A Guide to Linked Mortality Data from Hospital Episode Statistics and the Office for National Statistics</w:t>
      </w:r>
      <w:r w:rsidRPr="00B52AF0">
        <w:t>.  2015. Health &amp; Social Care Information Centre.</w:t>
      </w:r>
    </w:p>
    <w:p w14:paraId="68069DE8" w14:textId="77777777" w:rsidR="00B52AF0" w:rsidRPr="00B52AF0" w:rsidRDefault="00B52AF0" w:rsidP="00B52AF0">
      <w:pPr>
        <w:pStyle w:val="EndNoteBibliography"/>
      </w:pPr>
      <w:r w:rsidRPr="00B52AF0">
        <w:t>14.</w:t>
      </w:r>
      <w:r w:rsidRPr="00B52AF0">
        <w:tab/>
        <w:t xml:space="preserve">Herbert A, Wijlaars L, Zylbersztejn A, et al. Data Resource Profile: Hospital Episode Statistics Admitted Patient Care (HES APC). </w:t>
      </w:r>
      <w:r w:rsidRPr="00B52AF0">
        <w:rPr>
          <w:i/>
        </w:rPr>
        <w:t>International Journal of Epidemiology</w:t>
      </w:r>
      <w:r w:rsidRPr="00B52AF0">
        <w:t xml:space="preserve"> 2017; 46: 1093-1093i. DOI: 10.1093/ije/dyx015.</w:t>
      </w:r>
    </w:p>
    <w:p w14:paraId="3F95BA4E" w14:textId="5C513AAF" w:rsidR="00B52AF0" w:rsidRPr="00B52AF0" w:rsidRDefault="00B52AF0" w:rsidP="00B52AF0">
      <w:pPr>
        <w:pStyle w:val="EndNoteBibliography"/>
      </w:pPr>
      <w:r w:rsidRPr="00B52AF0">
        <w:t>15.</w:t>
      </w:r>
      <w:r w:rsidRPr="00B52AF0">
        <w:tab/>
        <w:t xml:space="preserve">Wohland P, Burkitt M, Norman P, et al. EthPOP database </w:t>
      </w:r>
      <w:hyperlink r:id="rId16" w:history="1">
        <w:r w:rsidRPr="00B52AF0">
          <w:rPr>
            <w:rStyle w:val="Hyperlink"/>
          </w:rPr>
          <w:t>https://www.ethpop.org/</w:t>
        </w:r>
      </w:hyperlink>
      <w:r w:rsidRPr="00B52AF0">
        <w:t xml:space="preserve"> (2016, 2019).</w:t>
      </w:r>
    </w:p>
    <w:p w14:paraId="1CAFDADB" w14:textId="77777777" w:rsidR="00B52AF0" w:rsidRPr="00B52AF0" w:rsidRDefault="00B52AF0" w:rsidP="00B52AF0">
      <w:pPr>
        <w:pStyle w:val="EndNoteBibliography"/>
      </w:pPr>
      <w:r w:rsidRPr="00B52AF0">
        <w:t>16.</w:t>
      </w:r>
      <w:r w:rsidRPr="00B52AF0">
        <w:tab/>
        <w:t xml:space="preserve">Rees P, Wohland P, Norman P, et al. A local analysis of ethnic group population trends and projections for the UK. </w:t>
      </w:r>
      <w:r w:rsidRPr="00B52AF0">
        <w:rPr>
          <w:i/>
        </w:rPr>
        <w:t>Journal of Population Research</w:t>
      </w:r>
      <w:r w:rsidRPr="00B52AF0">
        <w:t xml:space="preserve"> 2011; 28: 149-183. DOI: 10.1007/s12546-011-9047-4.</w:t>
      </w:r>
    </w:p>
    <w:p w14:paraId="3D1A3D47" w14:textId="77777777" w:rsidR="00B52AF0" w:rsidRPr="00B52AF0" w:rsidRDefault="00B52AF0" w:rsidP="00B52AF0">
      <w:pPr>
        <w:pStyle w:val="EndNoteBibliography"/>
      </w:pPr>
      <w:r w:rsidRPr="00B52AF0">
        <w:t>17.</w:t>
      </w:r>
      <w:r w:rsidRPr="00B52AF0">
        <w:tab/>
        <w:t xml:space="preserve">NOMIS. </w:t>
      </w:r>
      <w:r w:rsidRPr="00B52AF0">
        <w:rPr>
          <w:i/>
        </w:rPr>
        <w:t>Census 2011 - Ethnic group by sex by age</w:t>
      </w:r>
      <w:r w:rsidRPr="00B52AF0">
        <w:t>.  2013. NOMIS.</w:t>
      </w:r>
    </w:p>
    <w:p w14:paraId="39A1B9C5" w14:textId="5D9D418F" w:rsidR="00B52AF0" w:rsidRPr="00B52AF0" w:rsidRDefault="00B52AF0" w:rsidP="00B52AF0">
      <w:pPr>
        <w:pStyle w:val="EndNoteBibliography"/>
      </w:pPr>
      <w:r w:rsidRPr="00B52AF0">
        <w:t>18.</w:t>
      </w:r>
      <w:r w:rsidRPr="00B52AF0">
        <w:tab/>
        <w:t xml:space="preserve">Department for Communities and Local Government. Indices of deprivation  </w:t>
      </w:r>
      <w:hyperlink r:id="rId17" w:history="1">
        <w:r w:rsidRPr="00B52AF0">
          <w:rPr>
            <w:rStyle w:val="Hyperlink"/>
          </w:rPr>
          <w:t>http://www.communities.gov.uk/communities/research/indicesdeprivation/deprivation10/</w:t>
        </w:r>
      </w:hyperlink>
      <w:r w:rsidRPr="00B52AF0">
        <w:t xml:space="preserve"> (2011).</w:t>
      </w:r>
    </w:p>
    <w:p w14:paraId="6FDC39FD" w14:textId="27CB283C" w:rsidR="00B52AF0" w:rsidRPr="00B52AF0" w:rsidRDefault="00B52AF0" w:rsidP="00B52AF0">
      <w:pPr>
        <w:pStyle w:val="EndNoteBibliography"/>
      </w:pPr>
      <w:r w:rsidRPr="00B52AF0">
        <w:lastRenderedPageBreak/>
        <w:t>19.</w:t>
      </w:r>
      <w:r w:rsidRPr="00B52AF0">
        <w:tab/>
        <w:t xml:space="preserve">Statistics OfN. Introduction to Output Areas - the building block of Census geography, </w:t>
      </w:r>
      <w:hyperlink r:id="rId18" w:history="1">
        <w:r w:rsidRPr="00B52AF0">
          <w:rPr>
            <w:rStyle w:val="Hyperlink"/>
          </w:rPr>
          <w:t>https://www.ons.gov.uk/census/2001censusandearlier/dataandproducts/outputgeography/outputareas</w:t>
        </w:r>
      </w:hyperlink>
      <w:r w:rsidRPr="00B52AF0">
        <w:t xml:space="preserve"> (accessed 11/2/2020 2020).</w:t>
      </w:r>
    </w:p>
    <w:p w14:paraId="1DA07DC7" w14:textId="77777777" w:rsidR="00B52AF0" w:rsidRPr="00B52AF0" w:rsidRDefault="00B52AF0" w:rsidP="00B52AF0">
      <w:pPr>
        <w:pStyle w:val="EndNoteBibliography"/>
      </w:pPr>
      <w:r w:rsidRPr="00B52AF0">
        <w:t>20.</w:t>
      </w:r>
      <w:r w:rsidRPr="00B52AF0">
        <w:tab/>
        <w:t xml:space="preserve">Bland JM. Standard error and confidence interval for a proportion. </w:t>
      </w:r>
      <w:r w:rsidRPr="00B52AF0">
        <w:rPr>
          <w:i/>
        </w:rPr>
        <w:t>An introduction to medical statistics</w:t>
      </w:r>
      <w:r w:rsidRPr="00B52AF0">
        <w:t>. 4th ed. Oxford: Oxford University Press, 2015, pp.105-106.</w:t>
      </w:r>
    </w:p>
    <w:p w14:paraId="4EF8A6F5" w14:textId="77777777" w:rsidR="00B52AF0" w:rsidRPr="00B52AF0" w:rsidRDefault="00B52AF0" w:rsidP="00B52AF0">
      <w:pPr>
        <w:pStyle w:val="EndNoteBibliography"/>
      </w:pPr>
      <w:r w:rsidRPr="00B52AF0">
        <w:t>21.</w:t>
      </w:r>
      <w:r w:rsidRPr="00B52AF0">
        <w:tab/>
        <w:t xml:space="preserve">AD MCL. Alternative projections of mortality and disability by cause 1990–2020: Global Burden of Disease Study. </w:t>
      </w:r>
      <w:r w:rsidRPr="00B52AF0">
        <w:rPr>
          <w:i/>
        </w:rPr>
        <w:t>The Lancet</w:t>
      </w:r>
      <w:r w:rsidRPr="00B52AF0">
        <w:t xml:space="preserve"> 1997; 349.9064 1498-1504.</w:t>
      </w:r>
    </w:p>
    <w:p w14:paraId="665685C0" w14:textId="77777777" w:rsidR="00B52AF0" w:rsidRPr="00B52AF0" w:rsidRDefault="00B52AF0" w:rsidP="00B52AF0">
      <w:pPr>
        <w:pStyle w:val="EndNoteBibliography"/>
      </w:pPr>
      <w:r w:rsidRPr="00B52AF0">
        <w:t>22.</w:t>
      </w:r>
      <w:r w:rsidRPr="00B52AF0">
        <w:tab/>
        <w:t xml:space="preserve">NHS National Services Scotland. </w:t>
      </w:r>
      <w:r w:rsidRPr="00B52AF0">
        <w:rPr>
          <w:i/>
        </w:rPr>
        <w:t>Children in Scotland requiring Palliative Care (ChiSP) 2</w:t>
      </w:r>
      <w:r w:rsidRPr="00B52AF0">
        <w:t>.  2018.</w:t>
      </w:r>
    </w:p>
    <w:p w14:paraId="6DBB7FCD" w14:textId="7D850AD9" w:rsidR="00B52AF0" w:rsidRPr="00B52AF0" w:rsidRDefault="00B52AF0" w:rsidP="00B52AF0">
      <w:pPr>
        <w:pStyle w:val="EndNoteBibliography"/>
      </w:pPr>
      <w:r w:rsidRPr="00B52AF0">
        <w:t>23.</w:t>
      </w:r>
      <w:r w:rsidRPr="00B52AF0">
        <w:tab/>
        <w:t xml:space="preserve">Sheridan E, Wright J, Small N, et al. Risk factors for congenital anomaly in a multiethnic birth cohort: an analysis of the Born in Bradford study. </w:t>
      </w:r>
      <w:r w:rsidRPr="00B52AF0">
        <w:rPr>
          <w:i/>
        </w:rPr>
        <w:t>The Lancet</w:t>
      </w:r>
      <w:r w:rsidRPr="00B52AF0">
        <w:t xml:space="preserve"> 2013; 382: 1350-1359. DOI: </w:t>
      </w:r>
      <w:hyperlink r:id="rId19" w:history="1">
        <w:r w:rsidRPr="00B52AF0">
          <w:rPr>
            <w:rStyle w:val="Hyperlink"/>
          </w:rPr>
          <w:t>https://doi.org/10.1016/S0140-6736(13)61132-0</w:t>
        </w:r>
      </w:hyperlink>
      <w:r w:rsidRPr="00B52AF0">
        <w:t>.</w:t>
      </w:r>
    </w:p>
    <w:p w14:paraId="4D244FAA" w14:textId="77777777" w:rsidR="00B52AF0" w:rsidRPr="00B52AF0" w:rsidRDefault="00B52AF0" w:rsidP="00B52AF0">
      <w:pPr>
        <w:pStyle w:val="EndNoteBibliography"/>
      </w:pPr>
      <w:r w:rsidRPr="00B52AF0">
        <w:t>24.</w:t>
      </w:r>
      <w:r w:rsidRPr="00B52AF0">
        <w:tab/>
        <w:t xml:space="preserve">Firth C, Petherick E and Oddie SJ. Infant deaths from congenital anomalies: novel use of Child Death Overview Panel data. </w:t>
      </w:r>
      <w:r w:rsidRPr="00B52AF0">
        <w:rPr>
          <w:i/>
        </w:rPr>
        <w:t>Archives of Disease in Childhood</w:t>
      </w:r>
      <w:r w:rsidRPr="00B52AF0">
        <w:t xml:space="preserve"> 2018; 103: 1027-1032. DOI: 10.1136/archdischild-2017-314256.</w:t>
      </w:r>
    </w:p>
    <w:p w14:paraId="3D8B1C3C" w14:textId="77777777" w:rsidR="00B52AF0" w:rsidRPr="00B52AF0" w:rsidRDefault="00B52AF0" w:rsidP="00B52AF0">
      <w:pPr>
        <w:pStyle w:val="EndNoteBibliography"/>
      </w:pPr>
      <w:r w:rsidRPr="00B52AF0">
        <w:t>25.</w:t>
      </w:r>
      <w:r w:rsidRPr="00B52AF0">
        <w:tab/>
        <w:t xml:space="preserve">Walsh D, Buchanan D, Douglas A, et al. Increasingly Diverse: the Changing Ethnic Profiles of Scotland and Glasgow and the Implications for Population Health. </w:t>
      </w:r>
      <w:r w:rsidRPr="00B52AF0">
        <w:rPr>
          <w:i/>
        </w:rPr>
        <w:t>Applied Spatial Analysis and Policy</w:t>
      </w:r>
      <w:r w:rsidRPr="00B52AF0">
        <w:t xml:space="preserve"> 2019; 12: 983-1009. DOI: 10.1007/s12061-018-9281-7.</w:t>
      </w:r>
    </w:p>
    <w:p w14:paraId="453086FB" w14:textId="495A2C5A" w:rsidR="00B52AF0" w:rsidRPr="00B52AF0" w:rsidRDefault="00B52AF0" w:rsidP="00B52AF0">
      <w:pPr>
        <w:pStyle w:val="EndNoteBibliography"/>
      </w:pPr>
      <w:r w:rsidRPr="00B52AF0">
        <w:t>26.</w:t>
      </w:r>
      <w:r w:rsidRPr="00B52AF0">
        <w:tab/>
        <w:t xml:space="preserve">Connor SR, Downing J and Marston J. Estimating the Global Need for Palliative Care for Children: A Cross-sectional Analysis. </w:t>
      </w:r>
      <w:r w:rsidRPr="00B52AF0">
        <w:rPr>
          <w:i/>
        </w:rPr>
        <w:t>Journal of Pain and Symptom Management</w:t>
      </w:r>
      <w:r w:rsidRPr="00B52AF0">
        <w:t xml:space="preserve"> 2017; 53: 171-177. DOI: </w:t>
      </w:r>
      <w:hyperlink r:id="rId20" w:history="1">
        <w:r w:rsidRPr="00B52AF0">
          <w:rPr>
            <w:rStyle w:val="Hyperlink"/>
          </w:rPr>
          <w:t>https://doi.org/10.1016/j.jpainsymman.2016.08.020</w:t>
        </w:r>
      </w:hyperlink>
      <w:r w:rsidRPr="00B52AF0">
        <w:t>.</w:t>
      </w:r>
    </w:p>
    <w:p w14:paraId="60D2D83E" w14:textId="77777777" w:rsidR="00B52AF0" w:rsidRPr="00B52AF0" w:rsidRDefault="00B52AF0" w:rsidP="00B52AF0">
      <w:pPr>
        <w:pStyle w:val="EndNoteBibliography"/>
      </w:pPr>
      <w:r w:rsidRPr="00B52AF0">
        <w:t>27.</w:t>
      </w:r>
      <w:r w:rsidRPr="00B52AF0">
        <w:tab/>
        <w:t xml:space="preserve">Fraser LK, Jarvis SW, Moran N, et al. </w:t>
      </w:r>
      <w:r w:rsidRPr="00B52AF0">
        <w:rPr>
          <w:i/>
        </w:rPr>
        <w:t>Children in Scotland requiring Palliative Care: identifying numbers and needs (The ChiSP Study)</w:t>
      </w:r>
      <w:r w:rsidRPr="00B52AF0">
        <w:t>.  2015. York, UK: University of York.</w:t>
      </w:r>
    </w:p>
    <w:p w14:paraId="505D8795" w14:textId="77777777" w:rsidR="00B52AF0" w:rsidRPr="00B52AF0" w:rsidRDefault="00B52AF0" w:rsidP="00B52AF0">
      <w:pPr>
        <w:pStyle w:val="EndNoteBibliography"/>
      </w:pPr>
      <w:r w:rsidRPr="00B52AF0">
        <w:t>28.</w:t>
      </w:r>
      <w:r w:rsidRPr="00B52AF0">
        <w:tab/>
        <w:t xml:space="preserve">Friedel M, Gilson A, Bouckenaere D, et al. Access to paediatric palliative care in children and adolescents with complex chronic conditions: a retrospective hospital-based study in Brussels, Belgium. </w:t>
      </w:r>
      <w:r w:rsidRPr="00B52AF0">
        <w:rPr>
          <w:i/>
        </w:rPr>
        <w:t>BMJ Paediatr Open</w:t>
      </w:r>
      <w:r w:rsidRPr="00B52AF0">
        <w:t xml:space="preserve"> 2019; 3: e000547-e000547. DOI: 10.1136/bmjpo-2019-000547.</w:t>
      </w:r>
    </w:p>
    <w:p w14:paraId="1004E1E9" w14:textId="77777777" w:rsidR="00B52AF0" w:rsidRPr="00B52AF0" w:rsidRDefault="00B52AF0" w:rsidP="00B52AF0">
      <w:pPr>
        <w:pStyle w:val="EndNoteBibliography"/>
      </w:pPr>
      <w:r w:rsidRPr="00B52AF0">
        <w:t>29.</w:t>
      </w:r>
      <w:r w:rsidRPr="00B52AF0">
        <w:tab/>
        <w:t xml:space="preserve">Santhakumaran S, Statnikov Y, Gray D, et al. Survival of very preterm infants admitted to neonatal care in England 2008–2014: time trends and regional variation. </w:t>
      </w:r>
      <w:r w:rsidRPr="00B52AF0">
        <w:rPr>
          <w:i/>
        </w:rPr>
        <w:t>Archives of Disease in Childhood - Fetal and Neonatal Edition</w:t>
      </w:r>
      <w:r w:rsidRPr="00B52AF0">
        <w:t xml:space="preserve"> 2018; 103: F208-F215. DOI: 10.1136/archdischild-2017-312748.</w:t>
      </w:r>
    </w:p>
    <w:p w14:paraId="37D769BC" w14:textId="31AB3D7A" w:rsidR="00B52AF0" w:rsidRPr="00B52AF0" w:rsidRDefault="00B52AF0" w:rsidP="00B52AF0">
      <w:pPr>
        <w:pStyle w:val="EndNoteBibliography"/>
      </w:pPr>
      <w:r w:rsidRPr="00B52AF0">
        <w:t>30.</w:t>
      </w:r>
      <w:r w:rsidRPr="00B52AF0">
        <w:tab/>
        <w:t xml:space="preserve">Eagle M, Baudouin SV, Chandler C, et al. Survival in Duchenne muscular dystrophy: improvements in life expectancy since 1967 and the impact of home nocturnal ventilation. </w:t>
      </w:r>
      <w:r w:rsidRPr="00B52AF0">
        <w:rPr>
          <w:i/>
        </w:rPr>
        <w:t>Neuromuscular Disorders</w:t>
      </w:r>
      <w:r w:rsidRPr="00B52AF0">
        <w:t xml:space="preserve"> 2002; 12: 926-929. DOI: </w:t>
      </w:r>
      <w:hyperlink r:id="rId21" w:history="1">
        <w:r w:rsidRPr="00B52AF0">
          <w:rPr>
            <w:rStyle w:val="Hyperlink"/>
          </w:rPr>
          <w:t>https://doi.org/10.1016/S0960-8966(02)00140-2</w:t>
        </w:r>
      </w:hyperlink>
      <w:r w:rsidRPr="00B52AF0">
        <w:t>.</w:t>
      </w:r>
    </w:p>
    <w:p w14:paraId="76DD85E1" w14:textId="5C08C4C3" w:rsidR="00B52AF0" w:rsidRPr="00B52AF0" w:rsidRDefault="00B52AF0" w:rsidP="00B52AF0">
      <w:pPr>
        <w:pStyle w:val="EndNoteBibliography"/>
      </w:pPr>
      <w:r w:rsidRPr="00B52AF0">
        <w:t>31.</w:t>
      </w:r>
      <w:r w:rsidRPr="00B52AF0">
        <w:tab/>
        <w:t xml:space="preserve">Van Ruiten HJA, Marini Bettolo C, Cheetham T, et al. Why are some patients with Duchenne muscular dystrophy dying young: An analysis of causes of death in North East England. </w:t>
      </w:r>
      <w:r w:rsidRPr="00B52AF0">
        <w:rPr>
          <w:i/>
        </w:rPr>
        <w:t>European Journal of Paediatric Neurology</w:t>
      </w:r>
      <w:r w:rsidRPr="00B52AF0">
        <w:t xml:space="preserve"> 2016; 20: 904-909. DOI: </w:t>
      </w:r>
      <w:hyperlink r:id="rId22" w:history="1">
        <w:r w:rsidRPr="00B52AF0">
          <w:rPr>
            <w:rStyle w:val="Hyperlink"/>
          </w:rPr>
          <w:t>https://doi.org/10.1016/j.ejpn.2016.07.020</w:t>
        </w:r>
      </w:hyperlink>
      <w:r w:rsidRPr="00B52AF0">
        <w:t>.</w:t>
      </w:r>
    </w:p>
    <w:p w14:paraId="0F483B70" w14:textId="77777777" w:rsidR="00B52AF0" w:rsidRPr="00B52AF0" w:rsidRDefault="00B52AF0" w:rsidP="00B52AF0">
      <w:pPr>
        <w:pStyle w:val="EndNoteBibliography"/>
      </w:pPr>
      <w:r w:rsidRPr="00B52AF0">
        <w:t>32.</w:t>
      </w:r>
      <w:r w:rsidRPr="00B52AF0">
        <w:tab/>
        <w:t xml:space="preserve">Death. NCEiPOa. </w:t>
      </w:r>
      <w:r w:rsidRPr="00B52AF0">
        <w:rPr>
          <w:i/>
        </w:rPr>
        <w:t>Balancing the Pressures: A review of the quality of care provided to children and young people aged 0-24 years who were receiving long-term ventilation</w:t>
      </w:r>
      <w:r w:rsidRPr="00B52AF0">
        <w:t>.  2020. London.</w:t>
      </w:r>
    </w:p>
    <w:p w14:paraId="7829E0FE" w14:textId="77777777" w:rsidR="00B52AF0" w:rsidRPr="00B52AF0" w:rsidRDefault="00B52AF0" w:rsidP="00B52AF0">
      <w:pPr>
        <w:pStyle w:val="EndNoteBibliography"/>
      </w:pPr>
      <w:r w:rsidRPr="00B52AF0">
        <w:t>33.</w:t>
      </w:r>
      <w:r w:rsidRPr="00B52AF0">
        <w:tab/>
        <w:t xml:space="preserve">Fraser LK and Parslow R. Children with Life-Limiting Conditions in Paediatric Intensive Care Units. </w:t>
      </w:r>
      <w:r w:rsidRPr="00B52AF0">
        <w:rPr>
          <w:i/>
        </w:rPr>
        <w:t>Archives of Disease in Childhood</w:t>
      </w:r>
      <w:r w:rsidRPr="00B52AF0">
        <w:t xml:space="preserve"> 2017: 1-9. Article. DOI: 10.1136/ archdischild- 2017- 312638.</w:t>
      </w:r>
    </w:p>
    <w:p w14:paraId="515F1230" w14:textId="77777777" w:rsidR="00B52AF0" w:rsidRPr="00B52AF0" w:rsidRDefault="00B52AF0" w:rsidP="00B52AF0">
      <w:pPr>
        <w:pStyle w:val="EndNoteBibliography"/>
      </w:pPr>
      <w:r w:rsidRPr="00B52AF0">
        <w:lastRenderedPageBreak/>
        <w:t>34.</w:t>
      </w:r>
      <w:r w:rsidRPr="00B52AF0">
        <w:tab/>
        <w:t xml:space="preserve">Etkind SN, Bone AE, Gomes B, et al. How many people will need palliative care in 2040? Past trends, future projections and implications for services. </w:t>
      </w:r>
      <w:r w:rsidRPr="00B52AF0">
        <w:rPr>
          <w:i/>
        </w:rPr>
        <w:t>BMC Medicine</w:t>
      </w:r>
      <w:r w:rsidRPr="00B52AF0">
        <w:t xml:space="preserve"> 2017; 15: 102. DOI: 10.1186/s12916-017-0860-2.</w:t>
      </w:r>
    </w:p>
    <w:p w14:paraId="7257A347" w14:textId="77777777" w:rsidR="00B52AF0" w:rsidRPr="00B52AF0" w:rsidRDefault="00B52AF0" w:rsidP="00B52AF0">
      <w:pPr>
        <w:pStyle w:val="EndNoteBibliography"/>
      </w:pPr>
      <w:r w:rsidRPr="00B52AF0">
        <w:t>35.</w:t>
      </w:r>
      <w:r w:rsidRPr="00B52AF0">
        <w:tab/>
        <w:t xml:space="preserve">Horridge KA, Harvey C, McGarry K, et al. Quantifying multifaceted needs captured at the point of care. Development of a Disabilities Terminology Set and Disabilities Complexity Scale. </w:t>
      </w:r>
      <w:r w:rsidRPr="00B52AF0">
        <w:rPr>
          <w:i/>
        </w:rPr>
        <w:t>Developmental Medicine &amp; Child Neurology</w:t>
      </w:r>
      <w:r w:rsidRPr="00B52AF0">
        <w:t xml:space="preserve"> 2016; 58: 570-580. DOI: 10.1111/dmcn.13102.</w:t>
      </w:r>
    </w:p>
    <w:p w14:paraId="52627815" w14:textId="77777777" w:rsidR="00B52AF0" w:rsidRPr="00B52AF0" w:rsidRDefault="00B52AF0" w:rsidP="00B52AF0">
      <w:pPr>
        <w:pStyle w:val="EndNoteBibliography"/>
      </w:pPr>
      <w:r w:rsidRPr="00B52AF0">
        <w:t>36.</w:t>
      </w:r>
      <w:r w:rsidRPr="00B52AF0">
        <w:tab/>
        <w:t xml:space="preserve">Horridge KA, Mcgarry K, Williams J, et al. Prospective pilots of routine data capture by paediatricians in clinics and validation of the Disabilities Complexity Scale. </w:t>
      </w:r>
      <w:r w:rsidRPr="00B52AF0">
        <w:rPr>
          <w:i/>
        </w:rPr>
        <w:t>Developmental Medicine &amp; Child Neurology</w:t>
      </w:r>
      <w:r w:rsidRPr="00B52AF0">
        <w:t xml:space="preserve"> 2016; 58: 581-588. DOI: 10.1111/dmcn.13101.</w:t>
      </w:r>
    </w:p>
    <w:p w14:paraId="43412BB0" w14:textId="77777777" w:rsidR="00B52AF0" w:rsidRPr="00B52AF0" w:rsidRDefault="00B52AF0" w:rsidP="00B52AF0">
      <w:pPr>
        <w:pStyle w:val="EndNoteBibliography"/>
      </w:pPr>
      <w:r w:rsidRPr="00B52AF0">
        <w:t>37.</w:t>
      </w:r>
      <w:r w:rsidRPr="00B52AF0">
        <w:tab/>
        <w:t xml:space="preserve">Buchan JC, Norman P, Shickle D, et al. Failing to plan and planning to fail. Can we predict the future growth of demand on UK Eye Care Services? </w:t>
      </w:r>
      <w:r w:rsidRPr="00B52AF0">
        <w:rPr>
          <w:i/>
        </w:rPr>
        <w:t>Eye</w:t>
      </w:r>
      <w:r w:rsidRPr="00B52AF0">
        <w:t xml:space="preserve"> 2019; 33: 1029-1031. DOI: 10.1038/s41433-019-0383-5.</w:t>
      </w:r>
    </w:p>
    <w:p w14:paraId="5C830D7B" w14:textId="0075633C" w:rsidR="00E30180" w:rsidRPr="00293815" w:rsidRDefault="00E007CD" w:rsidP="001D599C">
      <w:pPr>
        <w:spacing w:line="276" w:lineRule="auto"/>
        <w:jc w:val="both"/>
        <w:rPr>
          <w:lang w:val="en-GB"/>
        </w:rPr>
      </w:pPr>
      <w:r>
        <w:rPr>
          <w:lang w:val="en-GB"/>
        </w:rPr>
        <w:fldChar w:fldCharType="end"/>
      </w:r>
    </w:p>
    <w:sectPr w:rsidR="00E30180" w:rsidRPr="00293815" w:rsidSect="007562C1">
      <w:pgSz w:w="11900" w:h="16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64F85" w16cex:dateUtc="2020-08-18T12:00:00Z"/>
  <w16cex:commentExtensible w16cex:durableId="22E65150" w16cex:dateUtc="2020-08-18T12:08:00Z"/>
  <w16cex:commentExtensible w16cex:durableId="22E651A2" w16cex:dateUtc="2020-08-18T1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8DABB6" w16cid:durableId="22E64F85"/>
  <w16cid:commentId w16cid:paraId="0F04D0DA" w16cid:durableId="22E65150"/>
  <w16cid:commentId w16cid:paraId="396ED4A8" w16cid:durableId="22E651A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B4BEBB" w14:textId="77777777" w:rsidR="00E62600" w:rsidRDefault="00E62600" w:rsidP="008A500E">
      <w:r>
        <w:separator/>
      </w:r>
    </w:p>
  </w:endnote>
  <w:endnote w:type="continuationSeparator" w:id="0">
    <w:p w14:paraId="78F74C07" w14:textId="77777777" w:rsidR="00E62600" w:rsidRDefault="00E62600" w:rsidP="008A5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41F0A" w14:textId="77777777" w:rsidR="00E62600" w:rsidRDefault="00E62600" w:rsidP="0010115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03E56" w14:textId="77777777" w:rsidR="00E62600" w:rsidRDefault="00E62600" w:rsidP="008C2B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5A2159" w14:textId="1E8FB1B8" w:rsidR="00E62600" w:rsidRDefault="00E62600" w:rsidP="0010115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4A7D">
      <w:rPr>
        <w:rStyle w:val="PageNumber"/>
        <w:noProof/>
      </w:rPr>
      <w:t>3</w:t>
    </w:r>
    <w:r>
      <w:rPr>
        <w:rStyle w:val="PageNumber"/>
      </w:rPr>
      <w:fldChar w:fldCharType="end"/>
    </w:r>
  </w:p>
  <w:p w14:paraId="64D1C407" w14:textId="77777777" w:rsidR="00E62600" w:rsidRDefault="00E62600" w:rsidP="008C2B6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7243460"/>
      <w:docPartObj>
        <w:docPartGallery w:val="Page Numbers (Bottom of Page)"/>
        <w:docPartUnique/>
      </w:docPartObj>
    </w:sdtPr>
    <w:sdtEndPr>
      <w:rPr>
        <w:noProof/>
      </w:rPr>
    </w:sdtEndPr>
    <w:sdtContent>
      <w:p w14:paraId="55C1AB4C" w14:textId="5D5C3D3D" w:rsidR="00E62600" w:rsidRDefault="00E62600" w:rsidP="009113C4">
        <w:pPr>
          <w:pStyle w:val="Footer"/>
        </w:pPr>
        <w:r>
          <w:rPr>
            <w:noProof/>
          </w:rPr>
          <w:fldChar w:fldCharType="begin"/>
        </w:r>
        <w:r>
          <w:rPr>
            <w:noProof/>
          </w:rPr>
          <w:instrText xml:space="preserve"> PAGE   \* MERGEFORMAT </w:instrText>
        </w:r>
        <w:r>
          <w:rPr>
            <w:noProof/>
          </w:rPr>
          <w:fldChar w:fldCharType="separate"/>
        </w:r>
        <w:r w:rsidR="00CB4A7D">
          <w:rPr>
            <w:noProof/>
          </w:rPr>
          <w:t>19</w:t>
        </w:r>
        <w:r>
          <w:rPr>
            <w:noProof/>
          </w:rPr>
          <w:fldChar w:fldCharType="end"/>
        </w:r>
      </w:p>
    </w:sdtContent>
  </w:sdt>
  <w:p w14:paraId="01D565AB" w14:textId="77777777" w:rsidR="00E62600" w:rsidRDefault="00E62600" w:rsidP="00911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1936AC" w14:textId="77777777" w:rsidR="00E62600" w:rsidRDefault="00E62600" w:rsidP="008A500E">
      <w:r>
        <w:separator/>
      </w:r>
    </w:p>
  </w:footnote>
  <w:footnote w:type="continuationSeparator" w:id="0">
    <w:p w14:paraId="36BAA0B7" w14:textId="77777777" w:rsidR="00E62600" w:rsidRDefault="00E62600" w:rsidP="008A500E">
      <w:r>
        <w:continuationSeparator/>
      </w:r>
    </w:p>
  </w:footnote>
  <w:footnote w:id="1">
    <w:p w14:paraId="70FA221A" w14:textId="77777777" w:rsidR="00E62600" w:rsidRDefault="00E62600" w:rsidP="0047148D">
      <w:pPr>
        <w:pStyle w:val="FootnoteText"/>
      </w:pPr>
      <w:r>
        <w:rPr>
          <w:rStyle w:val="FootnoteReference"/>
        </w:rPr>
        <w:footnoteRef/>
      </w:r>
      <w:r>
        <w:t xml:space="preserve"> Previous research from England only included children in a year if they had a hospital admission for one of the LLC codes</w:t>
      </w:r>
    </w:p>
  </w:footnote>
  <w:footnote w:id="2">
    <w:p w14:paraId="745DC6D0" w14:textId="5D19AC9C" w:rsidR="00E62600" w:rsidRDefault="00E62600" w:rsidP="000B78DD">
      <w:pPr>
        <w:pStyle w:val="CommentText"/>
      </w:pPr>
      <w:r>
        <w:rPr>
          <w:rStyle w:val="FootnoteReference"/>
        </w:rPr>
        <w:footnoteRef/>
      </w:r>
      <w:r>
        <w:t xml:space="preserve"> Assumption is that if they had an ongoing LLC/LTC after age 1 this would be recoded e.g. a baby with severe birth asphyxia would be recoded as having cerebral palsy</w:t>
      </w:r>
    </w:p>
    <w:p w14:paraId="4CA11EA2" w14:textId="77777777" w:rsidR="00E62600" w:rsidRDefault="00E62600" w:rsidP="000B78D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911401"/>
    <w:multiLevelType w:val="hybridMultilevel"/>
    <w:tmpl w:val="A050ADBC"/>
    <w:lvl w:ilvl="0" w:tplc="208E2E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93491C"/>
    <w:multiLevelType w:val="hybridMultilevel"/>
    <w:tmpl w:val="FC749EDC"/>
    <w:lvl w:ilvl="0" w:tplc="B87CF2A4">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262B4E"/>
    <w:multiLevelType w:val="hybridMultilevel"/>
    <w:tmpl w:val="4E940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621431"/>
    <w:multiLevelType w:val="hybridMultilevel"/>
    <w:tmpl w:val="BD68B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w5frwptppt0devp2px2ptm0peaest0eaxe&quot;&gt;medicalsciences&lt;record-ids&gt;&lt;item&gt;5&lt;/item&gt;&lt;item&gt;10&lt;/item&gt;&lt;item&gt;12&lt;/item&gt;&lt;item&gt;14&lt;/item&gt;&lt;item&gt;15&lt;/item&gt;&lt;item&gt;25&lt;/item&gt;&lt;item&gt;55&lt;/item&gt;&lt;item&gt;58&lt;/item&gt;&lt;item&gt;59&lt;/item&gt;&lt;/record-ids&gt;&lt;/item&gt;&lt;/Libraries&gt;"/>
  </w:docVars>
  <w:rsids>
    <w:rsidRoot w:val="00293815"/>
    <w:rsid w:val="000042E3"/>
    <w:rsid w:val="000129D0"/>
    <w:rsid w:val="00032BC4"/>
    <w:rsid w:val="000437A1"/>
    <w:rsid w:val="00045347"/>
    <w:rsid w:val="00091518"/>
    <w:rsid w:val="000A768D"/>
    <w:rsid w:val="000B78DD"/>
    <w:rsid w:val="000C251A"/>
    <w:rsid w:val="000E1B18"/>
    <w:rsid w:val="000E5AD1"/>
    <w:rsid w:val="000F7760"/>
    <w:rsid w:val="00101153"/>
    <w:rsid w:val="00117529"/>
    <w:rsid w:val="001214EE"/>
    <w:rsid w:val="00143FEB"/>
    <w:rsid w:val="001956F6"/>
    <w:rsid w:val="001B6748"/>
    <w:rsid w:val="001D599C"/>
    <w:rsid w:val="002100A9"/>
    <w:rsid w:val="00210ED9"/>
    <w:rsid w:val="00230E7D"/>
    <w:rsid w:val="002366E2"/>
    <w:rsid w:val="0025256C"/>
    <w:rsid w:val="002744E8"/>
    <w:rsid w:val="00293815"/>
    <w:rsid w:val="002B262B"/>
    <w:rsid w:val="002B29AC"/>
    <w:rsid w:val="002B3183"/>
    <w:rsid w:val="002C3202"/>
    <w:rsid w:val="002D01A1"/>
    <w:rsid w:val="002E62C8"/>
    <w:rsid w:val="002F1EF4"/>
    <w:rsid w:val="00306175"/>
    <w:rsid w:val="003063A3"/>
    <w:rsid w:val="00307344"/>
    <w:rsid w:val="0031011C"/>
    <w:rsid w:val="00312754"/>
    <w:rsid w:val="003258D4"/>
    <w:rsid w:val="00326203"/>
    <w:rsid w:val="003336D5"/>
    <w:rsid w:val="00337F7B"/>
    <w:rsid w:val="0034162A"/>
    <w:rsid w:val="00344C98"/>
    <w:rsid w:val="00357890"/>
    <w:rsid w:val="003652C1"/>
    <w:rsid w:val="00383ABA"/>
    <w:rsid w:val="00390587"/>
    <w:rsid w:val="00397EA4"/>
    <w:rsid w:val="003A0D35"/>
    <w:rsid w:val="003D0469"/>
    <w:rsid w:val="003D5D1E"/>
    <w:rsid w:val="00400189"/>
    <w:rsid w:val="00403B4E"/>
    <w:rsid w:val="004057AE"/>
    <w:rsid w:val="00416EDD"/>
    <w:rsid w:val="00422997"/>
    <w:rsid w:val="00427418"/>
    <w:rsid w:val="00427BB6"/>
    <w:rsid w:val="00431EFF"/>
    <w:rsid w:val="00435308"/>
    <w:rsid w:val="0044079F"/>
    <w:rsid w:val="00447852"/>
    <w:rsid w:val="00447E6E"/>
    <w:rsid w:val="004522A7"/>
    <w:rsid w:val="0045296D"/>
    <w:rsid w:val="0046217D"/>
    <w:rsid w:val="00463E97"/>
    <w:rsid w:val="00466780"/>
    <w:rsid w:val="004700DB"/>
    <w:rsid w:val="0047148D"/>
    <w:rsid w:val="0049606B"/>
    <w:rsid w:val="004A2036"/>
    <w:rsid w:val="004B2F72"/>
    <w:rsid w:val="004D1A0C"/>
    <w:rsid w:val="004F27BE"/>
    <w:rsid w:val="00504E55"/>
    <w:rsid w:val="0050598E"/>
    <w:rsid w:val="00514061"/>
    <w:rsid w:val="0052527D"/>
    <w:rsid w:val="0054303C"/>
    <w:rsid w:val="00544776"/>
    <w:rsid w:val="00563D64"/>
    <w:rsid w:val="005726EF"/>
    <w:rsid w:val="00583C43"/>
    <w:rsid w:val="00584287"/>
    <w:rsid w:val="00585A4C"/>
    <w:rsid w:val="005C53D0"/>
    <w:rsid w:val="005D047E"/>
    <w:rsid w:val="005E3A95"/>
    <w:rsid w:val="005F0832"/>
    <w:rsid w:val="005F2172"/>
    <w:rsid w:val="005F741A"/>
    <w:rsid w:val="00603207"/>
    <w:rsid w:val="00605EF3"/>
    <w:rsid w:val="00636030"/>
    <w:rsid w:val="006421CE"/>
    <w:rsid w:val="00653554"/>
    <w:rsid w:val="00655B64"/>
    <w:rsid w:val="006B46A7"/>
    <w:rsid w:val="006B544F"/>
    <w:rsid w:val="006C2223"/>
    <w:rsid w:val="006D5909"/>
    <w:rsid w:val="006F3EF4"/>
    <w:rsid w:val="00720D75"/>
    <w:rsid w:val="00723EBE"/>
    <w:rsid w:val="00750B33"/>
    <w:rsid w:val="007562C1"/>
    <w:rsid w:val="00756CAE"/>
    <w:rsid w:val="007579B8"/>
    <w:rsid w:val="00770E9E"/>
    <w:rsid w:val="00774F4A"/>
    <w:rsid w:val="00783294"/>
    <w:rsid w:val="007A2FB8"/>
    <w:rsid w:val="007B1FC7"/>
    <w:rsid w:val="007B3C4C"/>
    <w:rsid w:val="007B5516"/>
    <w:rsid w:val="007B738D"/>
    <w:rsid w:val="007C0E1B"/>
    <w:rsid w:val="007C15A3"/>
    <w:rsid w:val="007C51C2"/>
    <w:rsid w:val="007C7DD7"/>
    <w:rsid w:val="007D49F9"/>
    <w:rsid w:val="007D58D1"/>
    <w:rsid w:val="007E4A0E"/>
    <w:rsid w:val="008224F7"/>
    <w:rsid w:val="00845880"/>
    <w:rsid w:val="00863F1E"/>
    <w:rsid w:val="00865D6B"/>
    <w:rsid w:val="0087341A"/>
    <w:rsid w:val="008A500E"/>
    <w:rsid w:val="008A5C5A"/>
    <w:rsid w:val="008A6E55"/>
    <w:rsid w:val="008B67B5"/>
    <w:rsid w:val="008B75B9"/>
    <w:rsid w:val="008C2B60"/>
    <w:rsid w:val="008D1A85"/>
    <w:rsid w:val="008F2AA0"/>
    <w:rsid w:val="009069A0"/>
    <w:rsid w:val="009113C4"/>
    <w:rsid w:val="009335E3"/>
    <w:rsid w:val="009428C8"/>
    <w:rsid w:val="00981678"/>
    <w:rsid w:val="00987533"/>
    <w:rsid w:val="009A63D6"/>
    <w:rsid w:val="009A64A0"/>
    <w:rsid w:val="009B4163"/>
    <w:rsid w:val="009B41CA"/>
    <w:rsid w:val="009B7C64"/>
    <w:rsid w:val="009D4B51"/>
    <w:rsid w:val="00A06820"/>
    <w:rsid w:val="00A11BBA"/>
    <w:rsid w:val="00A13CE2"/>
    <w:rsid w:val="00A16364"/>
    <w:rsid w:val="00A248B4"/>
    <w:rsid w:val="00A27BC3"/>
    <w:rsid w:val="00A51820"/>
    <w:rsid w:val="00A60C6F"/>
    <w:rsid w:val="00A84787"/>
    <w:rsid w:val="00A92531"/>
    <w:rsid w:val="00A96386"/>
    <w:rsid w:val="00AA18B0"/>
    <w:rsid w:val="00AB158A"/>
    <w:rsid w:val="00AB65EF"/>
    <w:rsid w:val="00AB7BB6"/>
    <w:rsid w:val="00AC3CD0"/>
    <w:rsid w:val="00AC4AE8"/>
    <w:rsid w:val="00AE4F1F"/>
    <w:rsid w:val="00AF703C"/>
    <w:rsid w:val="00B0189F"/>
    <w:rsid w:val="00B25C26"/>
    <w:rsid w:val="00B52AF0"/>
    <w:rsid w:val="00B54FEF"/>
    <w:rsid w:val="00B55EF2"/>
    <w:rsid w:val="00B800D9"/>
    <w:rsid w:val="00B84475"/>
    <w:rsid w:val="00B862E5"/>
    <w:rsid w:val="00B92009"/>
    <w:rsid w:val="00B923F6"/>
    <w:rsid w:val="00BC2D3B"/>
    <w:rsid w:val="00BD0AFF"/>
    <w:rsid w:val="00BD1E87"/>
    <w:rsid w:val="00BD2CB7"/>
    <w:rsid w:val="00BE3BC8"/>
    <w:rsid w:val="00BF385B"/>
    <w:rsid w:val="00C22C66"/>
    <w:rsid w:val="00C324C7"/>
    <w:rsid w:val="00C41876"/>
    <w:rsid w:val="00C507FA"/>
    <w:rsid w:val="00C66DC4"/>
    <w:rsid w:val="00C72FBA"/>
    <w:rsid w:val="00C73CD8"/>
    <w:rsid w:val="00C749D4"/>
    <w:rsid w:val="00C77677"/>
    <w:rsid w:val="00C975D8"/>
    <w:rsid w:val="00CB22A4"/>
    <w:rsid w:val="00CB4A7D"/>
    <w:rsid w:val="00CC0464"/>
    <w:rsid w:val="00CD735D"/>
    <w:rsid w:val="00D077A4"/>
    <w:rsid w:val="00D10EE9"/>
    <w:rsid w:val="00D202F5"/>
    <w:rsid w:val="00D3064E"/>
    <w:rsid w:val="00D34694"/>
    <w:rsid w:val="00D43935"/>
    <w:rsid w:val="00D4609A"/>
    <w:rsid w:val="00DA62BC"/>
    <w:rsid w:val="00DC3817"/>
    <w:rsid w:val="00DC3BED"/>
    <w:rsid w:val="00DC4E4F"/>
    <w:rsid w:val="00DD4CFB"/>
    <w:rsid w:val="00DE50E5"/>
    <w:rsid w:val="00DF0808"/>
    <w:rsid w:val="00E007CD"/>
    <w:rsid w:val="00E02F49"/>
    <w:rsid w:val="00E03756"/>
    <w:rsid w:val="00E17913"/>
    <w:rsid w:val="00E17CD4"/>
    <w:rsid w:val="00E30180"/>
    <w:rsid w:val="00E31FE1"/>
    <w:rsid w:val="00E62600"/>
    <w:rsid w:val="00E705C5"/>
    <w:rsid w:val="00E73EB2"/>
    <w:rsid w:val="00E82B35"/>
    <w:rsid w:val="00E94D36"/>
    <w:rsid w:val="00EB216E"/>
    <w:rsid w:val="00EB494E"/>
    <w:rsid w:val="00EB4B27"/>
    <w:rsid w:val="00EC0F62"/>
    <w:rsid w:val="00EC545F"/>
    <w:rsid w:val="00ED3C51"/>
    <w:rsid w:val="00ED4530"/>
    <w:rsid w:val="00ED46AA"/>
    <w:rsid w:val="00EE3CF1"/>
    <w:rsid w:val="00EE5BC0"/>
    <w:rsid w:val="00F14EDD"/>
    <w:rsid w:val="00F22A2A"/>
    <w:rsid w:val="00F23FC0"/>
    <w:rsid w:val="00F24C02"/>
    <w:rsid w:val="00F41AEE"/>
    <w:rsid w:val="00F42B85"/>
    <w:rsid w:val="00F82F27"/>
    <w:rsid w:val="00F903AF"/>
    <w:rsid w:val="00FB04C2"/>
    <w:rsid w:val="00FD3011"/>
    <w:rsid w:val="00FE3214"/>
    <w:rsid w:val="00FE4B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E856A76"/>
  <w15:chartTrackingRefBased/>
  <w15:docId w15:val="{C712322A-58BA-488A-B3B9-503B03589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13C4"/>
    <w:pPr>
      <w:keepNext/>
      <w:keepLines/>
      <w:widowControl w:val="0"/>
      <w:autoSpaceDE w:val="0"/>
      <w:autoSpaceDN w:val="0"/>
      <w:adjustRightInd w:val="0"/>
      <w:spacing w:before="240" w:line="276" w:lineRule="auto"/>
      <w:jc w:val="both"/>
      <w:outlineLvl w:val="0"/>
    </w:pPr>
    <w:rPr>
      <w:rFonts w:eastAsiaTheme="majorEastAsia" w:cstheme="minorHAnsi"/>
      <w:b/>
      <w:sz w:val="32"/>
      <w:szCs w:val="32"/>
      <w:lang w:val="en-GB"/>
    </w:rPr>
  </w:style>
  <w:style w:type="paragraph" w:styleId="Heading2">
    <w:name w:val="heading 2"/>
    <w:basedOn w:val="Normal"/>
    <w:next w:val="Normal"/>
    <w:link w:val="Heading2Char"/>
    <w:uiPriority w:val="9"/>
    <w:unhideWhenUsed/>
    <w:qFormat/>
    <w:rsid w:val="007C15A3"/>
    <w:pPr>
      <w:keepNext/>
      <w:keepLines/>
      <w:widowControl w:val="0"/>
      <w:autoSpaceDE w:val="0"/>
      <w:autoSpaceDN w:val="0"/>
      <w:adjustRightInd w:val="0"/>
      <w:spacing w:before="40" w:line="276" w:lineRule="auto"/>
      <w:jc w:val="both"/>
      <w:outlineLvl w:val="1"/>
    </w:pPr>
    <w:rPr>
      <w:rFonts w:eastAsiaTheme="majorEastAsia" w:cstheme="minorHAnsi"/>
      <w:b/>
      <w:sz w:val="26"/>
      <w:szCs w:val="26"/>
      <w:lang w:val="en-GB"/>
    </w:rPr>
  </w:style>
  <w:style w:type="paragraph" w:styleId="Heading3">
    <w:name w:val="heading 3"/>
    <w:basedOn w:val="Normal"/>
    <w:next w:val="Normal"/>
    <w:link w:val="Heading3Char"/>
    <w:uiPriority w:val="9"/>
    <w:unhideWhenUsed/>
    <w:qFormat/>
    <w:rsid w:val="009113C4"/>
    <w:pPr>
      <w:keepNext/>
      <w:keepLines/>
      <w:widowControl w:val="0"/>
      <w:autoSpaceDE w:val="0"/>
      <w:autoSpaceDN w:val="0"/>
      <w:adjustRightInd w:val="0"/>
      <w:spacing w:before="40" w:line="276" w:lineRule="auto"/>
      <w:jc w:val="both"/>
      <w:outlineLvl w:val="2"/>
    </w:pPr>
    <w:rPr>
      <w:rFonts w:asciiTheme="majorHAnsi" w:eastAsiaTheme="majorEastAsia" w:hAnsiTheme="majorHAnsi" w:cstheme="majorBidi"/>
      <w:i/>
      <w:lang w:val="en-GB"/>
    </w:rPr>
  </w:style>
  <w:style w:type="paragraph" w:styleId="Heading4">
    <w:name w:val="heading 4"/>
    <w:basedOn w:val="Normal"/>
    <w:next w:val="Normal"/>
    <w:link w:val="Heading4Char"/>
    <w:uiPriority w:val="9"/>
    <w:unhideWhenUsed/>
    <w:qFormat/>
    <w:rsid w:val="00E007C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293815"/>
    <w:pPr>
      <w:autoSpaceDE w:val="0"/>
      <w:autoSpaceDN w:val="0"/>
      <w:adjustRightInd w:val="0"/>
    </w:pPr>
    <w:rPr>
      <w:rFonts w:ascii="Calibri" w:hAnsi="Calibri" w:cs="Calibri"/>
      <w:color w:val="000000"/>
      <w:lang w:val="en-GB"/>
    </w:rPr>
  </w:style>
  <w:style w:type="character" w:customStyle="1" w:styleId="DefaultChar">
    <w:name w:val="Default Char"/>
    <w:basedOn w:val="DefaultParagraphFont"/>
    <w:link w:val="Default"/>
    <w:rsid w:val="00293815"/>
    <w:rPr>
      <w:rFonts w:ascii="Calibri" w:hAnsi="Calibri" w:cs="Calibri"/>
      <w:color w:val="000000"/>
      <w:lang w:val="en-GB"/>
    </w:rPr>
  </w:style>
  <w:style w:type="character" w:customStyle="1" w:styleId="Heading2Char">
    <w:name w:val="Heading 2 Char"/>
    <w:basedOn w:val="DefaultParagraphFont"/>
    <w:link w:val="Heading2"/>
    <w:uiPriority w:val="9"/>
    <w:rsid w:val="007C15A3"/>
    <w:rPr>
      <w:rFonts w:eastAsiaTheme="majorEastAsia" w:cstheme="minorHAnsi"/>
      <w:b/>
      <w:sz w:val="26"/>
      <w:szCs w:val="26"/>
      <w:lang w:val="en-GB"/>
    </w:rPr>
  </w:style>
  <w:style w:type="character" w:customStyle="1" w:styleId="Heading3Char">
    <w:name w:val="Heading 3 Char"/>
    <w:basedOn w:val="DefaultParagraphFont"/>
    <w:link w:val="Heading3"/>
    <w:uiPriority w:val="9"/>
    <w:rsid w:val="009113C4"/>
    <w:rPr>
      <w:rFonts w:asciiTheme="majorHAnsi" w:eastAsiaTheme="majorEastAsia" w:hAnsiTheme="majorHAnsi" w:cstheme="majorBidi"/>
      <w:i/>
      <w:lang w:val="en-GB"/>
    </w:rPr>
  </w:style>
  <w:style w:type="paragraph" w:styleId="Caption">
    <w:name w:val="caption"/>
    <w:basedOn w:val="Normal"/>
    <w:next w:val="Normal"/>
    <w:uiPriority w:val="35"/>
    <w:unhideWhenUsed/>
    <w:qFormat/>
    <w:rsid w:val="00293815"/>
    <w:pPr>
      <w:widowControl w:val="0"/>
      <w:autoSpaceDE w:val="0"/>
      <w:autoSpaceDN w:val="0"/>
      <w:adjustRightInd w:val="0"/>
      <w:spacing w:after="200"/>
      <w:jc w:val="both"/>
    </w:pPr>
    <w:rPr>
      <w:rFonts w:cstheme="minorHAnsi"/>
      <w:b/>
      <w:i/>
      <w:iCs/>
      <w:sz w:val="22"/>
      <w:szCs w:val="18"/>
      <w:lang w:val="en-GB"/>
    </w:rPr>
  </w:style>
  <w:style w:type="paragraph" w:styleId="NormalWeb">
    <w:name w:val="Normal (Web)"/>
    <w:basedOn w:val="Normal"/>
    <w:uiPriority w:val="99"/>
    <w:unhideWhenUsed/>
    <w:rsid w:val="00293815"/>
    <w:pPr>
      <w:widowControl w:val="0"/>
      <w:autoSpaceDE w:val="0"/>
      <w:autoSpaceDN w:val="0"/>
      <w:adjustRightInd w:val="0"/>
      <w:spacing w:before="100" w:beforeAutospacing="1" w:after="100" w:afterAutospacing="1"/>
      <w:jc w:val="both"/>
    </w:pPr>
    <w:rPr>
      <w:rFonts w:ascii="Times New Roman" w:eastAsiaTheme="minorEastAsia" w:hAnsi="Times New Roman" w:cs="Times New Roman"/>
      <w:lang w:val="en-GB" w:eastAsia="en-GB"/>
    </w:rPr>
  </w:style>
  <w:style w:type="character" w:customStyle="1" w:styleId="Heading1Char">
    <w:name w:val="Heading 1 Char"/>
    <w:basedOn w:val="DefaultParagraphFont"/>
    <w:link w:val="Heading1"/>
    <w:uiPriority w:val="9"/>
    <w:rsid w:val="009113C4"/>
    <w:rPr>
      <w:rFonts w:eastAsiaTheme="majorEastAsia" w:cstheme="minorHAnsi"/>
      <w:b/>
      <w:sz w:val="32"/>
      <w:szCs w:val="32"/>
      <w:lang w:val="en-GB"/>
    </w:rPr>
  </w:style>
  <w:style w:type="paragraph" w:styleId="FootnoteText">
    <w:name w:val="footnote text"/>
    <w:basedOn w:val="Normal"/>
    <w:link w:val="FootnoteTextChar"/>
    <w:uiPriority w:val="99"/>
    <w:semiHidden/>
    <w:unhideWhenUsed/>
    <w:rsid w:val="008A500E"/>
    <w:pPr>
      <w:widowControl w:val="0"/>
      <w:autoSpaceDE w:val="0"/>
      <w:autoSpaceDN w:val="0"/>
      <w:adjustRightInd w:val="0"/>
      <w:jc w:val="both"/>
    </w:pPr>
    <w:rPr>
      <w:rFonts w:cstheme="minorHAnsi"/>
      <w:sz w:val="20"/>
      <w:szCs w:val="20"/>
      <w:lang w:val="en-GB"/>
    </w:rPr>
  </w:style>
  <w:style w:type="character" w:customStyle="1" w:styleId="FootnoteTextChar">
    <w:name w:val="Footnote Text Char"/>
    <w:basedOn w:val="DefaultParagraphFont"/>
    <w:link w:val="FootnoteText"/>
    <w:uiPriority w:val="99"/>
    <w:semiHidden/>
    <w:rsid w:val="008A500E"/>
    <w:rPr>
      <w:rFonts w:cstheme="minorHAnsi"/>
      <w:sz w:val="20"/>
      <w:szCs w:val="20"/>
      <w:lang w:val="en-GB"/>
    </w:rPr>
  </w:style>
  <w:style w:type="character" w:styleId="FootnoteReference">
    <w:name w:val="footnote reference"/>
    <w:basedOn w:val="DefaultParagraphFont"/>
    <w:uiPriority w:val="99"/>
    <w:semiHidden/>
    <w:unhideWhenUsed/>
    <w:rsid w:val="008A500E"/>
    <w:rPr>
      <w:vertAlign w:val="superscript"/>
    </w:rPr>
  </w:style>
  <w:style w:type="paragraph" w:styleId="Footer">
    <w:name w:val="footer"/>
    <w:basedOn w:val="Normal"/>
    <w:link w:val="FooterChar"/>
    <w:uiPriority w:val="99"/>
    <w:unhideWhenUsed/>
    <w:rsid w:val="008C2B60"/>
    <w:pPr>
      <w:tabs>
        <w:tab w:val="center" w:pos="4513"/>
        <w:tab w:val="right" w:pos="9026"/>
      </w:tabs>
    </w:pPr>
  </w:style>
  <w:style w:type="character" w:customStyle="1" w:styleId="FooterChar">
    <w:name w:val="Footer Char"/>
    <w:basedOn w:val="DefaultParagraphFont"/>
    <w:link w:val="Footer"/>
    <w:uiPriority w:val="99"/>
    <w:rsid w:val="008C2B60"/>
  </w:style>
  <w:style w:type="character" w:styleId="PageNumber">
    <w:name w:val="page number"/>
    <w:basedOn w:val="DefaultParagraphFont"/>
    <w:uiPriority w:val="99"/>
    <w:semiHidden/>
    <w:unhideWhenUsed/>
    <w:rsid w:val="008C2B60"/>
  </w:style>
  <w:style w:type="character" w:styleId="Hyperlink">
    <w:name w:val="Hyperlink"/>
    <w:basedOn w:val="DefaultParagraphFont"/>
    <w:uiPriority w:val="99"/>
    <w:unhideWhenUsed/>
    <w:rsid w:val="00466780"/>
    <w:rPr>
      <w:color w:val="0563C1" w:themeColor="hyperlink"/>
      <w:u w:val="single"/>
    </w:rPr>
  </w:style>
  <w:style w:type="paragraph" w:customStyle="1" w:styleId="EndNoteBibliographyTitle">
    <w:name w:val="EndNote Bibliography Title"/>
    <w:basedOn w:val="Normal"/>
    <w:link w:val="EndNoteBibliographyTitleChar"/>
    <w:rsid w:val="00E007CD"/>
    <w:pPr>
      <w:jc w:val="center"/>
    </w:pPr>
    <w:rPr>
      <w:rFonts w:ascii="Calibri" w:hAnsi="Calibri" w:cs="Calibri"/>
      <w:noProof/>
    </w:rPr>
  </w:style>
  <w:style w:type="character" w:customStyle="1" w:styleId="EndNoteBibliographyTitleChar">
    <w:name w:val="EndNote Bibliography Title Char"/>
    <w:basedOn w:val="DefaultChar"/>
    <w:link w:val="EndNoteBibliographyTitle"/>
    <w:rsid w:val="00E007CD"/>
    <w:rPr>
      <w:rFonts w:ascii="Calibri" w:hAnsi="Calibri" w:cs="Calibri"/>
      <w:noProof/>
      <w:color w:val="000000"/>
      <w:lang w:val="en-GB"/>
    </w:rPr>
  </w:style>
  <w:style w:type="paragraph" w:customStyle="1" w:styleId="EndNoteBibliography">
    <w:name w:val="EndNote Bibliography"/>
    <w:basedOn w:val="Normal"/>
    <w:link w:val="EndNoteBibliographyChar"/>
    <w:rsid w:val="00E007CD"/>
    <w:pPr>
      <w:jc w:val="both"/>
    </w:pPr>
    <w:rPr>
      <w:rFonts w:ascii="Calibri" w:hAnsi="Calibri" w:cs="Calibri"/>
      <w:noProof/>
    </w:rPr>
  </w:style>
  <w:style w:type="character" w:customStyle="1" w:styleId="EndNoteBibliographyChar">
    <w:name w:val="EndNote Bibliography Char"/>
    <w:basedOn w:val="DefaultChar"/>
    <w:link w:val="EndNoteBibliography"/>
    <w:rsid w:val="00E007CD"/>
    <w:rPr>
      <w:rFonts w:ascii="Calibri" w:hAnsi="Calibri" w:cs="Calibri"/>
      <w:noProof/>
      <w:color w:val="000000"/>
      <w:lang w:val="en-GB"/>
    </w:rPr>
  </w:style>
  <w:style w:type="character" w:customStyle="1" w:styleId="Heading4Char">
    <w:name w:val="Heading 4 Char"/>
    <w:basedOn w:val="DefaultParagraphFont"/>
    <w:link w:val="Heading4"/>
    <w:uiPriority w:val="9"/>
    <w:rsid w:val="00E007C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5296D"/>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0B78DD"/>
    <w:pPr>
      <w:widowControl w:val="0"/>
      <w:autoSpaceDE w:val="0"/>
      <w:autoSpaceDN w:val="0"/>
      <w:adjustRightInd w:val="0"/>
      <w:spacing w:after="120"/>
      <w:jc w:val="both"/>
    </w:pPr>
    <w:rPr>
      <w:rFonts w:cstheme="minorHAnsi"/>
      <w:sz w:val="20"/>
      <w:szCs w:val="20"/>
      <w:lang w:val="en-GB"/>
    </w:rPr>
  </w:style>
  <w:style w:type="character" w:customStyle="1" w:styleId="CommentTextChar">
    <w:name w:val="Comment Text Char"/>
    <w:basedOn w:val="DefaultParagraphFont"/>
    <w:link w:val="CommentText"/>
    <w:uiPriority w:val="99"/>
    <w:rsid w:val="000B78DD"/>
    <w:rPr>
      <w:rFonts w:cstheme="minorHAnsi"/>
      <w:sz w:val="20"/>
      <w:szCs w:val="20"/>
      <w:lang w:val="en-GB"/>
    </w:rPr>
  </w:style>
  <w:style w:type="paragraph" w:styleId="ListParagraph">
    <w:name w:val="List Paragraph"/>
    <w:basedOn w:val="Normal"/>
    <w:uiPriority w:val="34"/>
    <w:qFormat/>
    <w:rsid w:val="00F42B85"/>
    <w:pPr>
      <w:ind w:left="720"/>
      <w:contextualSpacing/>
    </w:pPr>
  </w:style>
  <w:style w:type="paragraph" w:styleId="BalloonText">
    <w:name w:val="Balloon Text"/>
    <w:basedOn w:val="Normal"/>
    <w:link w:val="BalloonTextChar"/>
    <w:uiPriority w:val="99"/>
    <w:semiHidden/>
    <w:unhideWhenUsed/>
    <w:rsid w:val="00CC046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046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C4AE8"/>
    <w:rPr>
      <w:sz w:val="16"/>
      <w:szCs w:val="16"/>
    </w:rPr>
  </w:style>
  <w:style w:type="paragraph" w:styleId="CommentSubject">
    <w:name w:val="annotation subject"/>
    <w:basedOn w:val="CommentText"/>
    <w:next w:val="CommentText"/>
    <w:link w:val="CommentSubjectChar"/>
    <w:uiPriority w:val="99"/>
    <w:semiHidden/>
    <w:unhideWhenUsed/>
    <w:rsid w:val="00AC4AE8"/>
    <w:pPr>
      <w:widowControl/>
      <w:autoSpaceDE/>
      <w:autoSpaceDN/>
      <w:adjustRightInd/>
      <w:spacing w:after="0"/>
      <w:jc w:val="left"/>
    </w:pPr>
    <w:rPr>
      <w:rFonts w:cstheme="minorBidi"/>
      <w:b/>
      <w:bCs/>
      <w:lang w:val="en-US"/>
    </w:rPr>
  </w:style>
  <w:style w:type="character" w:customStyle="1" w:styleId="CommentSubjectChar">
    <w:name w:val="Comment Subject Char"/>
    <w:basedOn w:val="CommentTextChar"/>
    <w:link w:val="CommentSubject"/>
    <w:uiPriority w:val="99"/>
    <w:semiHidden/>
    <w:rsid w:val="00AC4AE8"/>
    <w:rPr>
      <w:rFonts w:cstheme="minorHAnsi"/>
      <w:b/>
      <w:bCs/>
      <w:sz w:val="20"/>
      <w:szCs w:val="20"/>
      <w:lang w:val="en-GB"/>
    </w:rPr>
  </w:style>
  <w:style w:type="table" w:customStyle="1" w:styleId="GridTable1Light-Accent61">
    <w:name w:val="Grid Table 1 Light - Accent 61"/>
    <w:basedOn w:val="TableNormal"/>
    <w:uiPriority w:val="46"/>
    <w:rsid w:val="0034162A"/>
    <w:rPr>
      <w:sz w:val="22"/>
      <w:szCs w:val="22"/>
      <w:lang w:val="en-GB"/>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7B738D"/>
    <w:rPr>
      <w:color w:val="954F72" w:themeColor="followedHyperlink"/>
      <w:u w:val="single"/>
    </w:rPr>
  </w:style>
  <w:style w:type="character" w:customStyle="1" w:styleId="UnresolvedMention1">
    <w:name w:val="Unresolved Mention1"/>
    <w:basedOn w:val="DefaultParagraphFont"/>
    <w:uiPriority w:val="99"/>
    <w:semiHidden/>
    <w:unhideWhenUsed/>
    <w:rsid w:val="007B73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na.fraser@york.ac.uk" TargetMode="External"/><Relationship Id="rId13" Type="http://schemas.openxmlformats.org/officeDocument/2006/relationships/hyperlink" Target="http://www.who.int/cancer/palliative/definition/en/" TargetMode="External"/><Relationship Id="rId18" Type="http://schemas.openxmlformats.org/officeDocument/2006/relationships/hyperlink" Target="https://www.ons.gov.uk/census/2001censusandearlier/dataandproducts/outputgeography/outputareas" TargetMode="External"/><Relationship Id="rId3" Type="http://schemas.openxmlformats.org/officeDocument/2006/relationships/styles" Target="styles.xml"/><Relationship Id="rId21" Type="http://schemas.openxmlformats.org/officeDocument/2006/relationships/hyperlink" Target="https://doi.org/10.1016/S0960-8966(02)00140-2"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www.communities.gov.uk/communities/research/indicesdeprivation/deprivation10/" TargetMode="External"/><Relationship Id="rId2" Type="http://schemas.openxmlformats.org/officeDocument/2006/relationships/numbering" Target="numbering.xml"/><Relationship Id="rId16" Type="http://schemas.openxmlformats.org/officeDocument/2006/relationships/hyperlink" Target="https://www.ethpop.org/" TargetMode="External"/><Relationship Id="rId20" Type="http://schemas.openxmlformats.org/officeDocument/2006/relationships/hyperlink" Target="https://doi.org/10.1016/j.jpainsymman.2016.08.020"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S0140-6736(13)61090-9" TargetMode="External"/><Relationship Id="rId23" Type="http://schemas.openxmlformats.org/officeDocument/2006/relationships/fontTable" Target="fontTable.xml"/><Relationship Id="rId28"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https://doi.org/10.1016/S0140-6736(13)61132-0" TargetMode="External"/><Relationship Id="rId4" Type="http://schemas.openxmlformats.org/officeDocument/2006/relationships/settings" Target="settings.xml"/><Relationship Id="rId9" Type="http://schemas.openxmlformats.org/officeDocument/2006/relationships/hyperlink" Target="http://ethpop.org" TargetMode="External"/><Relationship Id="rId14" Type="http://schemas.openxmlformats.org/officeDocument/2006/relationships/hyperlink" Target="https://doi.org/10.1016/S0140-6736(07)61203-3" TargetMode="External"/><Relationship Id="rId22" Type="http://schemas.openxmlformats.org/officeDocument/2006/relationships/hyperlink" Target="https://doi.org/10.1016/j.ejpn.2016.07.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3AF2E-6333-4BCF-AB81-950EED2EB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2215</Words>
  <Characters>6962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1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na Fraser</dc:creator>
  <cp:keywords/>
  <dc:description/>
  <cp:lastModifiedBy>Fraser, L.K.</cp:lastModifiedBy>
  <cp:revision>2</cp:revision>
  <dcterms:created xsi:type="dcterms:W3CDTF">2020-10-01T11:41:00Z</dcterms:created>
  <dcterms:modified xsi:type="dcterms:W3CDTF">2020-10-01T11:41:00Z</dcterms:modified>
</cp:coreProperties>
</file>